
<file path=[Content_Types].xml><?xml version="1.0" encoding="utf-8"?>
<Types xmlns="http://schemas.openxmlformats.org/package/2006/content-types"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header5.xml" ContentType="application/vnd.openxmlformats-officedocument.wordprocessingml.header+xml"/>
  <Override PartName="/word/footer6.xml" ContentType="application/vnd.openxmlformats-officedocument.wordprocessingml.footer+xml"/>
  <Override PartName="/word/header6.xml" ContentType="application/vnd.openxmlformats-officedocument.wordprocessingml.header+xml"/>
  <Override PartName="/word/footer7.xml" ContentType="application/vnd.openxmlformats-officedocument.wordprocessingml.footer+xml"/>
  <Override PartName="/word/header7.xml" ContentType="application/vnd.openxmlformats-officedocument.wordprocessingml.header+xml"/>
  <Override PartName="/word/footer8.xml" ContentType="application/vnd.openxmlformats-officedocument.wordprocessingml.footer+xml"/>
  <Override PartName="/word/header8.xml" ContentType="application/vnd.openxmlformats-officedocument.wordprocessingml.header+xml"/>
  <Override PartName="/word/footer9.xml" ContentType="application/vnd.openxmlformats-officedocument.wordprocessingml.footer+xml"/>
  <Override PartName="/word/header9.xml" ContentType="application/vnd.openxmlformats-officedocument.wordprocessingml.header+xml"/>
  <Override PartName="/word/footer10.xml" ContentType="application/vnd.openxmlformats-officedocument.wordprocessingml.footer+xml"/>
  <Override PartName="/word/header10.xml" ContentType="application/vnd.openxmlformats-officedocument.wordprocessingml.header+xml"/>
  <Override PartName="/word/footer11.xml" ContentType="application/vnd.openxmlformats-officedocument.wordprocessingml.footer+xml"/>
  <Override PartName="/word/header11.xml" ContentType="application/vnd.openxmlformats-officedocument.wordprocessingml.header+xml"/>
  <Override PartName="/word/footer12.xml" ContentType="application/vnd.openxmlformats-officedocument.wordprocessingml.footer+xml"/>
  <Override PartName="/word/header12.xml" ContentType="application/vnd.openxmlformats-officedocument.wordprocessingml.header+xml"/>
  <Override PartName="/word/footer13.xml" ContentType="application/vnd.openxmlformats-officedocument.wordprocessingml.footer+xml"/>
  <Override PartName="/word/header13.xml" ContentType="application/vnd.openxmlformats-officedocument.wordprocessingml.header+xml"/>
  <Override PartName="/word/footer14.xml" ContentType="application/vnd.openxmlformats-officedocument.wordprocessingml.footer+xml"/>
  <Override PartName="/word/header14.xml" ContentType="application/vnd.openxmlformats-officedocument.wordprocessingml.header+xml"/>
  <Override PartName="/word/footer15.xml" ContentType="application/vnd.openxmlformats-officedocument.wordprocessingml.footer+xml"/>
  <Override PartName="/word/header15.xml" ContentType="application/vnd.openxmlformats-officedocument.wordprocessingml.header+xml"/>
  <Override PartName="/word/footer1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DCE823" w14:textId="77777777" w:rsidR="00951050" w:rsidRDefault="00951050" w:rsidP="00951050">
      <w:pPr>
        <w:pStyle w:val="a6"/>
        <w:rPr>
          <w:lang w:bidi="fa-IR"/>
        </w:rPr>
      </w:pPr>
    </w:p>
    <w:p w14:paraId="58C28784" w14:textId="77777777" w:rsidR="00EA1FB9" w:rsidRPr="00D15159" w:rsidRDefault="00951050" w:rsidP="00951050">
      <w:pPr>
        <w:jc w:val="center"/>
        <w:rPr>
          <w:sz w:val="600"/>
          <w:szCs w:val="600"/>
        </w:rPr>
      </w:pPr>
      <w:r w:rsidRPr="00951050">
        <w:rPr>
          <w:rFonts w:ascii="AGA Arabesque" w:hAnsi="AGA Arabesque"/>
          <w:sz w:val="600"/>
          <w:szCs w:val="600"/>
        </w:rPr>
        <w:t></w:t>
      </w:r>
    </w:p>
    <w:p w14:paraId="39D5B615" w14:textId="77777777" w:rsidR="00951050" w:rsidRPr="00951050" w:rsidRDefault="00951050" w:rsidP="00DB1D4E">
      <w:pPr>
        <w:pStyle w:val="a6"/>
        <w:rPr>
          <w:rtl/>
          <w:lang w:bidi="fa-IR"/>
        </w:rPr>
      </w:pPr>
    </w:p>
    <w:p w14:paraId="56B72961" w14:textId="374FC6C7" w:rsidR="003B4041" w:rsidRDefault="00F25B10" w:rsidP="003B4041">
      <w:pPr>
        <w:jc w:val="center"/>
        <w:rPr>
          <w:sz w:val="20"/>
          <w:szCs w:val="20"/>
          <w:rtl/>
          <w:lang w:bidi="fa-IR"/>
        </w:rPr>
      </w:pPr>
      <w:r>
        <w:rPr>
          <w:rtl/>
          <w:lang w:bidi="fa-IR"/>
        </w:rPr>
        <w:br w:type="page"/>
      </w:r>
      <w:r w:rsidR="00333DF7">
        <w:rPr>
          <w:noProof/>
        </w:rPr>
        <w:lastRenderedPageBreak/>
        <w:drawing>
          <wp:inline distT="0" distB="0" distL="0" distR="0" wp14:anchorId="41E8963B" wp14:editId="76C67A53">
            <wp:extent cx="2686050" cy="1419225"/>
            <wp:effectExtent l="0" t="0" r="0" b="0"/>
            <wp:docPr id="1" name="Picture 2" descr="دانشگاه خاتم - ویکی‌پدیا، دانشنامهٔ آزاد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دانشگاه خاتم - ویکی‌پدیا، دانشنامهٔ آزاد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6050" cy="1419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BB61B4" w14:textId="77777777" w:rsidR="003B4041" w:rsidRDefault="003B4041" w:rsidP="003B4041">
      <w:pPr>
        <w:jc w:val="center"/>
        <w:rPr>
          <w:sz w:val="20"/>
          <w:szCs w:val="20"/>
          <w:rtl/>
          <w:lang w:bidi="fa-IR"/>
        </w:rPr>
      </w:pPr>
    </w:p>
    <w:p w14:paraId="6EA00CB5" w14:textId="77777777" w:rsidR="003B4041" w:rsidRPr="008432C8" w:rsidRDefault="003B4041" w:rsidP="00473DD2">
      <w:pPr>
        <w:jc w:val="center"/>
        <w:rPr>
          <w:rFonts w:cs="B Zar"/>
          <w:sz w:val="28"/>
          <w:szCs w:val="28"/>
          <w:rtl/>
          <w:lang w:bidi="fa-IR"/>
        </w:rPr>
      </w:pPr>
      <w:r w:rsidRPr="008432C8">
        <w:rPr>
          <w:rFonts w:cs="B Zar" w:hint="cs"/>
          <w:sz w:val="28"/>
          <w:szCs w:val="28"/>
          <w:rtl/>
          <w:lang w:bidi="fa-IR"/>
        </w:rPr>
        <w:t xml:space="preserve">دانشکده </w:t>
      </w:r>
      <w:r w:rsidR="00FC63D3">
        <w:rPr>
          <w:rFonts w:cs="B Zar" w:hint="cs"/>
          <w:sz w:val="28"/>
          <w:szCs w:val="28"/>
          <w:rtl/>
          <w:lang w:bidi="fa-IR"/>
        </w:rPr>
        <w:t>کامپیوتر</w:t>
      </w:r>
    </w:p>
    <w:p w14:paraId="0D145F30" w14:textId="77777777" w:rsidR="003B4041" w:rsidRPr="008432C8" w:rsidRDefault="003B4041" w:rsidP="003B4041">
      <w:pPr>
        <w:jc w:val="center"/>
        <w:rPr>
          <w:rFonts w:cs="B Zar"/>
          <w:b/>
          <w:bCs/>
          <w:rtl/>
          <w:lang w:bidi="fa-IR"/>
        </w:rPr>
      </w:pPr>
    </w:p>
    <w:p w14:paraId="61946969" w14:textId="77777777" w:rsidR="003B4041" w:rsidRPr="008A0F2F" w:rsidRDefault="003B4041" w:rsidP="003B4041">
      <w:pPr>
        <w:jc w:val="center"/>
        <w:rPr>
          <w:rFonts w:cs="B Zar"/>
          <w:b/>
          <w:bCs/>
          <w:sz w:val="28"/>
          <w:szCs w:val="28"/>
          <w:lang w:bidi="fa-IR"/>
        </w:rPr>
      </w:pPr>
      <w:r w:rsidRPr="008A0F2F">
        <w:rPr>
          <w:rFonts w:cs="B Zar" w:hint="cs"/>
          <w:b/>
          <w:bCs/>
          <w:sz w:val="28"/>
          <w:szCs w:val="28"/>
          <w:rtl/>
          <w:lang w:bidi="fa-IR"/>
        </w:rPr>
        <w:t xml:space="preserve">پایان نامه برای دریافت درجۀ </w:t>
      </w:r>
      <w:r>
        <w:rPr>
          <w:rFonts w:cs="B Zar" w:hint="cs"/>
          <w:b/>
          <w:bCs/>
          <w:sz w:val="28"/>
          <w:szCs w:val="28"/>
          <w:rtl/>
          <w:lang w:bidi="fa-IR"/>
        </w:rPr>
        <w:t>کارشناسی ارشد</w:t>
      </w:r>
    </w:p>
    <w:p w14:paraId="159CCB19" w14:textId="77777777" w:rsidR="003B4041" w:rsidRDefault="003B4041" w:rsidP="00473DD2">
      <w:pPr>
        <w:jc w:val="center"/>
        <w:rPr>
          <w:rFonts w:cs="B Zar"/>
          <w:b/>
          <w:bCs/>
          <w:sz w:val="28"/>
          <w:szCs w:val="28"/>
          <w:rtl/>
          <w:lang w:bidi="fa-IR"/>
        </w:rPr>
      </w:pPr>
      <w:r w:rsidRPr="008A0F2F">
        <w:rPr>
          <w:rFonts w:cs="B Zar" w:hint="cs"/>
          <w:b/>
          <w:bCs/>
          <w:sz w:val="28"/>
          <w:szCs w:val="28"/>
          <w:rtl/>
          <w:lang w:bidi="fa-IR"/>
        </w:rPr>
        <w:t xml:space="preserve">رشته : </w:t>
      </w:r>
      <w:r w:rsidR="00FC63D3">
        <w:rPr>
          <w:rFonts w:cs="B Zar" w:hint="cs"/>
          <w:b/>
          <w:bCs/>
          <w:sz w:val="28"/>
          <w:szCs w:val="28"/>
          <w:rtl/>
          <w:lang w:bidi="fa-IR"/>
        </w:rPr>
        <w:t>فناوری اطلاعات</w:t>
      </w:r>
      <w:r>
        <w:rPr>
          <w:rFonts w:cs="B Zar" w:hint="cs"/>
          <w:b/>
          <w:bCs/>
          <w:sz w:val="28"/>
          <w:szCs w:val="28"/>
          <w:rtl/>
          <w:lang w:bidi="fa-IR"/>
        </w:rPr>
        <w:t xml:space="preserve"> </w:t>
      </w:r>
    </w:p>
    <w:p w14:paraId="3B282B6A" w14:textId="77777777" w:rsidR="003B4041" w:rsidRPr="008A0F2F" w:rsidRDefault="003B4041" w:rsidP="00473DD2">
      <w:pPr>
        <w:jc w:val="center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 xml:space="preserve">گرایش: </w:t>
      </w:r>
      <w:r w:rsidR="00FC63D3">
        <w:rPr>
          <w:rFonts w:cs="B Zar" w:hint="cs"/>
          <w:b/>
          <w:bCs/>
          <w:sz w:val="28"/>
          <w:szCs w:val="28"/>
          <w:rtl/>
          <w:lang w:bidi="fa-IR"/>
        </w:rPr>
        <w:t>مدیریت سیستم های اطلاعاتی</w:t>
      </w:r>
      <w:r w:rsidRPr="008A0F2F">
        <w:rPr>
          <w:rFonts w:cs="B Zar" w:hint="cs"/>
          <w:b/>
          <w:bCs/>
          <w:sz w:val="28"/>
          <w:szCs w:val="28"/>
          <w:rtl/>
          <w:lang w:bidi="fa-IR"/>
        </w:rPr>
        <w:t xml:space="preserve"> </w:t>
      </w:r>
    </w:p>
    <w:p w14:paraId="0F16573B" w14:textId="77777777" w:rsidR="003B4041" w:rsidRDefault="003B4041" w:rsidP="003B4041">
      <w:pPr>
        <w:jc w:val="center"/>
        <w:rPr>
          <w:rFonts w:cs="2  Titr"/>
          <w:sz w:val="28"/>
          <w:szCs w:val="28"/>
          <w:rtl/>
          <w:lang w:bidi="fa-IR"/>
        </w:rPr>
      </w:pPr>
    </w:p>
    <w:p w14:paraId="671D1E1D" w14:textId="77777777" w:rsidR="003B4041" w:rsidRPr="007D2BFA" w:rsidRDefault="003B4041" w:rsidP="003B4041">
      <w:pPr>
        <w:jc w:val="center"/>
        <w:rPr>
          <w:rFonts w:cs="B Zar"/>
          <w:b/>
          <w:bCs/>
          <w:sz w:val="28"/>
          <w:szCs w:val="28"/>
          <w:rtl/>
          <w:lang w:bidi="fa-IR"/>
        </w:rPr>
      </w:pPr>
      <w:r w:rsidRPr="007D2BFA">
        <w:rPr>
          <w:rFonts w:cs="B Zar" w:hint="cs"/>
          <w:b/>
          <w:bCs/>
          <w:sz w:val="28"/>
          <w:szCs w:val="28"/>
          <w:rtl/>
          <w:lang w:bidi="fa-IR"/>
        </w:rPr>
        <w:t xml:space="preserve">عنوان : </w:t>
      </w:r>
    </w:p>
    <w:p w14:paraId="63193AC4" w14:textId="77777777" w:rsidR="003B4041" w:rsidRPr="00FC2BD0" w:rsidRDefault="00FC2BD0" w:rsidP="003B4041">
      <w:pPr>
        <w:jc w:val="center"/>
        <w:rPr>
          <w:rFonts w:cs="B Zar"/>
          <w:b/>
          <w:bCs/>
          <w:sz w:val="32"/>
          <w:szCs w:val="32"/>
          <w:rtl/>
          <w:lang w:bidi="fa-IR"/>
        </w:rPr>
      </w:pPr>
      <w:bookmarkStart w:id="0" w:name="_Hlk143828049"/>
      <w:r w:rsidRPr="00FC2BD0">
        <w:rPr>
          <w:rFonts w:cs="B Titr"/>
          <w:b/>
          <w:bCs/>
          <w:sz w:val="32"/>
          <w:szCs w:val="32"/>
          <w:rtl/>
          <w:lang w:bidi="fa-IR"/>
        </w:rPr>
        <w:t>مدل</w:t>
      </w:r>
      <w:r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</w:t>
      </w:r>
      <w:r w:rsidR="00C55471">
        <w:rPr>
          <w:rFonts w:cs="B Titr" w:hint="cs"/>
          <w:b/>
          <w:bCs/>
          <w:sz w:val="32"/>
          <w:szCs w:val="32"/>
          <w:rtl/>
          <w:lang w:bidi="fa-IR"/>
        </w:rPr>
        <w:t>نوین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برا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تجز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 w:hint="eastAsia"/>
          <w:b/>
          <w:bCs/>
          <w:sz w:val="32"/>
          <w:szCs w:val="32"/>
          <w:rtl/>
          <w:lang w:bidi="fa-IR"/>
        </w:rPr>
        <w:t>ه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و تحل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 w:hint="eastAsia"/>
          <w:b/>
          <w:bCs/>
          <w:sz w:val="32"/>
          <w:szCs w:val="32"/>
          <w:rtl/>
          <w:lang w:bidi="fa-IR"/>
        </w:rPr>
        <w:t>ل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زنج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 w:hint="eastAsia"/>
          <w:b/>
          <w:bCs/>
          <w:sz w:val="32"/>
          <w:szCs w:val="32"/>
          <w:rtl/>
          <w:lang w:bidi="fa-IR"/>
        </w:rPr>
        <w:t>ره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ا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روابط حساب ها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کاربران در بلاک چ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 w:hint="eastAsia"/>
          <w:b/>
          <w:bCs/>
          <w:sz w:val="32"/>
          <w:szCs w:val="32"/>
          <w:rtl/>
          <w:lang w:bidi="fa-IR"/>
        </w:rPr>
        <w:t>ن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استلار</w:t>
      </w:r>
    </w:p>
    <w:bookmarkEnd w:id="0"/>
    <w:p w14:paraId="59F0512F" w14:textId="77777777" w:rsidR="003B4041" w:rsidRPr="003B4041" w:rsidRDefault="003B4041" w:rsidP="003B4041">
      <w:pPr>
        <w:jc w:val="center"/>
        <w:rPr>
          <w:rFonts w:cs="B Zar"/>
          <w:sz w:val="32"/>
          <w:szCs w:val="32"/>
          <w:rtl/>
          <w:lang w:bidi="fa-IR"/>
        </w:rPr>
      </w:pPr>
      <w:r w:rsidRPr="003B4041">
        <w:rPr>
          <w:rFonts w:cs="B Zar" w:hint="cs"/>
          <w:sz w:val="32"/>
          <w:szCs w:val="32"/>
          <w:rtl/>
          <w:lang w:bidi="fa-IR"/>
        </w:rPr>
        <w:t>استاد راهنما :</w:t>
      </w:r>
    </w:p>
    <w:p w14:paraId="73676C0F" w14:textId="77777777" w:rsidR="003B4041" w:rsidRPr="003B4041" w:rsidRDefault="00473DD2" w:rsidP="003B4041">
      <w:pPr>
        <w:jc w:val="center"/>
        <w:rPr>
          <w:rFonts w:cs="B Zar"/>
          <w:b/>
          <w:bCs/>
          <w:sz w:val="32"/>
          <w:szCs w:val="32"/>
          <w:rtl/>
          <w:lang w:bidi="fa-IR"/>
        </w:rPr>
      </w:pPr>
      <w:r>
        <w:rPr>
          <w:rFonts w:cs="B Zar" w:hint="cs"/>
          <w:b/>
          <w:bCs/>
          <w:sz w:val="32"/>
          <w:szCs w:val="32"/>
          <w:rtl/>
          <w:lang w:bidi="fa-IR"/>
        </w:rPr>
        <w:t xml:space="preserve">دکتر </w:t>
      </w:r>
      <w:r w:rsidR="00FC63D3">
        <w:rPr>
          <w:rFonts w:cs="B Zar" w:hint="cs"/>
          <w:b/>
          <w:bCs/>
          <w:sz w:val="32"/>
          <w:szCs w:val="32"/>
          <w:rtl/>
          <w:lang w:bidi="fa-IR"/>
        </w:rPr>
        <w:t>محمد طهرانی</w:t>
      </w:r>
    </w:p>
    <w:p w14:paraId="61A9828B" w14:textId="77777777" w:rsidR="003B4041" w:rsidRPr="003B4041" w:rsidRDefault="003B4041" w:rsidP="00FC63D3">
      <w:pPr>
        <w:tabs>
          <w:tab w:val="left" w:pos="4152"/>
          <w:tab w:val="center" w:pos="5386"/>
        </w:tabs>
        <w:rPr>
          <w:rFonts w:cs="B Zar"/>
          <w:b/>
          <w:bCs/>
          <w:sz w:val="32"/>
          <w:szCs w:val="32"/>
          <w:rtl/>
          <w:lang w:bidi="fa-IR"/>
        </w:rPr>
      </w:pPr>
    </w:p>
    <w:p w14:paraId="3F01FB84" w14:textId="77777777" w:rsidR="003B4041" w:rsidRPr="003B4041" w:rsidRDefault="003B4041" w:rsidP="003B4041">
      <w:pPr>
        <w:jc w:val="center"/>
        <w:rPr>
          <w:rFonts w:cs="B Zar"/>
          <w:sz w:val="32"/>
          <w:szCs w:val="32"/>
          <w:rtl/>
          <w:lang w:bidi="fa-IR"/>
        </w:rPr>
      </w:pPr>
      <w:r w:rsidRPr="003B4041">
        <w:rPr>
          <w:rFonts w:cs="B Zar" w:hint="cs"/>
          <w:sz w:val="32"/>
          <w:szCs w:val="32"/>
          <w:rtl/>
          <w:lang w:bidi="fa-IR"/>
        </w:rPr>
        <w:t>نگارش :</w:t>
      </w:r>
    </w:p>
    <w:p w14:paraId="4A1ADBCE" w14:textId="77777777" w:rsidR="003B4041" w:rsidRDefault="00FC63D3" w:rsidP="003B4041">
      <w:pPr>
        <w:jc w:val="center"/>
        <w:rPr>
          <w:rFonts w:cs="B Zar"/>
          <w:b/>
          <w:bCs/>
          <w:sz w:val="32"/>
          <w:szCs w:val="32"/>
          <w:lang w:bidi="fa-IR"/>
        </w:rPr>
      </w:pPr>
      <w:r>
        <w:rPr>
          <w:rFonts w:cs="B Zar" w:hint="cs"/>
          <w:b/>
          <w:bCs/>
          <w:sz w:val="32"/>
          <w:szCs w:val="32"/>
          <w:rtl/>
          <w:lang w:bidi="fa-IR"/>
        </w:rPr>
        <w:t>جواد ترابی خرق</w:t>
      </w:r>
    </w:p>
    <w:p w14:paraId="036F5A69" w14:textId="77777777" w:rsidR="004E044F" w:rsidRDefault="004E044F" w:rsidP="00582BAC">
      <w:pPr>
        <w:pStyle w:val="a6"/>
        <w:spacing w:line="240" w:lineRule="auto"/>
        <w:ind w:firstLine="0"/>
        <w:jc w:val="center"/>
        <w:rPr>
          <w:rFonts w:cs="B Zar"/>
          <w:bCs/>
          <w:szCs w:val="24"/>
          <w:lang w:bidi="fa-IR"/>
        </w:rPr>
      </w:pPr>
    </w:p>
    <w:p w14:paraId="61EC2930" w14:textId="77777777" w:rsidR="006A098E" w:rsidRPr="00FC63D3" w:rsidRDefault="00FC63D3" w:rsidP="00FC63D3">
      <w:pPr>
        <w:pStyle w:val="a6"/>
        <w:spacing w:line="240" w:lineRule="auto"/>
        <w:ind w:firstLine="0"/>
        <w:jc w:val="center"/>
        <w:rPr>
          <w:rFonts w:cs="B Zar"/>
          <w:bCs/>
          <w:szCs w:val="24"/>
          <w:rtl/>
          <w:lang w:bidi="fa-IR"/>
        </w:rPr>
        <w:sectPr w:rsidR="006A098E" w:rsidRPr="00FC63D3" w:rsidSect="000315C1">
          <w:footerReference w:type="even" r:id="rId8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pgNumType w:fmt="arabicAbjad"/>
          <w:cols w:space="708"/>
          <w:bidi/>
          <w:rtlGutter/>
          <w:docGrid w:linePitch="360"/>
        </w:sectPr>
      </w:pPr>
      <w:r>
        <w:rPr>
          <w:rFonts w:cs="B Zar" w:hint="cs"/>
          <w:bCs/>
          <w:szCs w:val="24"/>
          <w:rtl/>
          <w:lang w:bidi="fa-IR"/>
        </w:rPr>
        <w:t>شهریور</w:t>
      </w:r>
      <w:r w:rsidR="00582BAC">
        <w:rPr>
          <w:rFonts w:cs="B Zar" w:hint="cs"/>
          <w:bCs/>
          <w:szCs w:val="24"/>
          <w:rtl/>
          <w:lang w:bidi="fa-IR"/>
        </w:rPr>
        <w:t xml:space="preserve"> </w:t>
      </w:r>
      <w:r w:rsidR="00071731" w:rsidRPr="00A909B9">
        <w:rPr>
          <w:rFonts w:cs="B Zar" w:hint="cs"/>
          <w:bCs/>
          <w:szCs w:val="24"/>
          <w:rtl/>
          <w:lang w:bidi="fa-IR"/>
        </w:rPr>
        <w:t xml:space="preserve">ماه </w:t>
      </w:r>
      <w:r>
        <w:rPr>
          <w:rFonts w:cs="B Zar"/>
          <w:bCs/>
          <w:szCs w:val="24"/>
          <w:lang w:bidi="fa-IR"/>
        </w:rPr>
        <w:t>1402</w:t>
      </w:r>
    </w:p>
    <w:p w14:paraId="3BF4F55F" w14:textId="77777777" w:rsidR="005809FB" w:rsidRDefault="005809FB" w:rsidP="007B3DFC">
      <w:pPr>
        <w:pStyle w:val="a6"/>
        <w:ind w:firstLine="0"/>
        <w:jc w:val="right"/>
        <w:rPr>
          <w:rtl/>
          <w:lang w:bidi="fa-IR"/>
        </w:rPr>
      </w:pPr>
    </w:p>
    <w:p w14:paraId="3F761CAC" w14:textId="77777777" w:rsidR="00951050" w:rsidRPr="006A098E" w:rsidRDefault="00DB1D4E" w:rsidP="006A098E">
      <w:pPr>
        <w:pStyle w:val="aa"/>
        <w:rPr>
          <w:rtl/>
        </w:rPr>
      </w:pPr>
      <w:r w:rsidRPr="006A098E">
        <w:rPr>
          <w:rFonts w:hint="cs"/>
          <w:rtl/>
        </w:rPr>
        <w:t>فهرست مطالب</w:t>
      </w:r>
    </w:p>
    <w:p w14:paraId="3136C030" w14:textId="77777777" w:rsidR="00DB1D4E" w:rsidRDefault="00DB1D4E" w:rsidP="00EA1FB9">
      <w:pPr>
        <w:pStyle w:val="a6"/>
        <w:rPr>
          <w:rtl/>
          <w:lang w:bidi="fa-IR"/>
        </w:rPr>
      </w:pPr>
    </w:p>
    <w:p w14:paraId="1C77B2C7" w14:textId="77777777" w:rsidR="00A368D0" w:rsidRPr="00A368D0" w:rsidRDefault="00A368D0" w:rsidP="00AC1614">
      <w:pPr>
        <w:pStyle w:val="a6"/>
        <w:tabs>
          <w:tab w:val="right" w:pos="7937"/>
        </w:tabs>
        <w:ind w:firstLine="0"/>
        <w:rPr>
          <w:b/>
          <w:bCs/>
          <w:sz w:val="32"/>
          <w:szCs w:val="32"/>
          <w:rtl/>
          <w:lang w:bidi="fa-IR"/>
        </w:rPr>
      </w:pPr>
      <w:r w:rsidRPr="00A368D0">
        <w:rPr>
          <w:rFonts w:hint="cs"/>
          <w:b/>
          <w:bCs/>
          <w:sz w:val="32"/>
          <w:szCs w:val="32"/>
          <w:rtl/>
          <w:lang w:bidi="fa-IR"/>
        </w:rPr>
        <w:t>عنوان</w:t>
      </w:r>
      <w:r w:rsidRPr="00A368D0">
        <w:rPr>
          <w:rFonts w:hint="cs"/>
          <w:b/>
          <w:bCs/>
          <w:sz w:val="32"/>
          <w:szCs w:val="32"/>
          <w:rtl/>
          <w:lang w:bidi="fa-IR"/>
        </w:rPr>
        <w:tab/>
        <w:t>صفحه</w:t>
      </w:r>
    </w:p>
    <w:p w14:paraId="37123EC1" w14:textId="77777777" w:rsidR="00E875FD" w:rsidRDefault="001D7DD6">
      <w:pPr>
        <w:pStyle w:val="TOC1"/>
        <w:rPr>
          <w:rFonts w:cs="Times New Roman"/>
          <w:bCs w:val="0"/>
          <w:szCs w:val="24"/>
          <w:rtl/>
          <w:lang w:bidi="ar-SA"/>
        </w:rPr>
      </w:pPr>
      <w:r>
        <w:rPr>
          <w:bCs w:val="0"/>
          <w:rtl/>
        </w:rPr>
        <w:fldChar w:fldCharType="begin"/>
      </w:r>
      <w:r>
        <w:rPr>
          <w:bCs w:val="0"/>
          <w:rtl/>
        </w:rPr>
        <w:instrText xml:space="preserve"> </w:instrText>
      </w:r>
      <w:r>
        <w:rPr>
          <w:bCs w:val="0"/>
        </w:rPr>
        <w:instrText>TOC</w:instrText>
      </w:r>
      <w:r>
        <w:rPr>
          <w:bCs w:val="0"/>
          <w:rtl/>
        </w:rPr>
        <w:instrText xml:space="preserve"> \</w:instrText>
      </w:r>
      <w:r>
        <w:rPr>
          <w:bCs w:val="0"/>
        </w:rPr>
        <w:instrText>o "1-3" \h \z \u</w:instrText>
      </w:r>
      <w:r>
        <w:rPr>
          <w:bCs w:val="0"/>
          <w:rtl/>
        </w:rPr>
        <w:instrText xml:space="preserve"> </w:instrText>
      </w:r>
      <w:r>
        <w:rPr>
          <w:bCs w:val="0"/>
          <w:rtl/>
        </w:rPr>
        <w:fldChar w:fldCharType="separate"/>
      </w:r>
      <w:hyperlink w:anchor="_Toc106512875" w:history="1">
        <w:r w:rsidR="00E875FD" w:rsidRPr="000C1E44">
          <w:rPr>
            <w:rStyle w:val="Hyperlink"/>
            <w:rtl/>
          </w:rPr>
          <w:t>فصل1 مقدمه</w:t>
        </w:r>
        <w:r w:rsidR="00E875FD">
          <w:rPr>
            <w:webHidden/>
            <w:rtl/>
          </w:rPr>
          <w:tab/>
        </w:r>
        <w:r w:rsidR="00E875FD">
          <w:rPr>
            <w:rStyle w:val="Hyperlink"/>
            <w:rtl/>
          </w:rPr>
          <w:fldChar w:fldCharType="begin"/>
        </w:r>
        <w:r w:rsidR="00E875FD">
          <w:rPr>
            <w:webHidden/>
            <w:rtl/>
          </w:rPr>
          <w:instrText xml:space="preserve"> </w:instrText>
        </w:r>
        <w:r w:rsidR="00E875FD">
          <w:rPr>
            <w:webHidden/>
          </w:rPr>
          <w:instrText>PAGEREF</w:instrText>
        </w:r>
        <w:r w:rsidR="00E875FD">
          <w:rPr>
            <w:webHidden/>
            <w:rtl/>
          </w:rPr>
          <w:instrText xml:space="preserve"> _</w:instrText>
        </w:r>
        <w:r w:rsidR="00E875FD">
          <w:rPr>
            <w:webHidden/>
          </w:rPr>
          <w:instrText>Toc106512875 \h</w:instrText>
        </w:r>
        <w:r w:rsidR="00E875FD">
          <w:rPr>
            <w:webHidden/>
            <w:rtl/>
          </w:rPr>
          <w:instrText xml:space="preserve"> </w:instrText>
        </w:r>
        <w:r w:rsidR="00E875FD">
          <w:rPr>
            <w:rStyle w:val="Hyperlink"/>
            <w:rtl/>
          </w:rPr>
        </w:r>
        <w:r w:rsidR="00E875FD">
          <w:rPr>
            <w:rStyle w:val="Hyperlink"/>
            <w:rtl/>
          </w:rPr>
          <w:fldChar w:fldCharType="separate"/>
        </w:r>
        <w:r w:rsidR="00E875FD">
          <w:rPr>
            <w:webHidden/>
            <w:rtl/>
            <w:lang w:bidi="ar-SA"/>
          </w:rPr>
          <w:t>1</w:t>
        </w:r>
        <w:r w:rsidR="00E875FD">
          <w:rPr>
            <w:rStyle w:val="Hyperlink"/>
            <w:rtl/>
          </w:rPr>
          <w:fldChar w:fldCharType="end"/>
        </w:r>
      </w:hyperlink>
    </w:p>
    <w:p w14:paraId="51FE505F" w14:textId="77777777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76" w:history="1">
        <w:r w:rsidR="00E875FD" w:rsidRPr="000C1E44">
          <w:rPr>
            <w:rStyle w:val="Hyperlink"/>
            <w:rFonts w:cs="B Nazanin"/>
            <w:rtl/>
          </w:rPr>
          <w:t>1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E875FD">
          <w:rPr>
            <w:rStyle w:val="Hyperlink"/>
            <w:rtl/>
          </w:rPr>
          <w:fldChar w:fldCharType="begin"/>
        </w:r>
        <w:r w:rsidR="00E875FD">
          <w:rPr>
            <w:webHidden/>
            <w:rtl/>
          </w:rPr>
          <w:instrText xml:space="preserve"> </w:instrText>
        </w:r>
        <w:r w:rsidR="00E875FD">
          <w:rPr>
            <w:webHidden/>
          </w:rPr>
          <w:instrText>PAGEREF</w:instrText>
        </w:r>
        <w:r w:rsidR="00E875FD">
          <w:rPr>
            <w:webHidden/>
            <w:rtl/>
          </w:rPr>
          <w:instrText xml:space="preserve"> _</w:instrText>
        </w:r>
        <w:r w:rsidR="00E875FD">
          <w:rPr>
            <w:webHidden/>
          </w:rPr>
          <w:instrText>Toc106512876 \h</w:instrText>
        </w:r>
        <w:r w:rsidR="00E875FD">
          <w:rPr>
            <w:webHidden/>
            <w:rtl/>
          </w:rPr>
          <w:instrText xml:space="preserve"> </w:instrText>
        </w:r>
        <w:r w:rsidR="00E875FD">
          <w:rPr>
            <w:rStyle w:val="Hyperlink"/>
            <w:rtl/>
          </w:rPr>
        </w:r>
        <w:r w:rsidR="00E875FD">
          <w:rPr>
            <w:rStyle w:val="Hyperlink"/>
            <w:rtl/>
          </w:rPr>
          <w:fldChar w:fldCharType="separate"/>
        </w:r>
        <w:r w:rsidR="00E875FD">
          <w:rPr>
            <w:webHidden/>
            <w:rtl/>
            <w:lang w:bidi="ar-SA"/>
          </w:rPr>
          <w:t>2</w:t>
        </w:r>
        <w:r w:rsidR="00E875FD">
          <w:rPr>
            <w:rStyle w:val="Hyperlink"/>
            <w:rtl/>
          </w:rPr>
          <w:fldChar w:fldCharType="end"/>
        </w:r>
      </w:hyperlink>
    </w:p>
    <w:p w14:paraId="245E39AF" w14:textId="77777777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77" w:history="1">
        <w:r w:rsidR="00E875FD" w:rsidRPr="000C1E44">
          <w:rPr>
            <w:rStyle w:val="Hyperlink"/>
            <w:rtl/>
          </w:rPr>
          <w:t>فصل2 مروري بر منابع مطالعاتي</w:t>
        </w:r>
        <w:r w:rsidR="00E875FD">
          <w:rPr>
            <w:webHidden/>
            <w:rtl/>
          </w:rPr>
          <w:tab/>
        </w:r>
        <w:r w:rsidR="007B3DFC">
          <w:rPr>
            <w:rStyle w:val="Hyperlink"/>
            <w:rFonts w:hint="cs"/>
            <w:rtl/>
          </w:rPr>
          <w:t>5</w:t>
        </w:r>
      </w:hyperlink>
    </w:p>
    <w:p w14:paraId="4DD7BB00" w14:textId="77777777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78" w:history="1">
        <w:r w:rsidR="00E875FD" w:rsidRPr="000C1E44">
          <w:rPr>
            <w:rStyle w:val="Hyperlink"/>
            <w:rFonts w:cs="B Nazanin"/>
            <w:rtl/>
          </w:rPr>
          <w:t>2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7B3DFC">
          <w:rPr>
            <w:rStyle w:val="Hyperlink"/>
            <w:rFonts w:hint="cs"/>
            <w:rtl/>
          </w:rPr>
          <w:t>5</w:t>
        </w:r>
      </w:hyperlink>
    </w:p>
    <w:p w14:paraId="682DD354" w14:textId="77777777" w:rsidR="007B3DFC" w:rsidRPr="00A6563B" w:rsidRDefault="00000000" w:rsidP="00A6563B">
      <w:pPr>
        <w:pStyle w:val="TOC2"/>
        <w:rPr>
          <w:rFonts w:cs="Times New Roman"/>
          <w:szCs w:val="24"/>
          <w:rtl/>
          <w:lang w:bidi="ar-SA"/>
        </w:rPr>
      </w:pPr>
      <w:hyperlink w:anchor="_Toc106512879" w:history="1">
        <w:r w:rsidR="00E875FD" w:rsidRPr="000C1E44">
          <w:rPr>
            <w:rStyle w:val="Hyperlink"/>
            <w:rFonts w:cs="B Nazanin"/>
            <w:rtl/>
          </w:rPr>
          <w:t>2-2.</w:t>
        </w:r>
        <w:r w:rsidR="00E875FD" w:rsidRPr="000C1E44">
          <w:rPr>
            <w:rStyle w:val="Hyperlink"/>
            <w:rtl/>
          </w:rPr>
          <w:t xml:space="preserve"> </w:t>
        </w:r>
        <w:r w:rsidR="00A6563B" w:rsidRPr="00A6563B">
          <w:rPr>
            <w:rStyle w:val="Hyperlink"/>
            <w:rFonts w:hint="cs"/>
            <w:rtl/>
          </w:rPr>
          <w:t>کار های گذشته</w:t>
        </w:r>
        <w:r w:rsidR="00E875FD">
          <w:rPr>
            <w:webHidden/>
            <w:rtl/>
          </w:rPr>
          <w:tab/>
        </w:r>
        <w:r w:rsidR="00A6563B">
          <w:rPr>
            <w:rStyle w:val="Hyperlink"/>
            <w:rFonts w:hint="cs"/>
            <w:rtl/>
          </w:rPr>
          <w:t>8</w:t>
        </w:r>
      </w:hyperlink>
    </w:p>
    <w:p w14:paraId="41111FAC" w14:textId="77777777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81" w:history="1">
        <w:r w:rsidR="00E875FD" w:rsidRPr="000C1E44">
          <w:rPr>
            <w:rStyle w:val="Hyperlink"/>
            <w:rtl/>
          </w:rPr>
          <w:t xml:space="preserve">فصل3 </w:t>
        </w:r>
        <w:r w:rsidR="004A43A1">
          <w:rPr>
            <w:rStyle w:val="Hyperlink"/>
            <w:rFonts w:hint="cs"/>
            <w:rtl/>
          </w:rPr>
          <w:t>روش تحقیق</w:t>
        </w:r>
        <w:r w:rsidR="00E875FD">
          <w:rPr>
            <w:webHidden/>
            <w:rtl/>
          </w:rPr>
          <w:tab/>
        </w:r>
        <w:r w:rsidR="00872DC5">
          <w:rPr>
            <w:rStyle w:val="Hyperlink"/>
            <w:rFonts w:hint="cs"/>
            <w:rtl/>
          </w:rPr>
          <w:t>15</w:t>
        </w:r>
      </w:hyperlink>
    </w:p>
    <w:p w14:paraId="48F8E160" w14:textId="77777777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82" w:history="1">
        <w:r w:rsidR="00E875FD" w:rsidRPr="000C1E44">
          <w:rPr>
            <w:rStyle w:val="Hyperlink"/>
            <w:rFonts w:cs="B Nazanin"/>
            <w:rtl/>
          </w:rPr>
          <w:t>3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D934CB">
          <w:rPr>
            <w:rStyle w:val="Hyperlink"/>
          </w:rPr>
          <w:t>16</w:t>
        </w:r>
      </w:hyperlink>
    </w:p>
    <w:p w14:paraId="0EEAFC31" w14:textId="77777777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83" w:history="1">
        <w:r w:rsidR="00E875FD" w:rsidRPr="000C1E44">
          <w:rPr>
            <w:rStyle w:val="Hyperlink"/>
            <w:rFonts w:cs="B Nazanin"/>
            <w:rtl/>
          </w:rPr>
          <w:t>3-2.</w:t>
        </w:r>
        <w:r w:rsidR="00E875FD" w:rsidRPr="000C1E44">
          <w:rPr>
            <w:rStyle w:val="Hyperlink"/>
            <w:rtl/>
          </w:rPr>
          <w:t xml:space="preserve"> </w:t>
        </w:r>
        <w:r w:rsidR="00945929">
          <w:rPr>
            <w:rStyle w:val="Hyperlink"/>
            <w:rFonts w:hint="cs"/>
            <w:rtl/>
          </w:rPr>
          <w:t>طرح تحقیق</w:t>
        </w:r>
        <w:r w:rsidR="00D934CB">
          <w:rPr>
            <w:rStyle w:val="Hyperlink"/>
            <w:rFonts w:hint="cs"/>
            <w:rtl/>
          </w:rPr>
          <w:t xml:space="preserve"> </w:t>
        </w:r>
        <w:r w:rsidR="00E875FD">
          <w:rPr>
            <w:webHidden/>
            <w:rtl/>
          </w:rPr>
          <w:tab/>
        </w:r>
        <w:r w:rsidR="00D934CB" w:rsidRPr="00EC13BF">
          <w:rPr>
            <w:rStyle w:val="Hyperlink"/>
            <w:b/>
            <w:bCs/>
          </w:rPr>
          <w:t>20</w:t>
        </w:r>
      </w:hyperlink>
    </w:p>
    <w:p w14:paraId="67D98EE2" w14:textId="77777777" w:rsidR="00E875FD" w:rsidRDefault="00000000">
      <w:pPr>
        <w:pStyle w:val="TOC3"/>
        <w:rPr>
          <w:rStyle w:val="Hyperlink"/>
          <w:rtl/>
        </w:rPr>
      </w:pPr>
      <w:hyperlink w:anchor="_Toc106512884" w:history="1">
        <w:r w:rsidR="00E875FD" w:rsidRPr="000C1E44">
          <w:rPr>
            <w:rStyle w:val="Hyperlink"/>
            <w:rtl/>
          </w:rPr>
          <w:t xml:space="preserve">3-2-1. </w:t>
        </w:r>
        <w:r w:rsidR="00945929">
          <w:rPr>
            <w:rStyle w:val="Hyperlink"/>
            <w:rFonts w:hint="cs"/>
            <w:rtl/>
          </w:rPr>
          <w:t>تاریخچه تراکنش</w:t>
        </w:r>
        <w:r w:rsidR="00D934CB">
          <w:rPr>
            <w:rStyle w:val="Hyperlink"/>
            <w:rFonts w:hint="cs"/>
            <w:rtl/>
          </w:rPr>
          <w:t xml:space="preserve"> </w:t>
        </w:r>
        <w:r w:rsidR="00E875FD">
          <w:rPr>
            <w:webHidden/>
            <w:rtl/>
          </w:rPr>
          <w:tab/>
        </w:r>
        <w:r w:rsidR="00EC13BF">
          <w:rPr>
            <w:rStyle w:val="Hyperlink"/>
          </w:rPr>
          <w:t>22</w:t>
        </w:r>
      </w:hyperlink>
    </w:p>
    <w:p w14:paraId="204B5EF4" w14:textId="77777777" w:rsidR="00D934CB" w:rsidRDefault="00000000" w:rsidP="00D934CB">
      <w:pPr>
        <w:pStyle w:val="TOC3"/>
        <w:rPr>
          <w:rStyle w:val="Hyperlink"/>
          <w:rtl/>
        </w:rPr>
      </w:pPr>
      <w:hyperlink w:anchor="_Toc106512884" w:history="1">
        <w:r w:rsidR="00D934CB" w:rsidRPr="000C1E44">
          <w:rPr>
            <w:rStyle w:val="Hyperlink"/>
            <w:rtl/>
          </w:rPr>
          <w:t>3-2-</w:t>
        </w:r>
        <w:r w:rsidR="00D934CB">
          <w:rPr>
            <w:rStyle w:val="Hyperlink"/>
            <w:rFonts w:hint="cs"/>
            <w:rtl/>
          </w:rPr>
          <w:t>2</w:t>
        </w:r>
        <w:r w:rsidR="00D934CB" w:rsidRPr="000C1E44">
          <w:rPr>
            <w:rStyle w:val="Hyperlink"/>
            <w:rtl/>
          </w:rPr>
          <w:t xml:space="preserve">. </w:t>
        </w:r>
        <w:r w:rsidR="00D934CB">
          <w:rPr>
            <w:rStyle w:val="Hyperlink"/>
            <w:rFonts w:hint="cs"/>
            <w:rtl/>
          </w:rPr>
          <w:t xml:space="preserve">انواع تراکنش </w:t>
        </w:r>
        <w:r w:rsidR="00D934CB">
          <w:rPr>
            <w:webHidden/>
            <w:rtl/>
          </w:rPr>
          <w:tab/>
        </w:r>
        <w:r w:rsidR="00EC13BF">
          <w:rPr>
            <w:rStyle w:val="Hyperlink"/>
          </w:rPr>
          <w:t>24</w:t>
        </w:r>
      </w:hyperlink>
    </w:p>
    <w:p w14:paraId="06866ADF" w14:textId="77777777" w:rsidR="00945929" w:rsidRDefault="00000000" w:rsidP="00945929">
      <w:pPr>
        <w:pStyle w:val="TOC2"/>
        <w:rPr>
          <w:rFonts w:cs="Times New Roman"/>
          <w:szCs w:val="24"/>
          <w:rtl/>
          <w:lang w:bidi="ar-SA"/>
        </w:rPr>
      </w:pPr>
      <w:hyperlink w:anchor="_Toc106512883" w:history="1">
        <w:r w:rsidR="00945929" w:rsidRPr="000C1E44">
          <w:rPr>
            <w:rStyle w:val="Hyperlink"/>
            <w:rFonts w:cs="B Nazanin"/>
            <w:rtl/>
          </w:rPr>
          <w:t>3-</w:t>
        </w:r>
        <w:r w:rsidR="00945929">
          <w:rPr>
            <w:rStyle w:val="Hyperlink"/>
            <w:rFonts w:cs="B Nazanin" w:hint="cs"/>
            <w:rtl/>
          </w:rPr>
          <w:t>3</w:t>
        </w:r>
        <w:r w:rsidR="00945929" w:rsidRPr="000C1E44">
          <w:rPr>
            <w:rStyle w:val="Hyperlink"/>
            <w:rFonts w:cs="B Nazanin"/>
            <w:rtl/>
          </w:rPr>
          <w:t>.</w:t>
        </w:r>
        <w:r w:rsidR="00945929" w:rsidRPr="000C1E44">
          <w:rPr>
            <w:rStyle w:val="Hyperlink"/>
            <w:rtl/>
          </w:rPr>
          <w:t xml:space="preserve"> </w:t>
        </w:r>
        <w:r w:rsidR="00945929">
          <w:rPr>
            <w:rStyle w:val="Hyperlink"/>
            <w:rFonts w:hint="cs"/>
            <w:rtl/>
          </w:rPr>
          <w:t xml:space="preserve">جمع آوری داده </w:t>
        </w:r>
        <w:r w:rsidR="00945929">
          <w:rPr>
            <w:webHidden/>
            <w:rtl/>
          </w:rPr>
          <w:tab/>
        </w:r>
        <w:r w:rsidR="00EC13BF" w:rsidRPr="00EC13BF">
          <w:rPr>
            <w:rStyle w:val="Hyperlink"/>
            <w:b/>
            <w:bCs/>
          </w:rPr>
          <w:t>27</w:t>
        </w:r>
      </w:hyperlink>
    </w:p>
    <w:p w14:paraId="6DBE9146" w14:textId="77777777" w:rsidR="00945929" w:rsidRDefault="00000000" w:rsidP="00945929">
      <w:pPr>
        <w:pStyle w:val="TOC3"/>
        <w:rPr>
          <w:rStyle w:val="Hyperlink"/>
          <w:rtl/>
        </w:rPr>
      </w:pPr>
      <w:hyperlink w:anchor="_Toc106512884" w:history="1">
        <w:r w:rsidR="00945929" w:rsidRPr="000C1E44">
          <w:rPr>
            <w:rStyle w:val="Hyperlink"/>
            <w:rtl/>
          </w:rPr>
          <w:t xml:space="preserve">3-2-1. </w:t>
        </w:r>
        <w:r w:rsidR="00945929">
          <w:rPr>
            <w:rStyle w:val="Hyperlink"/>
          </w:rPr>
          <w:t>API</w:t>
        </w:r>
        <w:r w:rsidR="00945929">
          <w:rPr>
            <w:rStyle w:val="Hyperlink"/>
            <w:rFonts w:hint="cs"/>
            <w:rtl/>
          </w:rPr>
          <w:t xml:space="preserve"> </w:t>
        </w:r>
        <w:r w:rsidR="00945929">
          <w:rPr>
            <w:webHidden/>
            <w:rtl/>
          </w:rPr>
          <w:tab/>
        </w:r>
        <w:r w:rsidR="00EC13BF">
          <w:rPr>
            <w:rStyle w:val="Hyperlink"/>
          </w:rPr>
          <w:t>27</w:t>
        </w:r>
      </w:hyperlink>
    </w:p>
    <w:p w14:paraId="42D82756" w14:textId="77777777" w:rsidR="00D934CB" w:rsidRPr="009064A8" w:rsidRDefault="00000000" w:rsidP="009064A8">
      <w:pPr>
        <w:pStyle w:val="TOC3"/>
        <w:rPr>
          <w:color w:val="0000FF"/>
          <w:u w:val="single"/>
          <w:rtl/>
        </w:rPr>
      </w:pPr>
      <w:hyperlink w:anchor="_Toc106512884" w:history="1">
        <w:r w:rsidR="00945929" w:rsidRPr="000C1E44">
          <w:rPr>
            <w:rStyle w:val="Hyperlink"/>
            <w:rtl/>
          </w:rPr>
          <w:t xml:space="preserve">3-2-1. </w:t>
        </w:r>
        <w:r w:rsidR="00945929">
          <w:rPr>
            <w:rStyle w:val="Hyperlink"/>
          </w:rPr>
          <w:t>NEO4J</w:t>
        </w:r>
        <w:r w:rsidR="00945929">
          <w:rPr>
            <w:rStyle w:val="Hyperlink"/>
            <w:rFonts w:hint="cs"/>
            <w:rtl/>
          </w:rPr>
          <w:t xml:space="preserve"> </w:t>
        </w:r>
        <w:r w:rsidR="00945929">
          <w:rPr>
            <w:webHidden/>
            <w:rtl/>
          </w:rPr>
          <w:tab/>
        </w:r>
        <w:r w:rsidR="00EC13BF">
          <w:rPr>
            <w:rStyle w:val="Hyperlink"/>
          </w:rPr>
          <w:t>30</w:t>
        </w:r>
      </w:hyperlink>
    </w:p>
    <w:p w14:paraId="7969E049" w14:textId="77777777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85" w:history="1">
        <w:r w:rsidR="00E875FD" w:rsidRPr="000C1E44">
          <w:rPr>
            <w:rStyle w:val="Hyperlink"/>
            <w:rtl/>
          </w:rPr>
          <w:t xml:space="preserve">فصل4 </w:t>
        </w:r>
        <w:r w:rsidR="007B3DFC">
          <w:rPr>
            <w:rStyle w:val="Hyperlink"/>
            <w:rFonts w:hint="cs"/>
            <w:rtl/>
          </w:rPr>
          <w:t>مدل پیشنهادی</w:t>
        </w:r>
        <w:r w:rsidR="00E875FD">
          <w:rPr>
            <w:webHidden/>
            <w:rtl/>
          </w:rPr>
          <w:tab/>
        </w:r>
        <w:r w:rsidR="00A06C8B">
          <w:rPr>
            <w:rStyle w:val="Hyperlink"/>
            <w:rFonts w:hint="cs"/>
            <w:rtl/>
          </w:rPr>
          <w:t>33</w:t>
        </w:r>
      </w:hyperlink>
    </w:p>
    <w:p w14:paraId="6DCE4CC0" w14:textId="77777777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86" w:history="1">
        <w:r w:rsidR="00E875FD" w:rsidRPr="000C1E44">
          <w:rPr>
            <w:rStyle w:val="Hyperlink"/>
            <w:rFonts w:cs="B Nazanin"/>
            <w:rtl/>
          </w:rPr>
          <w:t>4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A06C8B" w:rsidRPr="00EC13BF">
          <w:rPr>
            <w:rStyle w:val="Hyperlink"/>
            <w:rFonts w:hint="cs"/>
            <w:b/>
            <w:bCs/>
            <w:szCs w:val="24"/>
            <w:rtl/>
          </w:rPr>
          <w:t>34</w:t>
        </w:r>
      </w:hyperlink>
    </w:p>
    <w:p w14:paraId="1E6341E3" w14:textId="77777777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87" w:history="1">
        <w:r w:rsidR="00E875FD" w:rsidRPr="000C1E44">
          <w:rPr>
            <w:rStyle w:val="Hyperlink"/>
            <w:rFonts w:cs="B Nazanin"/>
            <w:rtl/>
          </w:rPr>
          <w:t>4-2.</w:t>
        </w:r>
        <w:r w:rsidR="00E875FD" w:rsidRPr="000C1E44">
          <w:rPr>
            <w:rStyle w:val="Hyperlink"/>
            <w:rtl/>
          </w:rPr>
          <w:t xml:space="preserve"> </w:t>
        </w:r>
        <w:r w:rsidR="00EC13BF">
          <w:rPr>
            <w:rStyle w:val="Hyperlink"/>
            <w:rFonts w:hint="cs"/>
            <w:rtl/>
          </w:rPr>
          <w:t xml:space="preserve">مدل مصور </w:t>
        </w:r>
        <w:r w:rsidR="00E875FD">
          <w:rPr>
            <w:webHidden/>
            <w:rtl/>
          </w:rPr>
          <w:tab/>
        </w:r>
        <w:r w:rsidR="00DA4E6C">
          <w:rPr>
            <w:rStyle w:val="Hyperlink"/>
            <w:rFonts w:hint="cs"/>
            <w:b/>
            <w:bCs/>
            <w:szCs w:val="24"/>
            <w:rtl/>
          </w:rPr>
          <w:t>37</w:t>
        </w:r>
      </w:hyperlink>
    </w:p>
    <w:p w14:paraId="60E356BD" w14:textId="77777777" w:rsidR="00E875FD" w:rsidRDefault="00000000">
      <w:pPr>
        <w:pStyle w:val="TOC3"/>
        <w:rPr>
          <w:rStyle w:val="Hyperlink"/>
          <w:rtl/>
        </w:rPr>
      </w:pPr>
      <w:hyperlink w:anchor="_Toc106512888" w:history="1">
        <w:r w:rsidR="00E875FD" w:rsidRPr="000C1E44">
          <w:rPr>
            <w:rStyle w:val="Hyperlink"/>
            <w:rtl/>
          </w:rPr>
          <w:t xml:space="preserve">4-2-1. </w:t>
        </w:r>
        <w:r w:rsidR="00EC13BF">
          <w:rPr>
            <w:rStyle w:val="Hyperlink"/>
            <w:rFonts w:hint="cs"/>
            <w:rtl/>
          </w:rPr>
          <w:t xml:space="preserve">روابط </w:t>
        </w:r>
        <w:r w:rsidR="00E875FD">
          <w:rPr>
            <w:webHidden/>
            <w:rtl/>
          </w:rPr>
          <w:tab/>
        </w:r>
        <w:r w:rsidR="00DA4E6C">
          <w:rPr>
            <w:rStyle w:val="Hyperlink"/>
            <w:rFonts w:hint="cs"/>
            <w:szCs w:val="24"/>
            <w:rtl/>
          </w:rPr>
          <w:t>38</w:t>
        </w:r>
      </w:hyperlink>
    </w:p>
    <w:p w14:paraId="0C83701F" w14:textId="77777777" w:rsidR="00EC13BF" w:rsidRDefault="00000000" w:rsidP="00EC13BF">
      <w:pPr>
        <w:pStyle w:val="TOC3"/>
        <w:rPr>
          <w:rFonts w:cs="Times New Roman"/>
          <w:szCs w:val="24"/>
          <w:rtl/>
          <w:lang w:bidi="ar-SA"/>
        </w:rPr>
      </w:pPr>
      <w:hyperlink w:anchor="_Toc106512888" w:history="1">
        <w:r w:rsidR="00EC13BF" w:rsidRPr="000C1E44">
          <w:rPr>
            <w:rStyle w:val="Hyperlink"/>
            <w:rtl/>
          </w:rPr>
          <w:t>4-2-</w:t>
        </w:r>
        <w:r w:rsidR="00DA4E6C">
          <w:rPr>
            <w:rStyle w:val="Hyperlink"/>
            <w:rFonts w:hint="cs"/>
            <w:rtl/>
          </w:rPr>
          <w:t>2</w:t>
        </w:r>
        <w:r w:rsidR="00EC13BF" w:rsidRPr="000C1E44">
          <w:rPr>
            <w:rStyle w:val="Hyperlink"/>
            <w:rtl/>
          </w:rPr>
          <w:t xml:space="preserve">. </w:t>
        </w:r>
        <w:r w:rsidR="00E6098A" w:rsidRPr="00E6098A">
          <w:rPr>
            <w:rStyle w:val="Hyperlink"/>
            <w:rFonts w:hint="cs"/>
            <w:rtl/>
          </w:rPr>
          <w:t>وزن روابط</w:t>
        </w:r>
        <w:r w:rsidR="00EC13BF">
          <w:rPr>
            <w:rStyle w:val="Hyperlink"/>
            <w:rFonts w:hint="cs"/>
            <w:rtl/>
          </w:rPr>
          <w:t xml:space="preserve"> </w:t>
        </w:r>
        <w:r w:rsidR="00EC13BF">
          <w:rPr>
            <w:webHidden/>
            <w:rtl/>
          </w:rPr>
          <w:tab/>
        </w:r>
        <w:r w:rsidR="00DA4E6C">
          <w:rPr>
            <w:rStyle w:val="Hyperlink"/>
            <w:rFonts w:hint="cs"/>
            <w:szCs w:val="24"/>
            <w:rtl/>
          </w:rPr>
          <w:t>45</w:t>
        </w:r>
      </w:hyperlink>
    </w:p>
    <w:p w14:paraId="29711879" w14:textId="77777777" w:rsidR="00EC13BF" w:rsidRDefault="00000000" w:rsidP="00EC13BF">
      <w:pPr>
        <w:pStyle w:val="TOC3"/>
        <w:rPr>
          <w:rStyle w:val="Hyperlink"/>
          <w:rtl/>
        </w:rPr>
      </w:pPr>
      <w:hyperlink w:anchor="_Toc106512888" w:history="1">
        <w:r w:rsidR="00EC13BF" w:rsidRPr="000C1E44">
          <w:rPr>
            <w:rStyle w:val="Hyperlink"/>
            <w:rtl/>
          </w:rPr>
          <w:t>4-2-</w:t>
        </w:r>
        <w:r w:rsidR="00DA4E6C">
          <w:rPr>
            <w:rStyle w:val="Hyperlink"/>
            <w:rFonts w:hint="cs"/>
            <w:rtl/>
          </w:rPr>
          <w:t>3</w:t>
        </w:r>
        <w:r w:rsidR="00EC13BF" w:rsidRPr="000C1E44">
          <w:rPr>
            <w:rStyle w:val="Hyperlink"/>
            <w:rtl/>
          </w:rPr>
          <w:t xml:space="preserve">. </w:t>
        </w:r>
        <w:r w:rsidR="00E6098A">
          <w:rPr>
            <w:rStyle w:val="Hyperlink"/>
            <w:rFonts w:hint="cs"/>
            <w:rtl/>
          </w:rPr>
          <w:t>مدل گراف</w:t>
        </w:r>
        <w:r w:rsidR="00EC13BF">
          <w:rPr>
            <w:rStyle w:val="Hyperlink"/>
            <w:rFonts w:hint="cs"/>
            <w:rtl/>
          </w:rPr>
          <w:t xml:space="preserve"> </w:t>
        </w:r>
        <w:r w:rsidR="00EC13BF">
          <w:rPr>
            <w:webHidden/>
            <w:rtl/>
          </w:rPr>
          <w:tab/>
        </w:r>
        <w:r w:rsidR="00C55471">
          <w:rPr>
            <w:rStyle w:val="Hyperlink"/>
            <w:rFonts w:hint="cs"/>
            <w:szCs w:val="24"/>
            <w:rtl/>
          </w:rPr>
          <w:t>52</w:t>
        </w:r>
      </w:hyperlink>
    </w:p>
    <w:p w14:paraId="72C4B12C" w14:textId="77777777" w:rsidR="00EC13BF" w:rsidRDefault="00000000" w:rsidP="00EC13BF">
      <w:pPr>
        <w:pStyle w:val="TOC2"/>
        <w:rPr>
          <w:rFonts w:cs="Times New Roman"/>
          <w:szCs w:val="24"/>
          <w:rtl/>
          <w:lang w:bidi="ar-SA"/>
        </w:rPr>
      </w:pPr>
      <w:hyperlink w:anchor="_Toc106512887" w:history="1">
        <w:r w:rsidR="00EC13BF" w:rsidRPr="000C1E44">
          <w:rPr>
            <w:rStyle w:val="Hyperlink"/>
            <w:rFonts w:cs="B Nazanin"/>
            <w:rtl/>
          </w:rPr>
          <w:t>4-</w:t>
        </w:r>
        <w:r w:rsidR="00EC13BF">
          <w:rPr>
            <w:rStyle w:val="Hyperlink"/>
            <w:rFonts w:cs="B Nazanin" w:hint="cs"/>
            <w:rtl/>
          </w:rPr>
          <w:t>3</w:t>
        </w:r>
        <w:r w:rsidR="00EC13BF" w:rsidRPr="000C1E44">
          <w:rPr>
            <w:rStyle w:val="Hyperlink"/>
            <w:rFonts w:cs="B Nazanin"/>
            <w:rtl/>
          </w:rPr>
          <w:t>.</w:t>
        </w:r>
        <w:r w:rsidR="00EC13BF" w:rsidRPr="000C1E44">
          <w:rPr>
            <w:rStyle w:val="Hyperlink"/>
            <w:rtl/>
          </w:rPr>
          <w:t xml:space="preserve"> </w:t>
        </w:r>
        <w:r w:rsidR="00EC13BF">
          <w:rPr>
            <w:rStyle w:val="Hyperlink"/>
            <w:rFonts w:hint="cs"/>
            <w:rtl/>
          </w:rPr>
          <w:t xml:space="preserve">معماری سیستم </w:t>
        </w:r>
        <w:r w:rsidR="00EC13BF">
          <w:rPr>
            <w:webHidden/>
            <w:rtl/>
          </w:rPr>
          <w:tab/>
        </w:r>
        <w:r w:rsidR="00B60062">
          <w:rPr>
            <w:rStyle w:val="Hyperlink"/>
            <w:rFonts w:hint="cs"/>
            <w:b/>
            <w:bCs/>
            <w:szCs w:val="24"/>
            <w:rtl/>
          </w:rPr>
          <w:t>54</w:t>
        </w:r>
      </w:hyperlink>
    </w:p>
    <w:p w14:paraId="7ECDCF4E" w14:textId="77777777" w:rsidR="00EC13BF" w:rsidRPr="00EC13BF" w:rsidRDefault="00EC13BF" w:rsidP="00EC13BF">
      <w:pPr>
        <w:rPr>
          <w:rtl/>
          <w:lang w:bidi="fa-IR"/>
        </w:rPr>
      </w:pPr>
    </w:p>
    <w:p w14:paraId="3896D9F3" w14:textId="77777777" w:rsidR="00EC13BF" w:rsidRDefault="00EC13BF" w:rsidP="00EC13BF">
      <w:pPr>
        <w:rPr>
          <w:rtl/>
          <w:lang w:bidi="fa-IR"/>
        </w:rPr>
      </w:pPr>
    </w:p>
    <w:p w14:paraId="0E340770" w14:textId="77777777" w:rsidR="00EC13BF" w:rsidRDefault="00EC13BF" w:rsidP="00EC13BF">
      <w:pPr>
        <w:rPr>
          <w:rtl/>
          <w:lang w:bidi="fa-IR"/>
        </w:rPr>
      </w:pPr>
    </w:p>
    <w:p w14:paraId="7D0E0416" w14:textId="77777777" w:rsidR="00EC13BF" w:rsidRPr="00EC13BF" w:rsidRDefault="00EC13BF" w:rsidP="00EC13BF">
      <w:pPr>
        <w:rPr>
          <w:rtl/>
          <w:lang w:bidi="fa-IR"/>
        </w:rPr>
      </w:pPr>
    </w:p>
    <w:p w14:paraId="1DBFCD3C" w14:textId="26E96B6F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89" w:history="1">
        <w:r w:rsidR="00E875FD" w:rsidRPr="000C1E44">
          <w:rPr>
            <w:rStyle w:val="Hyperlink"/>
            <w:rtl/>
          </w:rPr>
          <w:t xml:space="preserve">فصل5 </w:t>
        </w:r>
        <w:r w:rsidR="007B3DFC">
          <w:rPr>
            <w:rStyle w:val="Hyperlink"/>
            <w:rFonts w:hint="cs"/>
            <w:rtl/>
          </w:rPr>
          <w:t>نتیجه</w:t>
        </w:r>
        <w:r w:rsidR="00C766EB">
          <w:rPr>
            <w:rStyle w:val="Hyperlink"/>
            <w:rFonts w:hint="cs"/>
            <w:rtl/>
          </w:rPr>
          <w:t xml:space="preserve"> گیری</w:t>
        </w:r>
        <w:r w:rsidR="00E875FD">
          <w:rPr>
            <w:webHidden/>
            <w:rtl/>
          </w:rPr>
          <w:tab/>
        </w:r>
        <w:r w:rsidR="000365FF">
          <w:rPr>
            <w:rStyle w:val="Hyperlink"/>
            <w:rFonts w:hint="cs"/>
            <w:rtl/>
          </w:rPr>
          <w:t>58</w:t>
        </w:r>
      </w:hyperlink>
    </w:p>
    <w:p w14:paraId="62313968" w14:textId="45F1AC7E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90" w:history="1">
        <w:r w:rsidR="00E875FD" w:rsidRPr="000C1E44">
          <w:rPr>
            <w:rStyle w:val="Hyperlink"/>
            <w:rFonts w:cs="B Nazanin"/>
            <w:rtl/>
          </w:rPr>
          <w:t>5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E84AD2" w:rsidRPr="004F6CDC">
          <w:rPr>
            <w:rStyle w:val="Hyperlink"/>
            <w:rFonts w:hint="cs"/>
            <w:b/>
            <w:bCs/>
            <w:szCs w:val="24"/>
            <w:rtl/>
          </w:rPr>
          <w:t>59</w:t>
        </w:r>
      </w:hyperlink>
    </w:p>
    <w:p w14:paraId="157436FB" w14:textId="70E06280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91" w:history="1">
        <w:r w:rsidR="00E875FD" w:rsidRPr="000C1E44">
          <w:rPr>
            <w:rStyle w:val="Hyperlink"/>
            <w:rFonts w:cs="B Nazanin"/>
            <w:rtl/>
          </w:rPr>
          <w:t>5-2.</w:t>
        </w:r>
        <w:r w:rsidR="00E875FD" w:rsidRPr="000C1E44">
          <w:rPr>
            <w:rStyle w:val="Hyperlink"/>
            <w:rtl/>
          </w:rPr>
          <w:t xml:space="preserve"> </w:t>
        </w:r>
        <w:r w:rsidR="00EC13BF">
          <w:rPr>
            <w:rStyle w:val="Hyperlink"/>
            <w:rFonts w:hint="cs"/>
            <w:rtl/>
          </w:rPr>
          <w:t xml:space="preserve">گراف نهایی </w:t>
        </w:r>
        <w:r w:rsidR="00E875FD">
          <w:rPr>
            <w:webHidden/>
            <w:rtl/>
          </w:rPr>
          <w:tab/>
        </w:r>
        <w:r w:rsidR="004F6CDC" w:rsidRPr="004F6CDC">
          <w:rPr>
            <w:rStyle w:val="Hyperlink"/>
            <w:b/>
            <w:bCs/>
          </w:rPr>
          <w:t>60</w:t>
        </w:r>
      </w:hyperlink>
    </w:p>
    <w:p w14:paraId="266DF9C0" w14:textId="1380E096" w:rsidR="00E875FD" w:rsidRDefault="00000000">
      <w:pPr>
        <w:pStyle w:val="TOC3"/>
        <w:rPr>
          <w:rFonts w:cs="Times New Roman"/>
          <w:szCs w:val="24"/>
          <w:rtl/>
          <w:lang w:bidi="ar-SA"/>
        </w:rPr>
      </w:pPr>
      <w:hyperlink w:anchor="_Toc106512892" w:history="1">
        <w:r w:rsidR="00E875FD" w:rsidRPr="000C1E44">
          <w:rPr>
            <w:rStyle w:val="Hyperlink"/>
            <w:rtl/>
          </w:rPr>
          <w:t xml:space="preserve">5-2-1. </w:t>
        </w:r>
        <w:r w:rsidR="004F6CDC">
          <w:rPr>
            <w:rStyle w:val="Hyperlink"/>
            <w:rFonts w:hint="cs"/>
            <w:rtl/>
          </w:rPr>
          <w:t xml:space="preserve">پرسمان </w:t>
        </w:r>
        <w:r w:rsidR="004F6CDC">
          <w:rPr>
            <w:rStyle w:val="Hyperlink"/>
          </w:rPr>
          <w:t>Cypher</w:t>
        </w:r>
        <w:r w:rsidR="00EC13BF">
          <w:rPr>
            <w:rStyle w:val="Hyperlink"/>
            <w:rFonts w:hint="cs"/>
            <w:rtl/>
          </w:rPr>
          <w:t xml:space="preserve"> </w:t>
        </w:r>
        <w:r w:rsidR="00E875FD">
          <w:rPr>
            <w:webHidden/>
            <w:rtl/>
          </w:rPr>
          <w:tab/>
        </w:r>
        <w:r w:rsidR="004F6CDC">
          <w:rPr>
            <w:rStyle w:val="Hyperlink"/>
          </w:rPr>
          <w:t>63</w:t>
        </w:r>
      </w:hyperlink>
    </w:p>
    <w:p w14:paraId="641307ED" w14:textId="73069444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93" w:history="1">
        <w:r w:rsidR="00E875FD" w:rsidRPr="000C1E44">
          <w:rPr>
            <w:rStyle w:val="Hyperlink"/>
            <w:rtl/>
          </w:rPr>
          <w:t xml:space="preserve">فصل6 </w:t>
        </w:r>
        <w:r w:rsidR="007B3DFC">
          <w:rPr>
            <w:rStyle w:val="Hyperlink"/>
            <w:rFonts w:hint="cs"/>
            <w:rtl/>
          </w:rPr>
          <w:t>جمع بندی</w:t>
        </w:r>
        <w:r w:rsidR="00E875FD">
          <w:rPr>
            <w:webHidden/>
            <w:rtl/>
          </w:rPr>
          <w:tab/>
        </w:r>
        <w:r w:rsidR="006073FE">
          <w:rPr>
            <w:rStyle w:val="Hyperlink"/>
            <w:rFonts w:hint="cs"/>
            <w:rtl/>
          </w:rPr>
          <w:t>67</w:t>
        </w:r>
      </w:hyperlink>
    </w:p>
    <w:p w14:paraId="4923EC62" w14:textId="319A29AA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94" w:history="1">
        <w:r w:rsidR="00E875FD" w:rsidRPr="000C1E44">
          <w:rPr>
            <w:rStyle w:val="Hyperlink"/>
            <w:rFonts w:cs="B Nazanin"/>
            <w:rtl/>
          </w:rPr>
          <w:t>6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6073FE">
          <w:rPr>
            <w:rStyle w:val="Hyperlink"/>
            <w:rFonts w:hint="cs"/>
            <w:rtl/>
          </w:rPr>
          <w:t>68</w:t>
        </w:r>
      </w:hyperlink>
    </w:p>
    <w:p w14:paraId="02304AEA" w14:textId="449A52D4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95" w:history="1">
        <w:r w:rsidR="00E875FD" w:rsidRPr="000C1E44">
          <w:rPr>
            <w:rStyle w:val="Hyperlink"/>
            <w:rFonts w:cs="B Nazanin"/>
            <w:rtl/>
          </w:rPr>
          <w:t>6-2.</w:t>
        </w:r>
        <w:r w:rsidR="00E875FD" w:rsidRPr="000C1E44">
          <w:rPr>
            <w:rStyle w:val="Hyperlink"/>
            <w:rtl/>
          </w:rPr>
          <w:t xml:space="preserve"> </w:t>
        </w:r>
        <w:r w:rsidR="006D0AC6">
          <w:rPr>
            <w:rStyle w:val="Hyperlink"/>
            <w:rFonts w:hint="cs"/>
            <w:rtl/>
          </w:rPr>
          <w:t xml:space="preserve">بحث </w:t>
        </w:r>
        <w:r w:rsidR="00E875FD">
          <w:rPr>
            <w:webHidden/>
            <w:rtl/>
          </w:rPr>
          <w:tab/>
        </w:r>
        <w:r w:rsidR="006073FE">
          <w:rPr>
            <w:rStyle w:val="Hyperlink"/>
            <w:rFonts w:hint="cs"/>
            <w:rtl/>
          </w:rPr>
          <w:t>69</w:t>
        </w:r>
      </w:hyperlink>
    </w:p>
    <w:p w14:paraId="2762B19E" w14:textId="4D569878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913" w:history="1">
        <w:r w:rsidR="00E875FD" w:rsidRPr="000C1E44">
          <w:rPr>
            <w:rStyle w:val="Hyperlink"/>
            <w:rtl/>
          </w:rPr>
          <w:t>مراجع</w:t>
        </w:r>
        <w:r w:rsidR="00E875FD">
          <w:rPr>
            <w:webHidden/>
            <w:rtl/>
          </w:rPr>
          <w:tab/>
        </w:r>
        <w:r w:rsidR="006073FE">
          <w:rPr>
            <w:rStyle w:val="Hyperlink"/>
            <w:rFonts w:hint="cs"/>
            <w:rtl/>
          </w:rPr>
          <w:t>72</w:t>
        </w:r>
      </w:hyperlink>
    </w:p>
    <w:p w14:paraId="1044D49E" w14:textId="77777777" w:rsidR="006A098E" w:rsidRDefault="001D7DD6" w:rsidP="00EA1FB9">
      <w:pPr>
        <w:pStyle w:val="a6"/>
        <w:rPr>
          <w:rtl/>
          <w:lang w:bidi="fa-IR"/>
        </w:rPr>
      </w:pPr>
      <w:r>
        <w:rPr>
          <w:rFonts w:cs="B Yagut"/>
          <w:bCs/>
          <w:noProof/>
          <w:rtl/>
          <w:lang w:bidi="fa-IR"/>
        </w:rPr>
        <w:fldChar w:fldCharType="end"/>
      </w:r>
    </w:p>
    <w:p w14:paraId="3B9D5930" w14:textId="77777777" w:rsidR="005809FB" w:rsidRDefault="00B13AFC" w:rsidP="005809FB">
      <w:pPr>
        <w:pStyle w:val="a6"/>
        <w:rPr>
          <w:rtl/>
        </w:rPr>
      </w:pPr>
      <w:r>
        <w:rPr>
          <w:rtl/>
        </w:rPr>
        <w:br w:type="page"/>
      </w:r>
    </w:p>
    <w:p w14:paraId="1E734B39" w14:textId="77777777" w:rsidR="005809FB" w:rsidRDefault="005809FB" w:rsidP="005809FB">
      <w:pPr>
        <w:pStyle w:val="a6"/>
        <w:rPr>
          <w:rtl/>
        </w:rPr>
      </w:pPr>
    </w:p>
    <w:p w14:paraId="481999CE" w14:textId="77777777" w:rsidR="005809FB" w:rsidRDefault="005809FB" w:rsidP="005809FB">
      <w:pPr>
        <w:pStyle w:val="a6"/>
        <w:rPr>
          <w:rtl/>
        </w:rPr>
      </w:pPr>
    </w:p>
    <w:p w14:paraId="192E5459" w14:textId="77777777" w:rsidR="00AC1614" w:rsidRDefault="00AC1614" w:rsidP="005809FB">
      <w:pPr>
        <w:pStyle w:val="a6"/>
        <w:rPr>
          <w:rtl/>
        </w:rPr>
      </w:pPr>
    </w:p>
    <w:p w14:paraId="21668C03" w14:textId="77777777" w:rsidR="00DB1D4E" w:rsidRDefault="00DB1D4E" w:rsidP="005C40C9">
      <w:pPr>
        <w:pStyle w:val="aa"/>
        <w:rPr>
          <w:rtl/>
        </w:rPr>
      </w:pPr>
      <w:r>
        <w:rPr>
          <w:rFonts w:hint="cs"/>
          <w:rtl/>
        </w:rPr>
        <w:t xml:space="preserve">فهرست </w:t>
      </w:r>
      <w:r w:rsidR="00A302C4">
        <w:rPr>
          <w:rFonts w:hint="cs"/>
          <w:rtl/>
        </w:rPr>
        <w:t>اشکال</w:t>
      </w:r>
    </w:p>
    <w:p w14:paraId="761612F9" w14:textId="77777777" w:rsidR="005809FB" w:rsidRDefault="005809FB" w:rsidP="005809FB">
      <w:pPr>
        <w:pStyle w:val="a6"/>
        <w:rPr>
          <w:rtl/>
          <w:lang w:bidi="fa-IR"/>
        </w:rPr>
      </w:pPr>
    </w:p>
    <w:p w14:paraId="47E2CA06" w14:textId="77777777" w:rsidR="00AC1614" w:rsidRPr="00A368D0" w:rsidRDefault="00AC1614" w:rsidP="00AC1614">
      <w:pPr>
        <w:pStyle w:val="a6"/>
        <w:tabs>
          <w:tab w:val="right" w:pos="7937"/>
        </w:tabs>
        <w:ind w:firstLine="0"/>
        <w:rPr>
          <w:b/>
          <w:bCs/>
          <w:sz w:val="32"/>
          <w:szCs w:val="32"/>
          <w:rtl/>
          <w:lang w:bidi="fa-IR"/>
        </w:rPr>
      </w:pPr>
      <w:r w:rsidRPr="00A368D0">
        <w:rPr>
          <w:rFonts w:hint="cs"/>
          <w:b/>
          <w:bCs/>
          <w:sz w:val="32"/>
          <w:szCs w:val="32"/>
          <w:rtl/>
          <w:lang w:bidi="fa-IR"/>
        </w:rPr>
        <w:t>عنوان</w:t>
      </w:r>
      <w:r w:rsidRPr="00A368D0">
        <w:rPr>
          <w:rFonts w:hint="cs"/>
          <w:b/>
          <w:bCs/>
          <w:sz w:val="32"/>
          <w:szCs w:val="32"/>
          <w:rtl/>
          <w:lang w:bidi="fa-IR"/>
        </w:rPr>
        <w:tab/>
        <w:t>صفحه</w:t>
      </w:r>
    </w:p>
    <w:p w14:paraId="626D33DA" w14:textId="77777777" w:rsidR="00AC1614" w:rsidRPr="005809FB" w:rsidRDefault="00AC1614" w:rsidP="005809FB">
      <w:pPr>
        <w:pStyle w:val="a6"/>
        <w:rPr>
          <w:rtl/>
          <w:lang w:bidi="fa-IR"/>
        </w:rPr>
      </w:pPr>
    </w:p>
    <w:p w14:paraId="48C5519A" w14:textId="39B0E4DE" w:rsidR="00D91130" w:rsidRPr="00B02782" w:rsidRDefault="00D73E4C" w:rsidP="00B02782">
      <w:pPr>
        <w:pStyle w:val="TOC1"/>
        <w:rPr>
          <w:rFonts w:cs="Times New Roman"/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t</w:instrText>
      </w:r>
      <w:r>
        <w:rPr>
          <w:rtl/>
        </w:rPr>
        <w:instrText xml:space="preserve"> "فصل;1;زيرنويس شکل;6" </w:instrText>
      </w:r>
      <w:r>
        <w:rPr>
          <w:rtl/>
        </w:rPr>
        <w:fldChar w:fldCharType="separate"/>
      </w:r>
      <w:hyperlink w:anchor="_Toc116051455" w:history="1">
        <w:r w:rsidR="00D91130" w:rsidRPr="005B7F87">
          <w:rPr>
            <w:rStyle w:val="Hyperlink"/>
            <w:rtl/>
          </w:rPr>
          <w:t xml:space="preserve">فصل3 </w:t>
        </w:r>
        <w:r w:rsidR="00B02782" w:rsidRPr="00B02782">
          <w:rPr>
            <w:rStyle w:val="Hyperlink"/>
            <w:rFonts w:hint="cs"/>
            <w:rtl/>
          </w:rPr>
          <w:t>روش تحقیق</w:t>
        </w:r>
        <w:r w:rsidR="00D91130">
          <w:rPr>
            <w:webHidden/>
            <w:rtl/>
          </w:rPr>
          <w:tab/>
        </w:r>
        <w:r w:rsidR="00B02782">
          <w:rPr>
            <w:rStyle w:val="Hyperlink"/>
            <w:rFonts w:hint="cs"/>
            <w:rtl/>
          </w:rPr>
          <w:t>15</w:t>
        </w:r>
      </w:hyperlink>
    </w:p>
    <w:p w14:paraId="54D8535E" w14:textId="00ADC4F2" w:rsidR="00D91130" w:rsidRDefault="00000000">
      <w:pPr>
        <w:pStyle w:val="TOC6"/>
        <w:rPr>
          <w:rFonts w:cs="Times New Roman"/>
          <w:noProof/>
          <w:sz w:val="24"/>
          <w:rtl/>
        </w:rPr>
      </w:pPr>
      <w:hyperlink w:anchor="_Toc116051456" w:history="1">
        <w:r w:rsidR="00D9113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1-3</w:t>
        </w:r>
        <w:r w:rsidR="00D9113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D91130" w:rsidRPr="005B7F87">
          <w:rPr>
            <w:rStyle w:val="Hyperlink"/>
            <w:noProof/>
            <w:rtl/>
            <w:lang w:bidi="fa-IR"/>
          </w:rPr>
          <w:t xml:space="preserve"> </w:t>
        </w:r>
        <w:r w:rsidR="00B02782">
          <w:rPr>
            <w:rFonts w:hint="cs"/>
            <w:rtl/>
            <w:lang w:bidi="fa-IR"/>
          </w:rPr>
          <w:t xml:space="preserve">نحوه اتصال کراولر به شبکه بلاکچین استلار </w:t>
        </w:r>
        <w:r w:rsidR="00D91130">
          <w:rPr>
            <w:noProof/>
            <w:webHidden/>
            <w:rtl/>
          </w:rPr>
          <w:tab/>
        </w:r>
        <w:r w:rsidR="00B02782">
          <w:rPr>
            <w:noProof/>
            <w:webHidden/>
          </w:rPr>
          <w:t xml:space="preserve"> </w:t>
        </w:r>
        <w:r w:rsidR="00B02782">
          <w:rPr>
            <w:rStyle w:val="Hyperlink"/>
            <w:rFonts w:hint="cs"/>
            <w:noProof/>
            <w:rtl/>
          </w:rPr>
          <w:t>28</w:t>
        </w:r>
      </w:hyperlink>
      <w:r w:rsidR="00B02782">
        <w:rPr>
          <w:rStyle w:val="Hyperlink"/>
          <w:rFonts w:hint="cs"/>
          <w:noProof/>
          <w:rtl/>
        </w:rPr>
        <w:t xml:space="preserve"> </w:t>
      </w:r>
    </w:p>
    <w:p w14:paraId="0A030F80" w14:textId="43B501E8" w:rsidR="00D91130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16051457" w:history="1">
        <w:r w:rsidR="00D91130" w:rsidRPr="005B7F87">
          <w:rPr>
            <w:rStyle w:val="Hyperlink"/>
            <w:rtl/>
          </w:rPr>
          <w:t xml:space="preserve">فصل4 </w:t>
        </w:r>
        <w:r w:rsidR="00B02782" w:rsidRPr="00B02782">
          <w:rPr>
            <w:rStyle w:val="Hyperlink"/>
            <w:rFonts w:hint="cs"/>
            <w:rtl/>
          </w:rPr>
          <w:t>مدل پیشنهادی</w:t>
        </w:r>
        <w:r w:rsidR="00D91130">
          <w:rPr>
            <w:webHidden/>
            <w:rtl/>
          </w:rPr>
          <w:tab/>
        </w:r>
        <w:r w:rsidR="00B02782">
          <w:rPr>
            <w:rStyle w:val="Hyperlink"/>
            <w:rFonts w:hint="cs"/>
            <w:rtl/>
          </w:rPr>
          <w:t>33</w:t>
        </w:r>
      </w:hyperlink>
    </w:p>
    <w:p w14:paraId="32764684" w14:textId="4DE23855" w:rsidR="00D91130" w:rsidRDefault="00000000">
      <w:pPr>
        <w:pStyle w:val="TOC6"/>
        <w:rPr>
          <w:rStyle w:val="Hyperlink"/>
          <w:noProof/>
          <w:rtl/>
        </w:rPr>
      </w:pPr>
      <w:hyperlink w:anchor="_Toc116051458" w:history="1">
        <w:r w:rsidR="00D9113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1-4</w:t>
        </w:r>
        <w:r w:rsidR="00D9113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B02782" w:rsidRPr="00B02782">
          <w:rPr>
            <w:rFonts w:hint="cs"/>
            <w:rtl/>
          </w:rPr>
          <w:t xml:space="preserve"> </w:t>
        </w:r>
        <w:r w:rsidR="00B02782" w:rsidRPr="00B02782">
          <w:rPr>
            <w:rStyle w:val="Hyperlink"/>
            <w:rFonts w:hint="cs"/>
            <w:noProof/>
            <w:rtl/>
            <w:lang w:bidi="fa-IR"/>
          </w:rPr>
          <w:t>گراف روابط بین دو حساب در بلاکچین استلار</w:t>
        </w:r>
        <w:r w:rsidR="00B02782">
          <w:rPr>
            <w:rStyle w:val="Hyperlink"/>
            <w:rFonts w:hint="cs"/>
            <w:noProof/>
            <w:rtl/>
            <w:lang w:bidi="fa-IR"/>
          </w:rPr>
          <w:t xml:space="preserve"> </w:t>
        </w:r>
        <w:r w:rsidR="00D91130">
          <w:rPr>
            <w:noProof/>
            <w:webHidden/>
            <w:rtl/>
          </w:rPr>
          <w:tab/>
        </w:r>
        <w:r w:rsidR="00B02782">
          <w:rPr>
            <w:rStyle w:val="Hyperlink"/>
            <w:rFonts w:hint="cs"/>
            <w:noProof/>
            <w:rtl/>
          </w:rPr>
          <w:t>53</w:t>
        </w:r>
      </w:hyperlink>
    </w:p>
    <w:p w14:paraId="3BF1ECCB" w14:textId="199AC95E" w:rsidR="00E10A80" w:rsidRPr="00E10A80" w:rsidRDefault="00000000" w:rsidP="00E10A80">
      <w:pPr>
        <w:pStyle w:val="TOC6"/>
        <w:rPr>
          <w:rFonts w:cs="Times New Roman"/>
          <w:noProof/>
          <w:sz w:val="24"/>
          <w:rtl/>
        </w:rPr>
      </w:pPr>
      <w:hyperlink w:anchor="_Toc116051458" w:history="1">
        <w:r w:rsidR="00E10A8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2-4</w:t>
        </w:r>
        <w:r w:rsidR="00E10A8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E10A80" w:rsidRPr="00B02782">
          <w:rPr>
            <w:rFonts w:hint="cs"/>
            <w:rtl/>
          </w:rPr>
          <w:t xml:space="preserve"> </w:t>
        </w:r>
        <w:r w:rsidR="00E10A80">
          <w:rPr>
            <w:rFonts w:hint="cs"/>
            <w:rtl/>
            <w:lang w:bidi="fa-IR"/>
          </w:rPr>
          <w:t>شماتیک سیستم طراحی شده</w:t>
        </w:r>
        <w:r w:rsidR="00E10A80">
          <w:rPr>
            <w:rStyle w:val="Hyperlink"/>
            <w:rFonts w:hint="cs"/>
            <w:noProof/>
            <w:rtl/>
            <w:lang w:bidi="fa-IR"/>
          </w:rPr>
          <w:t xml:space="preserve"> </w:t>
        </w:r>
        <w:r w:rsidR="00E10A80">
          <w:rPr>
            <w:noProof/>
            <w:webHidden/>
            <w:rtl/>
          </w:rPr>
          <w:tab/>
        </w:r>
        <w:r w:rsidR="00E10A80">
          <w:rPr>
            <w:rStyle w:val="Hyperlink"/>
            <w:rFonts w:hint="cs"/>
            <w:noProof/>
            <w:rtl/>
          </w:rPr>
          <w:t>55</w:t>
        </w:r>
      </w:hyperlink>
    </w:p>
    <w:p w14:paraId="7E7C0573" w14:textId="063BECCD" w:rsidR="00D91130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16051459" w:history="1">
        <w:r w:rsidR="00D91130" w:rsidRPr="005B7F87">
          <w:rPr>
            <w:rStyle w:val="Hyperlink"/>
            <w:rtl/>
          </w:rPr>
          <w:t xml:space="preserve">فصل5 </w:t>
        </w:r>
        <w:r w:rsidR="00B02782" w:rsidRPr="00B02782">
          <w:rPr>
            <w:rStyle w:val="Hyperlink"/>
            <w:rFonts w:hint="cs"/>
            <w:rtl/>
          </w:rPr>
          <w:t>نتیجه گیری</w:t>
        </w:r>
        <w:r w:rsidR="00D91130">
          <w:rPr>
            <w:webHidden/>
            <w:rtl/>
          </w:rPr>
          <w:tab/>
        </w:r>
        <w:r w:rsidR="00B02782">
          <w:rPr>
            <w:rStyle w:val="Hyperlink"/>
            <w:rFonts w:hint="cs"/>
            <w:rtl/>
          </w:rPr>
          <w:t>58</w:t>
        </w:r>
      </w:hyperlink>
    </w:p>
    <w:p w14:paraId="76EA0243" w14:textId="58CA8241" w:rsidR="00D91130" w:rsidRDefault="00000000">
      <w:pPr>
        <w:pStyle w:val="TOC6"/>
        <w:rPr>
          <w:rStyle w:val="Hyperlink"/>
          <w:noProof/>
          <w:rtl/>
        </w:rPr>
      </w:pPr>
      <w:hyperlink w:anchor="_Toc116051460" w:history="1">
        <w:r w:rsidR="00D9113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1-5</w:t>
        </w:r>
        <w:r w:rsidR="00D9113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D91130" w:rsidRPr="005B7F87">
          <w:rPr>
            <w:rStyle w:val="Hyperlink"/>
            <w:noProof/>
            <w:rtl/>
            <w:lang w:bidi="fa-IR"/>
          </w:rPr>
          <w:t xml:space="preserve"> </w:t>
        </w:r>
        <w:r w:rsidR="00E10A80" w:rsidRPr="00E10A80">
          <w:rPr>
            <w:rStyle w:val="Hyperlink"/>
            <w:rFonts w:hint="cs"/>
            <w:noProof/>
            <w:rtl/>
            <w:lang w:bidi="fa-IR"/>
          </w:rPr>
          <w:t xml:space="preserve">گراف رابطه </w:t>
        </w:r>
        <w:r w:rsidR="00E10A80" w:rsidRPr="00E10A80">
          <w:rPr>
            <w:rStyle w:val="Hyperlink"/>
            <w:noProof/>
            <w:lang w:bidi="fa-IR"/>
          </w:rPr>
          <w:t>create account</w:t>
        </w:r>
        <w:r w:rsidR="00E10A80">
          <w:rPr>
            <w:rStyle w:val="Hyperlink"/>
            <w:rFonts w:hint="cs"/>
            <w:noProof/>
            <w:rtl/>
            <w:lang w:bidi="fa-IR"/>
          </w:rPr>
          <w:t xml:space="preserve"> </w:t>
        </w:r>
        <w:r w:rsidR="00D91130">
          <w:rPr>
            <w:noProof/>
            <w:webHidden/>
            <w:rtl/>
          </w:rPr>
          <w:tab/>
        </w:r>
        <w:r w:rsidR="00E10A80">
          <w:rPr>
            <w:rStyle w:val="Hyperlink"/>
            <w:rFonts w:hint="cs"/>
            <w:noProof/>
            <w:rtl/>
          </w:rPr>
          <w:t>61</w:t>
        </w:r>
      </w:hyperlink>
    </w:p>
    <w:p w14:paraId="1F426303" w14:textId="091E5F6D" w:rsidR="00E10A80" w:rsidRDefault="00000000" w:rsidP="00E10A80">
      <w:pPr>
        <w:pStyle w:val="TOC6"/>
        <w:rPr>
          <w:rFonts w:cs="Times New Roman"/>
          <w:noProof/>
          <w:sz w:val="24"/>
          <w:rtl/>
        </w:rPr>
      </w:pPr>
      <w:hyperlink w:anchor="_Toc116051460" w:history="1">
        <w:r w:rsidR="00E10A8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2-5</w:t>
        </w:r>
        <w:r w:rsidR="00E10A8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E10A80" w:rsidRPr="005B7F87">
          <w:rPr>
            <w:rStyle w:val="Hyperlink"/>
            <w:noProof/>
            <w:rtl/>
            <w:lang w:bidi="fa-IR"/>
          </w:rPr>
          <w:t xml:space="preserve"> </w:t>
        </w:r>
        <w:r w:rsidR="00E10A80">
          <w:rPr>
            <w:rFonts w:hint="cs"/>
            <w:rtl/>
            <w:lang w:bidi="fa-IR"/>
          </w:rPr>
          <w:t xml:space="preserve">گراف رابطه </w:t>
        </w:r>
        <w:r w:rsidR="00E10A80">
          <w:rPr>
            <w:lang w:bidi="fa-IR"/>
          </w:rPr>
          <w:t>payment</w:t>
        </w:r>
        <w:r w:rsidR="00E10A80">
          <w:rPr>
            <w:noProof/>
            <w:webHidden/>
            <w:rtl/>
          </w:rPr>
          <w:tab/>
        </w:r>
        <w:r w:rsidR="00E10A80">
          <w:rPr>
            <w:rStyle w:val="Hyperlink"/>
            <w:rFonts w:hint="cs"/>
            <w:noProof/>
            <w:rtl/>
          </w:rPr>
          <w:t>62</w:t>
        </w:r>
      </w:hyperlink>
    </w:p>
    <w:p w14:paraId="0C75A71A" w14:textId="340BB2D4" w:rsidR="00E10A80" w:rsidRDefault="00000000" w:rsidP="00E10A80">
      <w:pPr>
        <w:pStyle w:val="TOC6"/>
        <w:rPr>
          <w:rFonts w:cs="Times New Roman"/>
          <w:noProof/>
          <w:sz w:val="24"/>
          <w:rtl/>
        </w:rPr>
      </w:pPr>
      <w:hyperlink w:anchor="_Toc116051460" w:history="1">
        <w:r w:rsidR="00E10A8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3-5</w:t>
        </w:r>
        <w:r w:rsidR="00E10A8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E10A80" w:rsidRPr="005B7F87">
          <w:rPr>
            <w:rStyle w:val="Hyperlink"/>
            <w:noProof/>
            <w:rtl/>
            <w:lang w:bidi="fa-IR"/>
          </w:rPr>
          <w:t xml:space="preserve"> </w:t>
        </w:r>
        <w:r w:rsidR="00E10A80">
          <w:rPr>
            <w:rFonts w:hint="cs"/>
            <w:noProof/>
            <w:rtl/>
            <w:lang w:bidi="fa-IR"/>
          </w:rPr>
          <w:t xml:space="preserve">روابط جهت دار دو حساب به همراه واسطه ها </w:t>
        </w:r>
        <w:r w:rsidR="00E10A80">
          <w:rPr>
            <w:noProof/>
            <w:webHidden/>
            <w:rtl/>
          </w:rPr>
          <w:tab/>
        </w:r>
        <w:r w:rsidR="00E10A80">
          <w:rPr>
            <w:rStyle w:val="Hyperlink"/>
            <w:rFonts w:hint="cs"/>
            <w:noProof/>
            <w:rtl/>
          </w:rPr>
          <w:t>65</w:t>
        </w:r>
      </w:hyperlink>
    </w:p>
    <w:p w14:paraId="3FF000E4" w14:textId="77777777" w:rsidR="00A302C4" w:rsidRPr="00A302C4" w:rsidRDefault="00D73E4C" w:rsidP="00337418">
      <w:pPr>
        <w:pStyle w:val="a6"/>
        <w:rPr>
          <w:rtl/>
          <w:lang w:bidi="fa-IR"/>
        </w:rPr>
      </w:pPr>
      <w:r>
        <w:rPr>
          <w:rFonts w:cs="B Yagut"/>
          <w:noProof/>
          <w:rtl/>
          <w:lang w:bidi="fa-IR"/>
        </w:rPr>
        <w:fldChar w:fldCharType="end"/>
      </w:r>
    </w:p>
    <w:p w14:paraId="755EFDB2" w14:textId="77777777" w:rsidR="005809FB" w:rsidRDefault="004D198C" w:rsidP="005809FB">
      <w:pPr>
        <w:pStyle w:val="a6"/>
        <w:rPr>
          <w:rtl/>
        </w:rPr>
      </w:pPr>
      <w:r>
        <w:rPr>
          <w:rtl/>
        </w:rPr>
        <w:br w:type="page"/>
      </w:r>
    </w:p>
    <w:p w14:paraId="583791D2" w14:textId="77777777" w:rsidR="005809FB" w:rsidRDefault="005809FB" w:rsidP="005809FB">
      <w:pPr>
        <w:pStyle w:val="a6"/>
        <w:rPr>
          <w:rtl/>
        </w:rPr>
      </w:pPr>
    </w:p>
    <w:p w14:paraId="66E1FE60" w14:textId="77777777" w:rsidR="005809FB" w:rsidRDefault="005809FB" w:rsidP="005809FB">
      <w:pPr>
        <w:pStyle w:val="a6"/>
        <w:rPr>
          <w:rtl/>
        </w:rPr>
      </w:pPr>
    </w:p>
    <w:p w14:paraId="06E8A7F5" w14:textId="77777777" w:rsidR="00DB1D4E" w:rsidRDefault="00DB1D4E" w:rsidP="005C40C9">
      <w:pPr>
        <w:pStyle w:val="aa"/>
        <w:rPr>
          <w:rtl/>
        </w:rPr>
      </w:pPr>
      <w:r>
        <w:rPr>
          <w:rFonts w:hint="cs"/>
          <w:rtl/>
        </w:rPr>
        <w:t xml:space="preserve">فهرست </w:t>
      </w:r>
      <w:r w:rsidR="004D198C">
        <w:rPr>
          <w:rFonts w:hint="cs"/>
          <w:rtl/>
        </w:rPr>
        <w:t>جداول</w:t>
      </w:r>
    </w:p>
    <w:p w14:paraId="268017E1" w14:textId="77777777" w:rsidR="005809FB" w:rsidRPr="005809FB" w:rsidRDefault="005809FB" w:rsidP="005809FB">
      <w:pPr>
        <w:pStyle w:val="a6"/>
        <w:rPr>
          <w:rtl/>
          <w:lang w:bidi="fa-IR"/>
        </w:rPr>
      </w:pPr>
    </w:p>
    <w:p w14:paraId="608540EC" w14:textId="085B7D1F" w:rsidR="00D91130" w:rsidRDefault="00D15159" w:rsidP="00B02782">
      <w:pPr>
        <w:pStyle w:val="TOC1"/>
        <w:rPr>
          <w:rFonts w:cs="Times New Roman"/>
          <w:bCs w:val="0"/>
          <w:szCs w:val="24"/>
          <w:rtl/>
          <w:lang w:bidi="ar-SA"/>
        </w:rPr>
      </w:pPr>
      <w:r>
        <w:rPr>
          <w:bCs w:val="0"/>
          <w:rtl/>
        </w:rPr>
        <w:fldChar w:fldCharType="begin"/>
      </w:r>
      <w:r>
        <w:rPr>
          <w:bCs w:val="0"/>
          <w:rtl/>
        </w:rPr>
        <w:instrText xml:space="preserve"> </w:instrText>
      </w:r>
      <w:r>
        <w:rPr>
          <w:bCs w:val="0"/>
        </w:rPr>
        <w:instrText>TOC</w:instrText>
      </w:r>
      <w:r>
        <w:rPr>
          <w:bCs w:val="0"/>
          <w:rtl/>
        </w:rPr>
        <w:instrText xml:space="preserve"> \</w:instrText>
      </w:r>
      <w:r>
        <w:rPr>
          <w:bCs w:val="0"/>
        </w:rPr>
        <w:instrText>h \z \t</w:instrText>
      </w:r>
      <w:r>
        <w:rPr>
          <w:bCs w:val="0"/>
          <w:rtl/>
        </w:rPr>
        <w:instrText xml:space="preserve"> "فصل;1;بالانويس جدول;8" </w:instrText>
      </w:r>
      <w:r>
        <w:rPr>
          <w:bCs w:val="0"/>
          <w:rtl/>
        </w:rPr>
        <w:fldChar w:fldCharType="separate"/>
      </w:r>
      <w:hyperlink w:anchor="_Toc116051478" w:history="1">
        <w:r w:rsidR="00D91130" w:rsidRPr="00177C7B">
          <w:rPr>
            <w:rStyle w:val="Hyperlink"/>
            <w:rtl/>
          </w:rPr>
          <w:t xml:space="preserve">فصل3 </w:t>
        </w:r>
        <w:r w:rsidR="00B02782" w:rsidRPr="00B02782">
          <w:rPr>
            <w:rStyle w:val="Hyperlink"/>
            <w:rFonts w:hint="cs"/>
            <w:rtl/>
          </w:rPr>
          <w:t>روش تحقیق</w:t>
        </w:r>
        <w:r w:rsidR="00D91130">
          <w:rPr>
            <w:webHidden/>
            <w:rtl/>
          </w:rPr>
          <w:tab/>
        </w:r>
        <w:r w:rsidR="00B02782">
          <w:rPr>
            <w:rStyle w:val="Hyperlink"/>
            <w:rFonts w:hint="cs"/>
            <w:rtl/>
          </w:rPr>
          <w:t>15</w:t>
        </w:r>
      </w:hyperlink>
    </w:p>
    <w:p w14:paraId="731888E1" w14:textId="0D711D49" w:rsidR="00D91130" w:rsidRDefault="00000000">
      <w:pPr>
        <w:pStyle w:val="TOC8"/>
        <w:rPr>
          <w:rFonts w:cs="Times New Roman"/>
          <w:noProof/>
          <w:sz w:val="24"/>
          <w:rtl/>
        </w:rPr>
      </w:pPr>
      <w:hyperlink w:anchor="_Toc116051479" w:history="1">
        <w:r w:rsidR="00D91130" w:rsidRPr="00177C7B">
          <w:rPr>
            <w:rStyle w:val="Hyperlink"/>
            <w:b/>
            <w:bCs/>
            <w:noProof/>
            <w:rtl/>
            <w:lang w:bidi="fa-IR"/>
          </w:rPr>
          <w:t>جدول3-1.</w:t>
        </w:r>
        <w:r w:rsidR="00D91130" w:rsidRPr="00177C7B">
          <w:rPr>
            <w:rStyle w:val="Hyperlink"/>
            <w:noProof/>
            <w:rtl/>
            <w:lang w:bidi="fa-IR"/>
          </w:rPr>
          <w:t xml:space="preserve"> </w:t>
        </w:r>
        <w:r w:rsidR="00B02782">
          <w:rPr>
            <w:rFonts w:hint="cs"/>
            <w:rtl/>
            <w:lang w:bidi="fa-IR"/>
          </w:rPr>
          <w:t xml:space="preserve">انواع عملیات در بلاکچین استلار </w:t>
        </w:r>
        <w:r w:rsidR="00D91130">
          <w:rPr>
            <w:noProof/>
            <w:webHidden/>
            <w:rtl/>
          </w:rPr>
          <w:tab/>
        </w:r>
        <w:r w:rsidR="00B02782">
          <w:rPr>
            <w:rStyle w:val="Hyperlink"/>
            <w:rFonts w:hint="cs"/>
            <w:noProof/>
            <w:rtl/>
          </w:rPr>
          <w:t>25</w:t>
        </w:r>
      </w:hyperlink>
    </w:p>
    <w:p w14:paraId="0F481634" w14:textId="77A1B95C" w:rsidR="00D91130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16051480" w:history="1">
        <w:r w:rsidR="00D91130" w:rsidRPr="00177C7B">
          <w:rPr>
            <w:rStyle w:val="Hyperlink"/>
            <w:rtl/>
          </w:rPr>
          <w:t xml:space="preserve">فصل4 </w:t>
        </w:r>
        <w:r w:rsidR="00B02782" w:rsidRPr="00B02782">
          <w:rPr>
            <w:rStyle w:val="Hyperlink"/>
            <w:rFonts w:hint="cs"/>
            <w:rtl/>
          </w:rPr>
          <w:t>مدل پیشنهادی</w:t>
        </w:r>
        <w:r w:rsidR="00D91130">
          <w:rPr>
            <w:webHidden/>
            <w:rtl/>
          </w:rPr>
          <w:tab/>
        </w:r>
        <w:r w:rsidR="00B02782">
          <w:rPr>
            <w:rStyle w:val="Hyperlink"/>
            <w:rFonts w:hint="cs"/>
            <w:rtl/>
          </w:rPr>
          <w:t>33</w:t>
        </w:r>
      </w:hyperlink>
    </w:p>
    <w:p w14:paraId="5B88831C" w14:textId="702E62CC" w:rsidR="00D91130" w:rsidRDefault="00000000">
      <w:pPr>
        <w:pStyle w:val="TOC8"/>
        <w:rPr>
          <w:rFonts w:cs="Times New Roman"/>
          <w:noProof/>
          <w:sz w:val="24"/>
          <w:rtl/>
        </w:rPr>
      </w:pPr>
      <w:hyperlink w:anchor="_Toc116051481" w:history="1">
        <w:r w:rsidR="00D91130" w:rsidRPr="00177C7B">
          <w:rPr>
            <w:rStyle w:val="Hyperlink"/>
            <w:b/>
            <w:bCs/>
            <w:noProof/>
            <w:rtl/>
            <w:lang w:bidi="fa-IR"/>
          </w:rPr>
          <w:t>جدول4-1.</w:t>
        </w:r>
        <w:r w:rsidR="00D91130" w:rsidRPr="00177C7B">
          <w:rPr>
            <w:rStyle w:val="Hyperlink"/>
            <w:noProof/>
            <w:rtl/>
            <w:lang w:bidi="fa-IR"/>
          </w:rPr>
          <w:t xml:space="preserve"> </w:t>
        </w:r>
        <w:r w:rsidR="00B02782">
          <w:rPr>
            <w:rFonts w:hint="cs"/>
            <w:sz w:val="24"/>
            <w:rtl/>
          </w:rPr>
          <w:t xml:space="preserve">روابط کاربران در بلاکچین استلار </w:t>
        </w:r>
        <w:r w:rsidR="00D91130">
          <w:rPr>
            <w:noProof/>
            <w:webHidden/>
            <w:rtl/>
          </w:rPr>
          <w:tab/>
        </w:r>
        <w:r w:rsidR="00B02782">
          <w:rPr>
            <w:rStyle w:val="Hyperlink"/>
            <w:rFonts w:hint="cs"/>
            <w:noProof/>
            <w:rtl/>
          </w:rPr>
          <w:t>51</w:t>
        </w:r>
      </w:hyperlink>
    </w:p>
    <w:p w14:paraId="4B551B53" w14:textId="77777777" w:rsidR="00DB1D4E" w:rsidRDefault="00D15159" w:rsidP="00BF7795">
      <w:pPr>
        <w:pStyle w:val="a6"/>
        <w:rPr>
          <w:rtl/>
          <w:lang w:bidi="fa-IR"/>
        </w:rPr>
      </w:pPr>
      <w:r>
        <w:rPr>
          <w:rFonts w:cs="B Yagut"/>
          <w:bCs/>
          <w:noProof/>
          <w:rtl/>
          <w:lang w:bidi="fa-IR"/>
        </w:rPr>
        <w:fldChar w:fldCharType="end"/>
      </w:r>
    </w:p>
    <w:p w14:paraId="1B062E33" w14:textId="77777777" w:rsidR="00DB1D4E" w:rsidRDefault="00DB1D4E" w:rsidP="004A43A1">
      <w:pPr>
        <w:pStyle w:val="a6"/>
        <w:rPr>
          <w:rtl/>
        </w:rPr>
        <w:sectPr w:rsidR="00DB1D4E" w:rsidSect="00E875FD">
          <w:headerReference w:type="default" r:id="rId9"/>
          <w:footerReference w:type="default" r:id="rId10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pgNumType w:fmt="arabicAlpha" w:start="1"/>
          <w:cols w:space="708"/>
          <w:bidi/>
          <w:rtlGutter/>
          <w:docGrid w:linePitch="360"/>
        </w:sectPr>
      </w:pPr>
    </w:p>
    <w:p w14:paraId="57271558" w14:textId="77777777" w:rsidR="00FB3059" w:rsidRDefault="00FB3059" w:rsidP="004A43A1">
      <w:pPr>
        <w:pStyle w:val="a6"/>
        <w:ind w:firstLine="0"/>
        <w:rPr>
          <w:rtl/>
          <w:lang w:bidi="fa-IR"/>
        </w:rPr>
      </w:pPr>
    </w:p>
    <w:p w14:paraId="116AC15D" w14:textId="77777777" w:rsidR="00EA1FB9" w:rsidRDefault="005C7D77" w:rsidP="00841AF1">
      <w:pPr>
        <w:pStyle w:val="a"/>
        <w:rPr>
          <w:rtl/>
        </w:rPr>
        <w:sectPr w:rsidR="00EA1FB9" w:rsidSect="000315C1">
          <w:headerReference w:type="default" r:id="rId11"/>
          <w:footerReference w:type="default" r:id="rId12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pgNumType w:start="1"/>
          <w:cols w:space="708"/>
          <w:bidi/>
          <w:rtlGutter/>
          <w:docGrid w:linePitch="360"/>
        </w:sect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bookmarkStart w:id="1" w:name="_Toc106512875"/>
      <w:bookmarkStart w:id="2" w:name="_Toc116051452"/>
      <w:bookmarkStart w:id="3" w:name="_Toc116051475"/>
      <w:r w:rsidR="005809FB">
        <w:rPr>
          <w:rFonts w:hint="cs"/>
          <w:rtl/>
        </w:rPr>
        <w:t>مقدمه</w:t>
      </w:r>
      <w:bookmarkEnd w:id="1"/>
      <w:bookmarkEnd w:id="2"/>
      <w:bookmarkEnd w:id="3"/>
    </w:p>
    <w:p w14:paraId="4788D1F2" w14:textId="77777777" w:rsidR="004201C1" w:rsidRDefault="004201C1" w:rsidP="00841AF1">
      <w:pPr>
        <w:pStyle w:val="a6"/>
        <w:ind w:firstLine="0"/>
        <w:rPr>
          <w:rtl/>
        </w:rPr>
      </w:pPr>
    </w:p>
    <w:p w14:paraId="66EAFD7D" w14:textId="77777777" w:rsidR="00841AF1" w:rsidRDefault="004201C1" w:rsidP="00841AF1">
      <w:pPr>
        <w:pStyle w:val="a0"/>
        <w:rPr>
          <w:rtl/>
        </w:rPr>
      </w:pPr>
      <w:bookmarkStart w:id="4" w:name="_Toc106512876"/>
      <w:r>
        <w:rPr>
          <w:rFonts w:hint="cs"/>
          <w:rtl/>
        </w:rPr>
        <w:t>مقدم</w:t>
      </w:r>
      <w:bookmarkEnd w:id="4"/>
      <w:r w:rsidR="00841AF1">
        <w:rPr>
          <w:rFonts w:hint="cs"/>
          <w:rtl/>
        </w:rPr>
        <w:t>ه</w:t>
      </w:r>
    </w:p>
    <w:p w14:paraId="600B96AD" w14:textId="77777777" w:rsidR="00D36C5C" w:rsidRDefault="00D36C5C" w:rsidP="00D36C5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ف</w:t>
      </w:r>
      <w:r>
        <w:rPr>
          <w:rtl/>
          <w:lang w:bidi="fa-IR"/>
        </w:rPr>
        <w:t>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ر سا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نوآ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جسته در حوزه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شناخته شده است.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اطلاعات و تراکنش‌ها در سراسر شبک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کام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ترها</w:t>
      </w:r>
      <w:r>
        <w:rPr>
          <w:rtl/>
          <w:lang w:bidi="fa-IR"/>
        </w:rPr>
        <w:t xml:space="preserve"> و واح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ارکت‌کننده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ه ج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جو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رکز کنترل واسطه‌گران معتبر،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کان ثبت و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دو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عتماد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خص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زمان خاص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37A044C3" w14:textId="77777777" w:rsidR="00D36C5C" w:rsidRDefault="00D36C5C" w:rsidP="00D36C5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آن است. اطلاعات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ا استفاده از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افظ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. هر تراکنش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ثب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سپس به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مشک</w:t>
      </w:r>
      <w:r>
        <w:rPr>
          <w:rFonts w:hint="eastAsia"/>
          <w:rtl/>
          <w:lang w:bidi="fa-IR"/>
        </w:rPr>
        <w:t>وک</w:t>
      </w:r>
      <w:r>
        <w:rPr>
          <w:rtl/>
          <w:lang w:bidi="fa-IR"/>
        </w:rPr>
        <w:t xml:space="preserve"> به طور خودکار در تمام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شود،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بل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ست.</w:t>
      </w:r>
    </w:p>
    <w:p w14:paraId="1A7AC57C" w14:textId="77777777" w:rsidR="00D36C5C" w:rsidRDefault="00D36C5C" w:rsidP="00D36C5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تم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ثبت شده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 xml:space="preserve"> از طریق شناسه حساب </w:t>
      </w:r>
      <w:r>
        <w:rPr>
          <w:rtl/>
          <w:lang w:bidi="fa-IR"/>
        </w:rPr>
        <w:t>به صورت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قابل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م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رک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همراه بررس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شبکه از اعتما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فراد منتق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ز احتمال تقلب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تراکنش‌ها کاس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2F6D4F3" w14:textId="77777777" w:rsidR="00D36C5C" w:rsidRDefault="00D36C5C" w:rsidP="00D36C5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ه عنوان مثال، در حوزه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ف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 و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استفاده شود.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تأ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قادر است به رصد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حرکت محصولات از مبدا تا مقصد </w:t>
      </w:r>
      <w:r>
        <w:rPr>
          <w:rtl/>
          <w:lang w:bidi="fa-IR"/>
        </w:rPr>
        <w:lastRenderedPageBreak/>
        <w:t>کمک کند و به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تأ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نجر شود.</w:t>
      </w:r>
    </w:p>
    <w:p w14:paraId="0254633F" w14:textId="77777777" w:rsidR="002E3A72" w:rsidRDefault="00D36C5C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فاده از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ر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حوز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انند سلامت، املاک و مستغلات، حمل و نقل، 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ش</w:t>
      </w:r>
      <w:r>
        <w:rPr>
          <w:rtl/>
          <w:lang w:bidi="fa-IR"/>
        </w:rPr>
        <w:t xml:space="preserve"> ابر</w:t>
      </w:r>
      <w:r>
        <w:rPr>
          <w:rFonts w:hint="cs"/>
          <w:rtl/>
          <w:lang w:bidi="fa-IR"/>
        </w:rPr>
        <w:t>ی، انرژی</w:t>
      </w:r>
      <w:r>
        <w:rPr>
          <w:rtl/>
          <w:lang w:bidi="fa-IR"/>
        </w:rPr>
        <w:t xml:space="preserve"> و 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خابات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ا توجه به امکانات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و تحول چشم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کار و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</w:t>
      </w:r>
      <w:r>
        <w:rPr>
          <w:rFonts w:hint="eastAsia"/>
          <w:rtl/>
          <w:lang w:bidi="fa-IR"/>
        </w:rPr>
        <w:t>تباطات</w:t>
      </w:r>
      <w:r>
        <w:rPr>
          <w:rtl/>
          <w:lang w:bidi="fa-IR"/>
        </w:rPr>
        <w:t xml:space="preserve"> در جوامع و سازمان‌ها دارد.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ک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از حوزه‌ها</w:t>
      </w:r>
      <w:r w:rsidR="002E3A72">
        <w:rPr>
          <w:rFonts w:hint="cs"/>
          <w:rtl/>
          <w:lang w:bidi="fa-IR"/>
        </w:rPr>
        <w:t>یی</w:t>
      </w:r>
      <w:r w:rsidR="002E3A72">
        <w:rPr>
          <w:rtl/>
          <w:lang w:bidi="fa-IR"/>
        </w:rPr>
        <w:t xml:space="preserve"> که بلاکچ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ن</w:t>
      </w:r>
      <w:r w:rsidR="002E3A72">
        <w:rPr>
          <w:rtl/>
          <w:lang w:bidi="fa-IR"/>
        </w:rPr>
        <w:t xml:space="preserve"> قابل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ت‌ها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ب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شتر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را در آن به ارمغان م</w:t>
      </w:r>
      <w:r w:rsidR="002E3A72">
        <w:rPr>
          <w:rFonts w:hint="cs"/>
          <w:rtl/>
          <w:lang w:bidi="fa-IR"/>
        </w:rPr>
        <w:t>ی‌</w:t>
      </w:r>
      <w:r w:rsidR="002E3A72">
        <w:rPr>
          <w:rFonts w:hint="eastAsia"/>
          <w:rtl/>
          <w:lang w:bidi="fa-IR"/>
        </w:rPr>
        <w:t>آورد،</w:t>
      </w:r>
      <w:r w:rsidR="002E3A72">
        <w:rPr>
          <w:rtl/>
          <w:lang w:bidi="fa-IR"/>
        </w:rPr>
        <w:t xml:space="preserve"> حوزه </w:t>
      </w:r>
      <w:r w:rsidR="002E3A72">
        <w:rPr>
          <w:rFonts w:hint="cs"/>
          <w:rtl/>
          <w:lang w:bidi="fa-IR"/>
        </w:rPr>
        <w:t xml:space="preserve">رمز ارز </w:t>
      </w:r>
      <w:r w:rsidR="002E3A72">
        <w:rPr>
          <w:rtl/>
          <w:lang w:bidi="fa-IR"/>
        </w:rPr>
        <w:t>است. در سنار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وها</w:t>
      </w:r>
      <w:r w:rsidR="002E3A72">
        <w:rPr>
          <w:rFonts w:hint="cs"/>
          <w:rtl/>
          <w:lang w:bidi="fa-IR"/>
        </w:rPr>
        <w:t>یی</w:t>
      </w:r>
      <w:r w:rsidR="002E3A72">
        <w:rPr>
          <w:rtl/>
          <w:lang w:bidi="fa-IR"/>
        </w:rPr>
        <w:t xml:space="preserve"> که شامل تعداد ز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اد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حساب کاربر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و تراکنش‌ها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پ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چ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ده</w:t>
      </w:r>
      <w:r w:rsidR="002E3A72">
        <w:rPr>
          <w:rtl/>
          <w:lang w:bidi="fa-IR"/>
        </w:rPr>
        <w:t xml:space="preserve"> م</w:t>
      </w:r>
      <w:r w:rsidR="002E3A72">
        <w:rPr>
          <w:rFonts w:hint="cs"/>
          <w:rtl/>
          <w:lang w:bidi="fa-IR"/>
        </w:rPr>
        <w:t>ی‌</w:t>
      </w:r>
      <w:r w:rsidR="002E3A72">
        <w:rPr>
          <w:rFonts w:hint="eastAsia"/>
          <w:rtl/>
          <w:lang w:bidi="fa-IR"/>
        </w:rPr>
        <w:t>شوند،</w:t>
      </w:r>
      <w:r w:rsidR="002E3A72">
        <w:rPr>
          <w:rtl/>
          <w:lang w:bidi="fa-IR"/>
        </w:rPr>
        <w:t xml:space="preserve"> تحل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ل</w:t>
      </w:r>
      <w:r w:rsidR="002E3A72">
        <w:rPr>
          <w:rtl/>
          <w:lang w:bidi="fa-IR"/>
        </w:rPr>
        <w:t xml:space="preserve"> و رصد روابط ب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ن</w:t>
      </w:r>
      <w:r w:rsidR="002E3A72">
        <w:rPr>
          <w:rtl/>
          <w:lang w:bidi="fa-IR"/>
        </w:rPr>
        <w:t xml:space="preserve"> ا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ن</w:t>
      </w:r>
      <w:r w:rsidR="002E3A72">
        <w:rPr>
          <w:rtl/>
          <w:lang w:bidi="fa-IR"/>
        </w:rPr>
        <w:t xml:space="preserve"> حساب‌ها م</w:t>
      </w:r>
      <w:r w:rsidR="002E3A72">
        <w:rPr>
          <w:rFonts w:hint="cs"/>
          <w:rtl/>
          <w:lang w:bidi="fa-IR"/>
        </w:rPr>
        <w:t>ی‌</w:t>
      </w:r>
      <w:r w:rsidR="002E3A72">
        <w:rPr>
          <w:rFonts w:hint="eastAsia"/>
          <w:rtl/>
          <w:lang w:bidi="fa-IR"/>
        </w:rPr>
        <w:t>تواند</w:t>
      </w:r>
      <w:r>
        <w:rPr>
          <w:rFonts w:hint="cs"/>
          <w:rtl/>
          <w:lang w:bidi="fa-IR"/>
        </w:rPr>
        <w:t xml:space="preserve"> موجب</w:t>
      </w:r>
      <w:r w:rsidR="002E3A72">
        <w:rPr>
          <w:rtl/>
          <w:lang w:bidi="fa-IR"/>
        </w:rPr>
        <w:t xml:space="preserve"> بهبود ق</w:t>
      </w:r>
      <w:r w:rsidR="002E3A72">
        <w:rPr>
          <w:rFonts w:hint="eastAsia"/>
          <w:rtl/>
          <w:lang w:bidi="fa-IR"/>
        </w:rPr>
        <w:t>ابل</w:t>
      </w:r>
      <w:r w:rsidR="002E3A72">
        <w:rPr>
          <w:rtl/>
          <w:lang w:bidi="fa-IR"/>
        </w:rPr>
        <w:t xml:space="preserve"> توجه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در امن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ت</w:t>
      </w:r>
      <w:r w:rsidR="002E3A72">
        <w:rPr>
          <w:rtl/>
          <w:lang w:bidi="fa-IR"/>
        </w:rPr>
        <w:t xml:space="preserve"> و کارا</w:t>
      </w:r>
      <w:r w:rsidR="002E3A72">
        <w:rPr>
          <w:rFonts w:hint="cs"/>
          <w:rtl/>
          <w:lang w:bidi="fa-IR"/>
        </w:rPr>
        <w:t>یی</w:t>
      </w:r>
      <w:r w:rsidR="002E3A72">
        <w:rPr>
          <w:rtl/>
          <w:lang w:bidi="fa-IR"/>
        </w:rPr>
        <w:t xml:space="preserve"> فرا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ندها</w:t>
      </w:r>
      <w:r w:rsidR="002E3A72">
        <w:rPr>
          <w:rtl/>
          <w:lang w:bidi="fa-IR"/>
        </w:rPr>
        <w:t xml:space="preserve"> باشد.</w:t>
      </w:r>
    </w:p>
    <w:p w14:paraId="7A7009D3" w14:textId="77777777" w:rsidR="00D7427E" w:rsidRDefault="00D7427E" w:rsidP="00D7427E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توج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 تس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رمزارزها، استلار (</w:t>
      </w:r>
      <w:r>
        <w:rPr>
          <w:lang w:bidi="fa-IR"/>
        </w:rPr>
        <w:t>Stellar</w:t>
      </w:r>
      <w:r>
        <w:rPr>
          <w:rtl/>
          <w:lang w:bidi="fa-IR"/>
        </w:rPr>
        <w:t xml:space="preserve">) است.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مانه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و پروتکل باز، امکان انتقال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ارزان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مزارزها در سراسر جهان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3735EEB9" w14:textId="77777777" w:rsidR="00D7427E" w:rsidRDefault="00D7427E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لار</w:t>
      </w:r>
      <w:r>
        <w:rPr>
          <w:rtl/>
          <w:lang w:bidi="fa-IR"/>
        </w:rPr>
        <w:t xml:space="preserve"> با استفاده از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رمزنگار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راکنش‌ها ر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ا استفاده از شبکه‌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، قادر به پردازش هزاران تراکنش در ث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ستلار را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قابل اعتماد و مقرون به صرف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رمزارزها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رده است.</w:t>
      </w:r>
    </w:p>
    <w:p w14:paraId="2B13FE8F" w14:textId="77777777" w:rsidR="00D7427E" w:rsidRDefault="00D7427E" w:rsidP="00D7427E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حصر به فرد استلار، وجود پلتفر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ز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ادل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استلار،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را با استفاده از پروتکل خود تبادل و تس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ا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زها را ف</w:t>
      </w:r>
      <w:r>
        <w:rPr>
          <w:rFonts w:hint="eastAsia"/>
          <w:rtl/>
          <w:lang w:bidi="fa-IR"/>
        </w:rPr>
        <w:t>راه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</w:t>
      </w:r>
    </w:p>
    <w:p w14:paraId="39197523" w14:textId="77777777" w:rsidR="00D7427E" w:rsidRDefault="00D7427E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لاوه</w:t>
      </w:r>
      <w:r>
        <w:rPr>
          <w:rtl/>
          <w:lang w:bidi="fa-IR"/>
        </w:rPr>
        <w:t xml:space="preserve">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لار با ارائه امکان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صدور ار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قراردا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، به شرکت‌ها و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ستر استلار برنام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اجرا کنند و از امکانات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.</w:t>
      </w:r>
    </w:p>
    <w:p w14:paraId="20AF9A9B" w14:textId="77777777" w:rsidR="00D7427E" w:rsidRDefault="00D7427E" w:rsidP="00D7427E">
      <w:pPr>
        <w:pStyle w:val="a6"/>
        <w:rPr>
          <w:rtl/>
          <w:lang w:bidi="fa-IR"/>
        </w:rPr>
      </w:pPr>
    </w:p>
    <w:p w14:paraId="0BCAEC73" w14:textId="77777777" w:rsidR="00D7427E" w:rsidRPr="00D7427E" w:rsidRDefault="00D7427E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راستفاده و با استقبال گسترده در صنعت رمزارزها شن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نوآوران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 تس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ارزها، </w:t>
      </w:r>
      <w:r>
        <w:rPr>
          <w:rtl/>
          <w:lang w:bidi="fa-IR"/>
        </w:rPr>
        <w:lastRenderedPageBreak/>
        <w:t>توجه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خود جلب کرده است.</w:t>
      </w:r>
    </w:p>
    <w:p w14:paraId="02DDBDD7" w14:textId="77777777" w:rsidR="002E3A72" w:rsidRDefault="002E3A72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 w:rsidR="00D7427E">
        <w:rPr>
          <w:rFonts w:hint="cs"/>
          <w:rtl/>
          <w:lang w:bidi="fa-IR"/>
        </w:rPr>
        <w:t>تحقیق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هدف م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دل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ست. با استفاده از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لتفرم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قصد د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چالش‌ها و مشکلات موجود در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س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ؤثر ارائه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قادر خواهد بود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را بهبود بخ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مشکلات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کاهش دهد.</w:t>
      </w:r>
    </w:p>
    <w:p w14:paraId="0FC88E37" w14:textId="77777777" w:rsidR="00CC394E" w:rsidRDefault="002E3A72" w:rsidP="00CC394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ن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دف، ابتدا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ژوه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ذشته و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حوزه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کاربران</w:t>
      </w:r>
      <w:r w:rsidR="00CC394E">
        <w:rPr>
          <w:rFonts w:hint="cs"/>
          <w:rtl/>
          <w:lang w:bidi="fa-IR"/>
        </w:rPr>
        <w:t xml:space="preserve"> در بلاکچی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سپس، روش‌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ژوهش خود را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داد. در ادامه،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ژوهش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و به بحث و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1C0494CC" w14:textId="77777777" w:rsidR="00841AF1" w:rsidRPr="002E3A72" w:rsidRDefault="002E3A72" w:rsidP="00CC394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‌نامه</w:t>
      </w:r>
      <w:r>
        <w:rPr>
          <w:rtl/>
          <w:lang w:bidi="fa-IR"/>
        </w:rPr>
        <w:t xml:space="preserve"> ا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وار</w:t>
      </w:r>
      <w:r>
        <w:rPr>
          <w:rtl/>
          <w:lang w:bidi="fa-IR"/>
        </w:rPr>
        <w:t xml:space="preserve"> است ک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توسعه و بهبود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مک کند و به عملکرد بهتر و امن‌تر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کمک کند. با توجه ب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</w:t>
      </w:r>
      <w:r>
        <w:rPr>
          <w:rFonts w:hint="eastAsia"/>
          <w:rtl/>
          <w:lang w:bidi="fa-IR"/>
        </w:rPr>
        <w:t>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</w:t>
      </w:r>
      <w:r w:rsidR="00CC394E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، پژوه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نجام خواهند شد تا بتوان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 و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را به طور کامل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.</w:t>
      </w:r>
    </w:p>
    <w:p w14:paraId="76CD2528" w14:textId="77777777" w:rsidR="004201C1" w:rsidRDefault="004201C1" w:rsidP="00327D88">
      <w:pPr>
        <w:pStyle w:val="a6"/>
        <w:rPr>
          <w:rtl/>
          <w:lang w:bidi="fa-IR"/>
        </w:rPr>
      </w:pPr>
    </w:p>
    <w:p w14:paraId="37176193" w14:textId="77777777" w:rsidR="00115CD7" w:rsidRDefault="00115CD7" w:rsidP="00327D88">
      <w:pPr>
        <w:pStyle w:val="a6"/>
        <w:rPr>
          <w:rtl/>
          <w:lang w:bidi="fa-IR"/>
        </w:rPr>
      </w:pPr>
    </w:p>
    <w:p w14:paraId="17070990" w14:textId="77777777" w:rsidR="00E91F14" w:rsidRDefault="00E91F14" w:rsidP="00E91F14">
      <w:pPr>
        <w:pStyle w:val="a6"/>
        <w:rPr>
          <w:rtl/>
        </w:rPr>
        <w:sectPr w:rsidR="00E91F14" w:rsidSect="000315C1">
          <w:headerReference w:type="default" r:id="rId13"/>
          <w:footerReference w:type="default" r:id="rId14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0406A5E5" w14:textId="77777777" w:rsidR="00E91F14" w:rsidRDefault="00E91F14" w:rsidP="00E91F14">
      <w:pPr>
        <w:pStyle w:val="a6"/>
        <w:rPr>
          <w:rtl/>
        </w:rPr>
      </w:pPr>
    </w:p>
    <w:p w14:paraId="0E16E7BC" w14:textId="7F8F61EE" w:rsidR="0000095F" w:rsidRDefault="004962BA" w:rsidP="002810C9">
      <w:pPr>
        <w:pStyle w:val="a"/>
        <w:rPr>
          <w:rtl/>
        </w:rPr>
        <w:sectPr w:rsidR="0000095F" w:rsidSect="000315C1">
          <w:headerReference w:type="default" r:id="rId15"/>
          <w:footerReference w:type="default" r:id="rId16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 w:rsidR="00C766EB" w:rsidRPr="00C766EB">
        <w:rPr>
          <w:rtl/>
        </w:rPr>
        <w:t>مروري بر منابع مطالعاتي</w:t>
      </w:r>
    </w:p>
    <w:p w14:paraId="1FC4CADA" w14:textId="77777777" w:rsidR="004151FF" w:rsidRDefault="004151FF" w:rsidP="00CC394E">
      <w:pPr>
        <w:pStyle w:val="a6"/>
        <w:ind w:firstLine="0"/>
        <w:rPr>
          <w:rtl/>
          <w:lang w:bidi="fa-IR"/>
        </w:rPr>
      </w:pPr>
    </w:p>
    <w:p w14:paraId="5BA6BF79" w14:textId="77777777" w:rsidR="00F717A2" w:rsidRDefault="00F717A2" w:rsidP="002810C9">
      <w:pPr>
        <w:pStyle w:val="a0"/>
        <w:rPr>
          <w:rtl/>
        </w:rPr>
      </w:pPr>
      <w:bookmarkStart w:id="5" w:name="_Toc106512878"/>
      <w:r>
        <w:rPr>
          <w:rFonts w:hint="cs"/>
          <w:rtl/>
        </w:rPr>
        <w:t>مقدمه</w:t>
      </w:r>
      <w:bookmarkEnd w:id="5"/>
    </w:p>
    <w:p w14:paraId="270C5A3A" w14:textId="77777777" w:rsidR="002810C9" w:rsidRDefault="002810C9" w:rsidP="002810C9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>حوز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حل مسائل مرتبط ب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، تراکنش‌ها و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خوردار است. </w:t>
      </w:r>
      <w:r>
        <w:rPr>
          <w:rFonts w:hint="cs"/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چال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. با توجه به مفهوم بدون واسطه بود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طلاعات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به صورت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و بدون افش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به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شخاص در شبکه قابل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ما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از صحت و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مطرح ا</w:t>
      </w:r>
      <w:r>
        <w:rPr>
          <w:rFonts w:hint="eastAsia"/>
          <w:rtl/>
          <w:lang w:bidi="fa-IR"/>
        </w:rPr>
        <w:t>ست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نظور، ت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وسط طرف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تبر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1FEE31AC" w14:textId="77777777" w:rsidR="002810C9" w:rsidRDefault="002810C9" w:rsidP="002810C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حوز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.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ت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قابل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هستند 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قدام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آن‌ها انجام داد.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امتعارف</w:t>
      </w:r>
      <w:r>
        <w:rPr>
          <w:rtl/>
          <w:lang w:bidi="fa-IR"/>
        </w:rPr>
        <w:t xml:space="preserve"> و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کمک کن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هم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ها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نظار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در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قدامات لازم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ؤثر باشد.</w:t>
      </w:r>
    </w:p>
    <w:p w14:paraId="0FF45BB8" w14:textId="77777777" w:rsidR="002810C9" w:rsidRPr="002810C9" w:rsidRDefault="002810C9" w:rsidP="002810C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وسعه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ث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نو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عث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اعتماد و قبو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ختلف خواهد شد.</w:t>
      </w:r>
    </w:p>
    <w:p w14:paraId="2C6F5938" w14:textId="77777777" w:rsidR="002810C9" w:rsidRDefault="002810C9" w:rsidP="002810C9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د</w:t>
      </w:r>
      <w:r>
        <w:rPr>
          <w:rtl/>
          <w:lang w:bidi="fa-IR"/>
        </w:rPr>
        <w:t>ر حوز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توجه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موضو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، تراکنش‌ها و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ختصاص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ه</w:t>
      </w:r>
      <w:r>
        <w:rPr>
          <w:rtl/>
          <w:lang w:bidi="fa-IR"/>
        </w:rPr>
        <w:t xml:space="preserve"> است. با توجه به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دون واسطه بود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تلا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ورت گرفته است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ائه شده است.</w:t>
      </w:r>
    </w:p>
    <w:p w14:paraId="46BE75BC" w14:textId="77777777" w:rsidR="002810C9" w:rsidRDefault="002810C9" w:rsidP="002810C9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فاده از آدرس‌ها</w:t>
      </w:r>
      <w:r>
        <w:rPr>
          <w:rFonts w:hint="cs"/>
          <w:rtl/>
          <w:lang w:bidi="fa-IR"/>
        </w:rPr>
        <w:t xml:space="preserve"> در شبکه های بلاکچینی</w:t>
      </w:r>
      <w:r>
        <w:rPr>
          <w:rtl/>
          <w:lang w:bidi="fa-IR"/>
        </w:rPr>
        <w:t xml:space="preserve"> است. هر آدرس 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تا</w:t>
      </w:r>
      <w:r>
        <w:rPr>
          <w:rtl/>
          <w:lang w:bidi="fa-IR"/>
        </w:rPr>
        <w:t xml:space="preserve">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ساده و موث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ا استفاده ا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ر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رده و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را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مود.</w:t>
      </w:r>
    </w:p>
    <w:p w14:paraId="13B79693" w14:textId="77777777" w:rsidR="002810C9" w:rsidRDefault="002810C9" w:rsidP="002810C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لاوه</w:t>
      </w:r>
      <w:r>
        <w:rPr>
          <w:rtl/>
          <w:lang w:bidi="fa-IR"/>
        </w:rPr>
        <w:t xml:space="preserve">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ارزه با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جهت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در تراکنش‌ها ارائه شد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اثربخش در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>.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در تراکنش‌ها، امکان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عمول</w:t>
      </w:r>
      <w:r>
        <w:rPr>
          <w:rtl/>
          <w:lang w:bidi="fa-IR"/>
        </w:rPr>
        <w:t xml:space="preserve"> و مشکوک که به هدف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من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051840C0" w14:textId="77777777" w:rsidR="002810C9" w:rsidRDefault="002810C9" w:rsidP="002810C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تلا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حوز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صورت گرفته است. استفاده از آدرس‌ها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به عنوان راه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ده و موث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ارائه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</w:t>
      </w:r>
      <w:r>
        <w:rPr>
          <w:rFonts w:hint="eastAsia"/>
          <w:rtl/>
          <w:lang w:bidi="fa-IR"/>
        </w:rPr>
        <w:t>کوک</w:t>
      </w:r>
      <w:r>
        <w:rPr>
          <w:rFonts w:hint="cs"/>
          <w:rtl/>
          <w:lang w:bidi="fa-IR"/>
        </w:rPr>
        <w:t xml:space="preserve"> و گراف های روابط کاربران یا تراکنش ها</w:t>
      </w:r>
      <w:r>
        <w:rPr>
          <w:rtl/>
          <w:lang w:bidi="fa-IR"/>
        </w:rPr>
        <w:t xml:space="preserve"> به عنوان راه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ثربخش در مبارزه با پولشو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می باشد.</w:t>
      </w:r>
    </w:p>
    <w:p w14:paraId="0E78B3D6" w14:textId="77777777" w:rsidR="002810C9" w:rsidRDefault="002810C9" w:rsidP="002810C9">
      <w:pPr>
        <w:pStyle w:val="a6"/>
        <w:rPr>
          <w:rtl/>
          <w:lang w:bidi="fa-IR"/>
        </w:rPr>
      </w:pPr>
    </w:p>
    <w:p w14:paraId="4797C10E" w14:textId="77777777" w:rsidR="00F717A2" w:rsidRDefault="00A6563B" w:rsidP="00A6563B">
      <w:pPr>
        <w:pStyle w:val="a1"/>
        <w:numPr>
          <w:ilvl w:val="0"/>
          <w:numId w:val="0"/>
        </w:numPr>
        <w:rPr>
          <w:rtl/>
          <w:lang w:bidi="fa-IR"/>
        </w:rPr>
      </w:pPr>
      <w:bookmarkStart w:id="6" w:name="_Toc106512880"/>
      <w:r>
        <w:rPr>
          <w:rFonts w:cs="B Mitra" w:hint="cs"/>
          <w:sz w:val="28"/>
          <w:szCs w:val="32"/>
          <w:rtl/>
          <w:lang w:bidi="fa-IR"/>
        </w:rPr>
        <w:lastRenderedPageBreak/>
        <w:t>2-2</w:t>
      </w:r>
      <w:r w:rsidR="00B50AD2">
        <w:rPr>
          <w:rFonts w:cs="B Mitra" w:hint="cs"/>
          <w:sz w:val="28"/>
          <w:szCs w:val="32"/>
          <w:rtl/>
          <w:lang w:bidi="fa-IR"/>
        </w:rPr>
        <w:t xml:space="preserve"> </w:t>
      </w:r>
      <w:r>
        <w:rPr>
          <w:rFonts w:cs="B Mitra" w:hint="cs"/>
          <w:sz w:val="28"/>
          <w:szCs w:val="32"/>
          <w:rtl/>
          <w:lang w:bidi="fa-IR"/>
        </w:rPr>
        <w:t xml:space="preserve">. </w:t>
      </w:r>
      <w:bookmarkEnd w:id="6"/>
      <w:r w:rsidRPr="00A6563B">
        <w:rPr>
          <w:rFonts w:cs="B Mitra" w:hint="cs"/>
          <w:sz w:val="28"/>
          <w:szCs w:val="32"/>
          <w:rtl/>
          <w:lang w:bidi="fa-IR"/>
        </w:rPr>
        <w:t>کار های گذشته</w:t>
      </w:r>
    </w:p>
    <w:p w14:paraId="23D6054A" w14:textId="77777777" w:rsidR="00F87711" w:rsidRDefault="00F87711" w:rsidP="00C91351">
      <w:pPr>
        <w:pStyle w:val="a6"/>
        <w:rPr>
          <w:sz w:val="28"/>
          <w:rtl/>
        </w:rPr>
      </w:pPr>
      <w:r>
        <w:rPr>
          <w:rFonts w:hint="cs"/>
          <w:sz w:val="28"/>
          <w:rtl/>
        </w:rPr>
        <w:t>در مطالعه ای که توسط</w:t>
      </w:r>
      <w:r w:rsidR="00C91351">
        <w:rPr>
          <w:rFonts w:hint="cs"/>
          <w:sz w:val="28"/>
          <w:rtl/>
          <w:lang w:bidi="fa-IR"/>
        </w:rPr>
        <w:t xml:space="preserve"> </w:t>
      </w:r>
      <w:r w:rsidR="00C91351" w:rsidRPr="00C91351">
        <w:rPr>
          <w:sz w:val="28"/>
          <w:lang w:bidi="fa-IR"/>
        </w:rPr>
        <w:t>Tharani</w:t>
      </w:r>
      <w:r w:rsidR="00C91351">
        <w:rPr>
          <w:sz w:val="28"/>
          <w:lang w:bidi="fa-IR"/>
        </w:rPr>
        <w:fldChar w:fldCharType="begin"/>
      </w:r>
      <w:r w:rsidR="00C91351">
        <w:rPr>
          <w:sz w:val="28"/>
          <w:lang w:bidi="fa-IR"/>
        </w:rPr>
        <w:instrText xml:space="preserve"> ADDIN EN.CITE &lt;EndNote&gt;&lt;Cite&gt;&lt;Author&gt;Tharani&lt;/Author&gt;&lt;Year&gt;2021&lt;/Year&gt;&lt;RecNum&gt;2&lt;/RecNum&gt;&lt;DisplayText&gt;[1]&lt;/DisplayText&gt;&lt;record&gt;&lt;rec-number&gt;2&lt;/rec-number&gt;&lt;foreign-keys&gt;&lt;key app="EN" db-id="x55wrzaznw25sgefwdqvvpdlfdrrr2raar2d" timestamp="1668535307"&gt;2&lt;/key&gt;&lt;/foreign-keys&gt;&lt;ref-type name="Conference Proceedings"&gt;10&lt;/ref-type&gt;&lt;contributors&gt;&lt;authors&gt;&lt;author&gt;Tharani, Jeyakumar Samantha&lt;/author&gt;&lt;author&gt;Charles, Eugene Yougarajah Andrew&lt;/author&gt;&lt;author&gt;Hóu, Zhé&lt;/author&gt;&lt;author&gt;Palaniswami, Marimuthu&lt;/author&gt;&lt;author&gt;Muthukkumarasamy, Vallipuram&lt;/author&gt;&lt;/authors&gt;&lt;/contributors&gt;&lt;titles&gt;&lt;title&gt;Graph Based Visualisation Techniques for Analysis of Blockchain Transactions&lt;/title&gt;&lt;secondary-title&gt;2021 IEEE 46th Conference on Local Computer Networks (LCN)&lt;/secondary-title&gt;&lt;/titles&gt;&lt;pages&gt;427-430&lt;/pages&gt;&lt;dates&gt;&lt;year&gt;2021&lt;/year&gt;&lt;/dates&gt;&lt;publisher&gt;IEEE&lt;/publisher&gt;&lt;isbn&gt;1665418869&lt;/isbn&gt;&lt;urls&gt;&lt;/urls&gt;&lt;/record&gt;&lt;/Cite&gt;&lt;/EndNote&gt;</w:instrText>
      </w:r>
      <w:r w:rsidR="00C91351">
        <w:rPr>
          <w:sz w:val="28"/>
          <w:lang w:bidi="fa-IR"/>
        </w:rPr>
        <w:fldChar w:fldCharType="separate"/>
      </w:r>
      <w:r w:rsidR="00C91351">
        <w:rPr>
          <w:noProof/>
          <w:sz w:val="28"/>
          <w:lang w:bidi="fa-IR"/>
        </w:rPr>
        <w:t>[1]</w:t>
      </w:r>
      <w:r w:rsidR="00C91351">
        <w:rPr>
          <w:sz w:val="28"/>
          <w:lang w:bidi="fa-IR"/>
        </w:rPr>
        <w:fldChar w:fldCharType="end"/>
      </w:r>
      <w:r>
        <w:rPr>
          <w:rFonts w:hint="cs"/>
          <w:sz w:val="28"/>
          <w:rtl/>
        </w:rPr>
        <w:t xml:space="preserve"> و همکاران انجام شد ، با </w:t>
      </w:r>
      <w:r w:rsidRPr="00F87711">
        <w:rPr>
          <w:sz w:val="28"/>
          <w:rtl/>
        </w:rPr>
        <w:t>توجه به تا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خچه</w:t>
      </w:r>
      <w:r w:rsidRPr="00F87711">
        <w:rPr>
          <w:sz w:val="28"/>
          <w:rtl/>
        </w:rPr>
        <w:t xml:space="preserve"> تراکنش‌ها، سه نوع گراف مختلف توسط محققان رسم شده است، که شامل گراف تراکنش، گراف آدرس و گراف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باشد</w:t>
      </w:r>
      <w:r w:rsidRPr="00F87711">
        <w:rPr>
          <w:sz w:val="28"/>
          <w:rtl/>
        </w:rPr>
        <w:t>.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گراف‌ها به صورت متفاوت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ستفاده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ند</w:t>
      </w:r>
      <w:r w:rsidRPr="00F87711">
        <w:rPr>
          <w:sz w:val="28"/>
          <w:rtl/>
        </w:rPr>
        <w:t>. در شبکه ات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وم،</w:t>
      </w:r>
      <w:r w:rsidRPr="00F87711">
        <w:rPr>
          <w:sz w:val="28"/>
          <w:rtl/>
        </w:rPr>
        <w:t xml:space="preserve"> استفاده از گراف به عنوان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مدل بر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وص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ف</w:t>
      </w:r>
      <w:r w:rsidRPr="00F87711">
        <w:rPr>
          <w:sz w:val="28"/>
          <w:rtl/>
        </w:rPr>
        <w:t xml:space="preserve"> فعال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ت‌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ختلف تراکنش </w:t>
      </w:r>
      <w:r w:rsidRPr="00F87711">
        <w:rPr>
          <w:rFonts w:hint="eastAsia"/>
          <w:sz w:val="28"/>
          <w:rtl/>
        </w:rPr>
        <w:t>و</w:t>
      </w:r>
      <w:r w:rsidRPr="00F87711">
        <w:rPr>
          <w:sz w:val="28"/>
          <w:rtl/>
        </w:rPr>
        <w:t xml:space="preserve"> بررس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سائل امن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ت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،</w:t>
      </w:r>
      <w:r w:rsidRPr="00F87711">
        <w:rPr>
          <w:sz w:val="28"/>
          <w:rtl/>
        </w:rPr>
        <w:t xml:space="preserve"> مانند تقلب در قرارداد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هوشمند و قرارداد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آس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ب‌پذ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ر</w:t>
      </w:r>
      <w:r w:rsidRPr="00F87711">
        <w:rPr>
          <w:sz w:val="28"/>
          <w:rtl/>
        </w:rPr>
        <w:t xml:space="preserve"> که به صورت عمد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بر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ضع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ف</w:t>
      </w:r>
      <w:r w:rsidRPr="00F87711">
        <w:rPr>
          <w:sz w:val="28"/>
          <w:rtl/>
        </w:rPr>
        <w:t xml:space="preserve"> عدالت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جاد</w:t>
      </w:r>
      <w:r w:rsidRPr="00F87711">
        <w:rPr>
          <w:sz w:val="28"/>
          <w:rtl/>
        </w:rPr>
        <w:t xml:space="preserve"> شده‌اند، ضرور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ست. علاوه بر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،</w:t>
      </w:r>
      <w:r w:rsidRPr="00F87711">
        <w:rPr>
          <w:sz w:val="28"/>
          <w:rtl/>
        </w:rPr>
        <w:t xml:space="preserve">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مقاله الگو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گراف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ختلف مرتبط با تراکنش‌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غ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رعاد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،</w:t>
      </w:r>
      <w:r w:rsidRPr="00F87711">
        <w:rPr>
          <w:sz w:val="28"/>
          <w:rtl/>
        </w:rPr>
        <w:t xml:space="preserve"> مانند باج‌افزار و بازار غ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رقانون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را مورد مطالع</w:t>
      </w:r>
      <w:r w:rsidRPr="00F87711">
        <w:rPr>
          <w:rFonts w:hint="eastAsia"/>
          <w:sz w:val="28"/>
          <w:rtl/>
        </w:rPr>
        <w:t>ه</w:t>
      </w:r>
      <w:r w:rsidRPr="00F87711">
        <w:rPr>
          <w:sz w:val="28"/>
          <w:rtl/>
        </w:rPr>
        <w:t xml:space="preserve"> قرار داده است.</w:t>
      </w:r>
    </w:p>
    <w:p w14:paraId="64959B22" w14:textId="77777777" w:rsidR="00F87711" w:rsidRPr="00F87711" w:rsidRDefault="00F87711" w:rsidP="00F87711">
      <w:pPr>
        <w:pStyle w:val="a6"/>
        <w:rPr>
          <w:sz w:val="16"/>
          <w:szCs w:val="16"/>
          <w:rtl/>
        </w:rPr>
      </w:pPr>
    </w:p>
    <w:p w14:paraId="5A6D4A7B" w14:textId="77777777" w:rsidR="00F87711" w:rsidRPr="00F87711" w:rsidRDefault="00F87711" w:rsidP="00F87711">
      <w:pPr>
        <w:pStyle w:val="a6"/>
        <w:rPr>
          <w:sz w:val="28"/>
          <w:rtl/>
        </w:rPr>
      </w:pPr>
      <w:r w:rsidRPr="00F87711">
        <w:rPr>
          <w:rFonts w:hint="eastAsia"/>
          <w:sz w:val="28"/>
          <w:rtl/>
        </w:rPr>
        <w:t>گراف</w:t>
      </w:r>
      <w:r w:rsidRPr="00F87711">
        <w:rPr>
          <w:sz w:val="28"/>
          <w:rtl/>
        </w:rPr>
        <w:t xml:space="preserve"> تراکنش: گراف تراکنش با استفاده از ف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لد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ورود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و خروج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داده‌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راکنش ساخته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د</w:t>
      </w:r>
      <w:r w:rsidRPr="00F87711">
        <w:rPr>
          <w:sz w:val="28"/>
          <w:rtl/>
        </w:rPr>
        <w:t>. در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گراف، هر گره نشان‌دهنده هش تراکنش مبدأ (</w:t>
      </w:r>
      <w:r w:rsidRPr="00F87711">
        <w:rPr>
          <w:sz w:val="28"/>
        </w:rPr>
        <w:t>S</w:t>
      </w:r>
      <w:r w:rsidRPr="00F87711">
        <w:rPr>
          <w:sz w:val="28"/>
          <w:rtl/>
        </w:rPr>
        <w:t>) و هدف (</w:t>
      </w:r>
      <w:r w:rsidRPr="00F87711">
        <w:rPr>
          <w:sz w:val="28"/>
        </w:rPr>
        <w:t>T</w:t>
      </w:r>
      <w:r w:rsidRPr="00F87711">
        <w:rPr>
          <w:sz w:val="28"/>
          <w:rtl/>
        </w:rPr>
        <w:t xml:space="preserve">) است. هر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ل</w:t>
      </w:r>
      <w:r w:rsidRPr="00F87711">
        <w:rPr>
          <w:sz w:val="28"/>
          <w:rtl/>
        </w:rPr>
        <w:t xml:space="preserve"> جهت‌دار حاو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قدار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ست که توسط </w:t>
      </w:r>
      <w:r w:rsidRPr="00F87711">
        <w:rPr>
          <w:sz w:val="28"/>
        </w:rPr>
        <w:t>S</w:t>
      </w:r>
      <w:r w:rsidRPr="00F87711">
        <w:rPr>
          <w:sz w:val="28"/>
          <w:rtl/>
        </w:rPr>
        <w:t xml:space="preserve"> خرج شده و توسط </w:t>
      </w:r>
      <w:r w:rsidRPr="00F87711">
        <w:rPr>
          <w:sz w:val="28"/>
        </w:rPr>
        <w:t>T</w:t>
      </w:r>
      <w:r w:rsidRPr="00F87711">
        <w:rPr>
          <w:sz w:val="28"/>
          <w:rtl/>
        </w:rPr>
        <w:t xml:space="preserve"> د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فت</w:t>
      </w:r>
      <w:r w:rsidRPr="00F87711">
        <w:rPr>
          <w:sz w:val="28"/>
          <w:rtl/>
        </w:rPr>
        <w:t xml:space="preserve"> شده است. گراف تراکنش فقط بر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راکن</w:t>
      </w:r>
      <w:r w:rsidRPr="00F87711">
        <w:rPr>
          <w:rFonts w:hint="eastAsia"/>
          <w:sz w:val="28"/>
          <w:rtl/>
        </w:rPr>
        <w:t>ش‌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دل </w:t>
      </w:r>
      <w:r w:rsidRPr="00F87711">
        <w:rPr>
          <w:sz w:val="28"/>
        </w:rPr>
        <w:t>UTXO</w:t>
      </w:r>
      <w:r w:rsidRPr="00F87711">
        <w:rPr>
          <w:sz w:val="28"/>
          <w:rtl/>
        </w:rPr>
        <w:t xml:space="preserve"> قابل ساخت است.</w:t>
      </w:r>
    </w:p>
    <w:p w14:paraId="2DCF3670" w14:textId="77777777" w:rsidR="00F87711" w:rsidRPr="00F87711" w:rsidRDefault="00F87711" w:rsidP="00F87711">
      <w:pPr>
        <w:pStyle w:val="a6"/>
        <w:rPr>
          <w:sz w:val="28"/>
          <w:rtl/>
        </w:rPr>
      </w:pPr>
      <w:r w:rsidRPr="00F87711">
        <w:rPr>
          <w:rFonts w:hint="eastAsia"/>
          <w:sz w:val="28"/>
          <w:rtl/>
        </w:rPr>
        <w:t>گراف</w:t>
      </w:r>
      <w:r w:rsidRPr="00F87711">
        <w:rPr>
          <w:sz w:val="28"/>
          <w:rtl/>
        </w:rPr>
        <w:t xml:space="preserve"> آدرس: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شرکت‌کننده در شبکه بلاکچ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را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توان</w:t>
      </w:r>
      <w:r w:rsidRPr="00F87711">
        <w:rPr>
          <w:sz w:val="28"/>
          <w:rtl/>
        </w:rPr>
        <w:t xml:space="preserve"> با استفاده از آدرس کل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د</w:t>
      </w:r>
      <w:r w:rsidRPr="00F87711">
        <w:rPr>
          <w:sz w:val="28"/>
          <w:rtl/>
        </w:rPr>
        <w:t xml:space="preserve"> عموم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به صورت منحصر به فرد شناسا</w:t>
      </w:r>
      <w:r w:rsidRPr="00F87711">
        <w:rPr>
          <w:rFonts w:hint="cs"/>
          <w:sz w:val="28"/>
          <w:rtl/>
        </w:rPr>
        <w:t>یی</w:t>
      </w:r>
      <w:r w:rsidRPr="00F87711">
        <w:rPr>
          <w:sz w:val="28"/>
          <w:rtl/>
        </w:rPr>
        <w:t xml:space="preserve"> کرد. در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نوع گراف، گره‌ها نشان‌دهنده شرکت‌کنندگان هستند.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ل</w:t>
      </w:r>
      <w:r w:rsidRPr="00F87711">
        <w:rPr>
          <w:sz w:val="28"/>
          <w:rtl/>
        </w:rPr>
        <w:t xml:space="preserve"> جهت</w:t>
      </w:r>
      <w:r w:rsidRPr="00F87711">
        <w:rPr>
          <w:rFonts w:hint="eastAsia"/>
          <w:sz w:val="28"/>
          <w:rtl/>
        </w:rPr>
        <w:t>‌دار</w:t>
      </w:r>
      <w:r w:rsidRPr="00F87711">
        <w:rPr>
          <w:sz w:val="28"/>
          <w:rtl/>
        </w:rPr>
        <w:t xml:space="preserve"> شامل جزئ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ت</w:t>
      </w:r>
      <w:r w:rsidRPr="00F87711">
        <w:rPr>
          <w:sz w:val="28"/>
          <w:rtl/>
        </w:rPr>
        <w:t xml:space="preserve"> تراکنش (مبلغ، مهر زمان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،</w:t>
      </w:r>
      <w:r w:rsidRPr="00F87711">
        <w:rPr>
          <w:sz w:val="28"/>
          <w:rtl/>
        </w:rPr>
        <w:t xml:space="preserve"> کارمزد تراکنش) ب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منبع </w:t>
      </w:r>
      <w:r w:rsidRPr="00F87711">
        <w:rPr>
          <w:sz w:val="28"/>
        </w:rPr>
        <w:t>S</w:t>
      </w:r>
      <w:r w:rsidRPr="00F87711">
        <w:rPr>
          <w:sz w:val="28"/>
          <w:rtl/>
        </w:rPr>
        <w:t xml:space="preserve"> و هدف </w:t>
      </w:r>
      <w:r w:rsidRPr="00F87711">
        <w:rPr>
          <w:sz w:val="28"/>
        </w:rPr>
        <w:t>T</w:t>
      </w:r>
      <w:r w:rsidRPr="00F87711">
        <w:rPr>
          <w:sz w:val="28"/>
          <w:rtl/>
        </w:rPr>
        <w:t xml:space="preserve"> است.</w:t>
      </w:r>
    </w:p>
    <w:p w14:paraId="016833CB" w14:textId="77777777" w:rsidR="00F87711" w:rsidRPr="00F87711" w:rsidRDefault="00F87711" w:rsidP="00F87711">
      <w:pPr>
        <w:pStyle w:val="a6"/>
        <w:rPr>
          <w:sz w:val="28"/>
          <w:rtl/>
        </w:rPr>
      </w:pPr>
      <w:r w:rsidRPr="00F87711">
        <w:rPr>
          <w:rFonts w:hint="eastAsia"/>
          <w:sz w:val="28"/>
          <w:rtl/>
        </w:rPr>
        <w:t>گراف</w:t>
      </w:r>
      <w:r w:rsidRPr="00F87711">
        <w:rPr>
          <w:sz w:val="28"/>
          <w:rtl/>
        </w:rPr>
        <w:t xml:space="preserve">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: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گراف بر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جسم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 ب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دو حساب استفاده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د</w:t>
      </w:r>
      <w:r w:rsidRPr="00F87711">
        <w:rPr>
          <w:sz w:val="28"/>
          <w:rtl/>
        </w:rPr>
        <w:t>.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تواند</w:t>
      </w:r>
      <w:r w:rsidRPr="00F87711">
        <w:rPr>
          <w:sz w:val="28"/>
          <w:rtl/>
        </w:rPr>
        <w:t xml:space="preserve"> شامل مقدار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تر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</w:t>
      </w:r>
      <w:r w:rsidRPr="00F87711">
        <w:rPr>
          <w:sz w:val="28"/>
          <w:rtl/>
        </w:rPr>
        <w:t xml:space="preserve"> توکن باشد که ب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حساب منبع (</w:t>
      </w:r>
      <w:r w:rsidRPr="00F87711">
        <w:rPr>
          <w:sz w:val="28"/>
        </w:rPr>
        <w:t>S</w:t>
      </w:r>
      <w:r w:rsidRPr="00F87711">
        <w:rPr>
          <w:sz w:val="28"/>
          <w:rtl/>
        </w:rPr>
        <w:t xml:space="preserve">) و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حساب هدف (</w:t>
      </w:r>
      <w:r w:rsidRPr="00F87711">
        <w:rPr>
          <w:sz w:val="28"/>
        </w:rPr>
        <w:t>T</w:t>
      </w:r>
      <w:r w:rsidRPr="00F87711">
        <w:rPr>
          <w:sz w:val="28"/>
          <w:rtl/>
        </w:rPr>
        <w:t>) منتقل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د</w:t>
      </w:r>
      <w:r w:rsidRPr="00F87711">
        <w:rPr>
          <w:sz w:val="28"/>
          <w:rtl/>
        </w:rPr>
        <w:t xml:space="preserve">. </w:t>
      </w:r>
    </w:p>
    <w:p w14:paraId="1597A2B4" w14:textId="77777777" w:rsidR="00C91351" w:rsidRPr="00C91351" w:rsidRDefault="00C91351" w:rsidP="00C91351">
      <w:pPr>
        <w:pStyle w:val="a6"/>
        <w:rPr>
          <w:sz w:val="28"/>
          <w:rtl/>
        </w:rPr>
      </w:pPr>
      <w:r>
        <w:rPr>
          <w:rFonts w:hint="cs"/>
          <w:sz w:val="28"/>
          <w:rtl/>
        </w:rPr>
        <w:t>ه</w:t>
      </w:r>
      <w:r w:rsidRPr="00C91351">
        <w:rPr>
          <w:sz w:val="28"/>
          <w:rtl/>
        </w:rPr>
        <w:t>ر کدام از انواع گراف‌ها در شبکه‌ه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بلاکچ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اهداف خاص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استفاده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د</w:t>
      </w:r>
      <w:r w:rsidRPr="00C91351">
        <w:rPr>
          <w:sz w:val="28"/>
          <w:rtl/>
        </w:rPr>
        <w:t>. به عنوان مثال، در شبکه ات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وم</w:t>
      </w:r>
      <w:r w:rsidRPr="00C91351">
        <w:rPr>
          <w:sz w:val="28"/>
          <w:rtl/>
        </w:rPr>
        <w:t xml:space="preserve"> که بر پ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ه</w:t>
      </w:r>
      <w:r w:rsidRPr="00C91351">
        <w:rPr>
          <w:sz w:val="28"/>
          <w:rtl/>
        </w:rPr>
        <w:t xml:space="preserve"> آدرس‌ها عمل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کند،</w:t>
      </w:r>
      <w:r w:rsidRPr="00C91351">
        <w:rPr>
          <w:sz w:val="28"/>
          <w:rtl/>
        </w:rPr>
        <w:t xml:space="preserve"> استفاده از گراف آدرس و گراف </w:t>
      </w:r>
      <w:r w:rsidRPr="00C91351">
        <w:rPr>
          <w:sz w:val="28"/>
          <w:rtl/>
        </w:rPr>
        <w:lastRenderedPageBreak/>
        <w:t>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مهم‌تر است. در شبکه ات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وم،</w:t>
      </w:r>
      <w:r w:rsidRPr="00C91351">
        <w:rPr>
          <w:sz w:val="28"/>
          <w:rtl/>
        </w:rPr>
        <w:t xml:space="preserve"> هر شرکت‌کننده با استفاده از آدرس کل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د</w:t>
      </w:r>
      <w:r w:rsidRPr="00C91351">
        <w:rPr>
          <w:sz w:val="28"/>
          <w:rtl/>
        </w:rPr>
        <w:t xml:space="preserve"> عموم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به صورت </w:t>
      </w:r>
      <w:r w:rsidRPr="00C91351">
        <w:rPr>
          <w:rFonts w:hint="eastAsia"/>
          <w:sz w:val="28"/>
          <w:rtl/>
        </w:rPr>
        <w:t>منحصر</w:t>
      </w:r>
      <w:r w:rsidRPr="00C91351">
        <w:rPr>
          <w:sz w:val="28"/>
          <w:rtl/>
        </w:rPr>
        <w:t xml:space="preserve"> به فرد شناسا</w:t>
      </w:r>
      <w:r w:rsidRPr="00C91351">
        <w:rPr>
          <w:rFonts w:hint="cs"/>
          <w:sz w:val="28"/>
          <w:rtl/>
        </w:rPr>
        <w:t>یی</w:t>
      </w:r>
      <w:r w:rsidRPr="00C91351">
        <w:rPr>
          <w:sz w:val="28"/>
          <w:rtl/>
        </w:rPr>
        <w:t xml:space="preserve">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د،</w:t>
      </w:r>
      <w:r w:rsidRPr="00C91351">
        <w:rPr>
          <w:sz w:val="28"/>
          <w:rtl/>
        </w:rPr>
        <w:t xml:space="preserve"> بنابر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استفاده از گراف آدرس 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روابط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شرکت‌کنندگان 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شبکه مف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د</w:t>
      </w:r>
      <w:r w:rsidRPr="00C91351">
        <w:rPr>
          <w:sz w:val="28"/>
          <w:rtl/>
        </w:rPr>
        <w:t xml:space="preserve"> است. همچن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گراف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انتقال پول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دو حساب در شبکه ات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وم</w:t>
      </w:r>
      <w:r w:rsidRPr="00C91351">
        <w:rPr>
          <w:sz w:val="28"/>
          <w:rtl/>
        </w:rPr>
        <w:t xml:space="preserve"> استفاده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د</w:t>
      </w:r>
      <w:r w:rsidRPr="00C91351">
        <w:rPr>
          <w:sz w:val="28"/>
          <w:rtl/>
        </w:rPr>
        <w:t>.</w:t>
      </w:r>
    </w:p>
    <w:p w14:paraId="75499075" w14:textId="77777777" w:rsidR="00C91351" w:rsidRPr="00C91351" w:rsidRDefault="00C91351" w:rsidP="00C91351">
      <w:pPr>
        <w:pStyle w:val="a6"/>
        <w:rPr>
          <w:sz w:val="28"/>
        </w:rPr>
      </w:pPr>
      <w:r w:rsidRPr="00C91351">
        <w:rPr>
          <w:rFonts w:hint="eastAsia"/>
          <w:sz w:val="28"/>
          <w:rtl/>
        </w:rPr>
        <w:t>در</w:t>
      </w:r>
      <w:r w:rsidRPr="00C91351">
        <w:rPr>
          <w:sz w:val="28"/>
          <w:rtl/>
        </w:rPr>
        <w:t xml:space="preserve"> مورد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تکو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که بر پ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ه</w:t>
      </w:r>
      <w:r w:rsidRPr="00C91351">
        <w:rPr>
          <w:sz w:val="28"/>
          <w:rtl/>
        </w:rPr>
        <w:t xml:space="preserve"> تراکنش‌ها عمل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کند،</w:t>
      </w:r>
      <w:r w:rsidRPr="00C91351">
        <w:rPr>
          <w:sz w:val="28"/>
          <w:rtl/>
        </w:rPr>
        <w:t xml:space="preserve"> استفاده از گراف تراکنش و گاه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اوقات گراف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مورد استفاده قرار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گ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رد</w:t>
      </w:r>
      <w:r w:rsidRPr="00C91351">
        <w:rPr>
          <w:sz w:val="28"/>
          <w:rtl/>
        </w:rPr>
        <w:t>. در شبکه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تکو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تمام تراکنش‌ها به صورت 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ک</w:t>
      </w:r>
      <w:r w:rsidRPr="00C91351">
        <w:rPr>
          <w:sz w:val="28"/>
          <w:rtl/>
        </w:rPr>
        <w:t xml:space="preserve"> زنج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ره</w:t>
      </w:r>
      <w:r w:rsidRPr="00C91351">
        <w:rPr>
          <w:sz w:val="28"/>
          <w:rtl/>
        </w:rPr>
        <w:t xml:space="preserve"> بلاک متصل به هم ذخ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ره</w:t>
      </w:r>
      <w:r w:rsidRPr="00C91351">
        <w:rPr>
          <w:sz w:val="28"/>
          <w:rtl/>
        </w:rPr>
        <w:t xml:space="preserve">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ند</w:t>
      </w:r>
      <w:r w:rsidRPr="00C91351">
        <w:rPr>
          <w:sz w:val="28"/>
          <w:rtl/>
        </w:rPr>
        <w:t>. بنابر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تراکنش‌ها در گراف تراکنش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تواند</w:t>
      </w:r>
      <w:r w:rsidRPr="00C91351">
        <w:rPr>
          <w:sz w:val="28"/>
          <w:rtl/>
        </w:rPr>
        <w:t xml:space="preserve"> مف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د</w:t>
      </w:r>
      <w:r w:rsidRPr="00C91351">
        <w:rPr>
          <w:sz w:val="28"/>
          <w:rtl/>
        </w:rPr>
        <w:t xml:space="preserve"> باشد تا روابط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تراکنش‌ها و ارتباط آنها با بلاک‌ه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مختلف را نشان دهد. همچن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در برخ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موارد، استفاده از گراف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ن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ز</w:t>
      </w:r>
      <w:r w:rsidRPr="00C91351">
        <w:rPr>
          <w:sz w:val="28"/>
          <w:rtl/>
        </w:rPr>
        <w:t xml:space="preserve">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تواند</w:t>
      </w:r>
      <w:r w:rsidRPr="00C91351">
        <w:rPr>
          <w:sz w:val="28"/>
          <w:rtl/>
        </w:rPr>
        <w:t xml:space="preserve"> کاربرد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باشد تا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انتقال پول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حساب‌ها را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دهد.</w:t>
      </w:r>
    </w:p>
    <w:p w14:paraId="2237BF45" w14:textId="77777777" w:rsidR="00242535" w:rsidRPr="00C91351" w:rsidRDefault="00C91351" w:rsidP="00C91351">
      <w:pPr>
        <w:pStyle w:val="a6"/>
        <w:rPr>
          <w:rtl/>
          <w:lang w:bidi="fa-IR"/>
        </w:rPr>
      </w:pPr>
      <w:r w:rsidRPr="00C91351">
        <w:rPr>
          <w:rFonts w:hint="eastAsia"/>
          <w:sz w:val="28"/>
          <w:rtl/>
        </w:rPr>
        <w:t>در</w:t>
      </w:r>
      <w:r w:rsidRPr="00C91351">
        <w:rPr>
          <w:sz w:val="28"/>
          <w:rtl/>
        </w:rPr>
        <w:t xml:space="preserve"> کل، استفاده از هر 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ک</w:t>
      </w:r>
      <w:r w:rsidRPr="00C91351">
        <w:rPr>
          <w:sz w:val="28"/>
          <w:rtl/>
        </w:rPr>
        <w:t xml:space="preserve"> از 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انواع گراف‌ها بستگ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به نوع شبکه بلاکچ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و ساختار آن دارد و 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هر شبکه ممکن است کاربردها و مز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خاص خود را داشته باشد.</w:t>
      </w:r>
    </w:p>
    <w:p w14:paraId="4FB1855E" w14:textId="77777777" w:rsidR="00242535" w:rsidRDefault="00242535" w:rsidP="00F717A2">
      <w:pPr>
        <w:pStyle w:val="a6"/>
        <w:rPr>
          <w:rtl/>
          <w:lang w:bidi="fa-IR"/>
        </w:rPr>
      </w:pPr>
    </w:p>
    <w:p w14:paraId="6856560A" w14:textId="77777777" w:rsidR="00781FE5" w:rsidRDefault="00781FE5" w:rsidP="00781FE5">
      <w:pPr>
        <w:pStyle w:val="a6"/>
        <w:rPr>
          <w:rtl/>
          <w:lang w:bidi="fa-IR"/>
        </w:rPr>
      </w:pPr>
      <w:r>
        <w:rPr>
          <w:rFonts w:hint="cs"/>
          <w:sz w:val="28"/>
          <w:rtl/>
        </w:rPr>
        <w:t xml:space="preserve">در مطالعه ای که توسط </w:t>
      </w:r>
      <w:proofErr w:type="spellStart"/>
      <w:r w:rsidRPr="00781FE5">
        <w:rPr>
          <w:sz w:val="28"/>
        </w:rPr>
        <w:t>Möser</w:t>
      </w:r>
      <w:proofErr w:type="spellEnd"/>
      <w:r>
        <w:rPr>
          <w:sz w:val="28"/>
        </w:rPr>
        <w:fldChar w:fldCharType="begin"/>
      </w:r>
      <w:r>
        <w:rPr>
          <w:sz w:val="28"/>
        </w:rPr>
        <w:instrText xml:space="preserve"> ADDIN EN.CITE &lt;EndNote&gt;&lt;Cite&gt;&lt;Author&gt;Möser&lt;/Author&gt;&lt;Year&gt;2013&lt;/Year&gt;&lt;RecNum&gt;3&lt;/RecNum&gt;&lt;DisplayText&gt;[2]&lt;/DisplayText&gt;&lt;record&gt;&lt;rec-number&gt;3&lt;/rec-number&gt;&lt;foreign-keys&gt;&lt;key app="EN" db-id="x55wrzaznw25sgefwdqvvpdlfdrrr2raar2d" timestamp="1668535847"&gt;3&lt;/key&gt;&lt;/foreign-keys&gt;&lt;ref-type name="Conference Proceedings"&gt;10&lt;/ref-type&gt;&lt;contributors&gt;&lt;authors&gt;&lt;author&gt;Möser, Malte&lt;/author&gt;&lt;author&gt;Böhme, Rainer&lt;/author&gt;&lt;author&gt;Breuker, Dominic&lt;/author&gt;&lt;/authors&gt;&lt;/contributors&gt;&lt;titles&gt;&lt;title&gt;An inquiry into money laundering tools in the Bitcoin ecosystem&lt;/title&gt;&lt;secondary-title&gt;2013 APWG eCrime researchers summit&lt;/secondary-title&gt;&lt;/titles&gt;&lt;pages&gt;1-14&lt;/pages&gt;&lt;dates&gt;&lt;year&gt;2013&lt;/year&gt;&lt;/dates&gt;&lt;publisher&gt;Ieee&lt;/publisher&gt;&lt;isbn&gt;1479911585&lt;/isbn&gt;&lt;urls&gt;&lt;/urls&gt;&lt;/record&gt;&lt;/Cite&gt;&lt;/EndNote&gt;</w:instrText>
      </w:r>
      <w:r>
        <w:rPr>
          <w:sz w:val="28"/>
        </w:rPr>
        <w:fldChar w:fldCharType="separate"/>
      </w:r>
      <w:r>
        <w:rPr>
          <w:noProof/>
          <w:sz w:val="28"/>
        </w:rPr>
        <w:t>[2]</w:t>
      </w:r>
      <w:r>
        <w:rPr>
          <w:sz w:val="28"/>
        </w:rPr>
        <w:fldChar w:fldCharType="end"/>
      </w:r>
      <w:r>
        <w:rPr>
          <w:rFonts w:hint="cs"/>
          <w:sz w:val="28"/>
          <w:rtl/>
          <w:lang w:bidi="fa-IR"/>
        </w:rPr>
        <w:t xml:space="preserve"> </w:t>
      </w:r>
      <w:r>
        <w:rPr>
          <w:rFonts w:hint="cs"/>
          <w:sz w:val="28"/>
          <w:rtl/>
        </w:rPr>
        <w:t>و همکاران انجام شد 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بیان شده است که </w:t>
      </w:r>
      <w:r>
        <w:rPr>
          <w:rtl/>
          <w:lang w:bidi="fa-IR"/>
        </w:rPr>
        <w:t xml:space="preserve">استفاده از </w:t>
      </w:r>
      <w:r>
        <w:rPr>
          <w:lang w:bidi="fa-IR"/>
        </w:rPr>
        <w:t>KYC</w:t>
      </w:r>
      <w:r>
        <w:rPr>
          <w:rtl/>
          <w:lang w:bidi="fa-IR"/>
        </w:rPr>
        <w:t xml:space="preserve"> (شناخت م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)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مک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</w:t>
      </w:r>
      <w:r>
        <w:rPr>
          <w:rtl/>
          <w:lang w:bidi="fa-IR"/>
        </w:rPr>
        <w:t>. به 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،</w:t>
      </w:r>
      <w:r>
        <w:rPr>
          <w:rtl/>
          <w:lang w:bidi="fa-IR"/>
        </w:rPr>
        <w:t xml:space="preserve">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واسطه‌ها مانند صراف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تن، </w:t>
      </w:r>
      <w:r>
        <w:rPr>
          <w:rFonts w:hint="cs"/>
          <w:rtl/>
          <w:lang w:bidi="fa-IR"/>
        </w:rPr>
        <w:t>با استفاده از</w:t>
      </w:r>
      <w:r>
        <w:rPr>
          <w:rtl/>
          <w:lang w:bidi="fa-IR"/>
        </w:rPr>
        <w:t xml:space="preserve"> گراف تراکنش </w:t>
      </w:r>
      <w:r>
        <w:rPr>
          <w:rFonts w:hint="cs"/>
          <w:rtl/>
          <w:lang w:bidi="fa-IR"/>
        </w:rPr>
        <w:t>کاربرانی شناسایی شده اند که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 دار</w:t>
      </w:r>
      <w:r>
        <w:rPr>
          <w:rFonts w:hint="cs"/>
          <w:rtl/>
          <w:lang w:bidi="fa-IR"/>
        </w:rPr>
        <w:t>ن</w:t>
      </w:r>
      <w:r>
        <w:rPr>
          <w:rtl/>
          <w:lang w:bidi="fa-IR"/>
        </w:rPr>
        <w:t>د و روش شن</w:t>
      </w:r>
      <w:r>
        <w:rPr>
          <w:rFonts w:hint="eastAsia"/>
          <w:rtl/>
          <w:lang w:bidi="fa-IR"/>
        </w:rPr>
        <w:t>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آن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داده شده است.</w:t>
      </w:r>
    </w:p>
    <w:p w14:paraId="532FB73E" w14:textId="77777777" w:rsidR="00781FE5" w:rsidRDefault="00781FE5" w:rsidP="00781FE5">
      <w:pPr>
        <w:pStyle w:val="a6"/>
        <w:rPr>
          <w:rtl/>
          <w:lang w:bidi="fa-IR"/>
        </w:rPr>
      </w:pPr>
      <w:r>
        <w:rPr>
          <w:lang w:bidi="fa-IR"/>
        </w:rPr>
        <w:t>KYC</w:t>
      </w:r>
      <w:r>
        <w:rPr>
          <w:rtl/>
          <w:lang w:bidi="fa-IR"/>
        </w:rPr>
        <w:t xml:space="preserve"> (شناخت م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)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ارائه دهندگان خدم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ملزم ب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ارندگان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به طور ساده، </w:t>
      </w:r>
      <w:r>
        <w:rPr>
          <w:lang w:bidi="fa-IR"/>
        </w:rPr>
        <w:t>AML</w:t>
      </w:r>
      <w:r>
        <w:rPr>
          <w:rtl/>
          <w:lang w:bidi="fa-IR"/>
        </w:rPr>
        <w:t xml:space="preserve"> (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>)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معمولاً بر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خته شده ت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داشتن تص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امل از تمام تراکنش‌ها ندارد.</w:t>
      </w:r>
    </w:p>
    <w:p w14:paraId="689597CB" w14:textId="77777777" w:rsidR="00781FE5" w:rsidRDefault="00781FE5" w:rsidP="00781FE5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گرچه</w:t>
      </w:r>
      <w:r>
        <w:rPr>
          <w:rtl/>
          <w:lang w:bidi="fa-IR"/>
        </w:rPr>
        <w:t xml:space="preserve"> ممکن است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ا افراد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شوند، اما به طور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 آنقدر آسا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</w:t>
      </w:r>
      <w:r>
        <w:rPr>
          <w:rtl/>
          <w:lang w:bidi="fa-IR"/>
        </w:rPr>
        <w:t>. هر کارب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تعداد دلخوا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درس بسازد. </w:t>
      </w:r>
    </w:p>
    <w:p w14:paraId="4DED3185" w14:textId="77777777" w:rsidR="00781FE5" w:rsidRDefault="00781FE5" w:rsidP="00781FE5">
      <w:pPr>
        <w:pStyle w:val="a6"/>
        <w:rPr>
          <w:rtl/>
          <w:lang w:bidi="fa-IR"/>
        </w:rPr>
      </w:pPr>
    </w:p>
    <w:p w14:paraId="1F918EF0" w14:textId="77777777" w:rsidR="00242535" w:rsidRDefault="00781FE5" w:rsidP="00781FE5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ح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قررات مانند اصل </w:t>
      </w:r>
      <w:r>
        <w:rPr>
          <w:lang w:bidi="fa-IR"/>
        </w:rPr>
        <w:t>KYC</w:t>
      </w:r>
      <w:r>
        <w:rPr>
          <w:rtl/>
          <w:lang w:bidi="fa-IR"/>
        </w:rPr>
        <w:t xml:space="preserve">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سط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خدم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ار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tl/>
          <w:lang w:bidi="fa-IR"/>
        </w:rPr>
        <w:t xml:space="preserve"> را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،</w:t>
      </w:r>
      <w:r>
        <w:rPr>
          <w:rtl/>
          <w:lang w:bidi="fa-IR"/>
        </w:rPr>
        <w:t xml:space="preserve">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قدامات </w:t>
      </w:r>
      <w:r>
        <w:rPr>
          <w:lang w:bidi="fa-IR"/>
        </w:rPr>
        <w:t>AML</w:t>
      </w:r>
      <w:r>
        <w:rPr>
          <w:rtl/>
          <w:lang w:bidi="fa-IR"/>
        </w:rPr>
        <w:t xml:space="preserve"> قابل انجام هستند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 با وجود ناشناس بودن تراکنش‌ها مورد تعارض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واس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کنند ک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ردن آنها دشوار است و احتمالاً 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آنها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شوارتر است.</w:t>
      </w:r>
    </w:p>
    <w:p w14:paraId="2E255BF0" w14:textId="77777777" w:rsidR="00781FE5" w:rsidRDefault="00781FE5" w:rsidP="00781FE5">
      <w:pPr>
        <w:pStyle w:val="a6"/>
        <w:rPr>
          <w:rtl/>
          <w:lang w:bidi="fa-IR"/>
        </w:rPr>
      </w:pPr>
    </w:p>
    <w:p w14:paraId="6A44DC5A" w14:textId="77777777" w:rsidR="00402EC4" w:rsidRDefault="00402EC4" w:rsidP="00402EC4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 xml:space="preserve">مقاله </w:t>
      </w:r>
      <w:r>
        <w:rPr>
          <w:rFonts w:hint="cs"/>
          <w:sz w:val="28"/>
          <w:rtl/>
        </w:rPr>
        <w:t xml:space="preserve">ای که توسط  </w:t>
      </w:r>
      <w:proofErr w:type="spellStart"/>
      <w:r w:rsidRPr="00402EC4">
        <w:rPr>
          <w:sz w:val="28"/>
        </w:rPr>
        <w:t>Gaihre</w:t>
      </w:r>
      <w:proofErr w:type="spellEnd"/>
      <w:r>
        <w:rPr>
          <w:sz w:val="28"/>
        </w:rPr>
        <w:fldChar w:fldCharType="begin"/>
      </w:r>
      <w:r>
        <w:rPr>
          <w:sz w:val="28"/>
        </w:rPr>
        <w:instrText xml:space="preserve"> ADDIN EN.CITE &lt;EndNote&gt;&lt;Cite&gt;&lt;Author&gt;Gaihre&lt;/Author&gt;&lt;Year&gt;2018&lt;/Year&gt;&lt;RecNum&gt;7&lt;/RecNum&gt;&lt;DisplayText&gt;[3]&lt;/DisplayText&gt;&lt;record&gt;&lt;rec-number&gt;7&lt;/rec-number&gt;&lt;foreign-keys&gt;&lt;key app="EN" db-id="x55wrzaznw25sgefwdqvvpdlfdrrr2raar2d" timestamp="1669720345"&gt;7&lt;/key&gt;&lt;/foreign-keys&gt;&lt;ref-type name="Conference Proceedings"&gt;10&lt;/ref-type&gt;&lt;contributors&gt;&lt;authors&gt;&lt;author&gt;Gaihre, Anil&lt;/author&gt;&lt;author&gt;Luo, Yan&lt;/author&gt;&lt;author&gt;Liu, Hang&lt;/author&gt;&lt;/authors&gt;&lt;/contributors&gt;&lt;titles&gt;&lt;title&gt;Do bitcoin users really care about anonymity? an analysis of the bitcoin transaction graph&lt;/title&gt;&lt;secondary-title&gt;2018 IEEE International Conference on Big Data (Big Data)&lt;/secondary-title&gt;&lt;/titles&gt;&lt;pages&gt;1198-1207&lt;/pages&gt;&lt;dates&gt;&lt;year&gt;2018&lt;/year&gt;&lt;/dates&gt;&lt;publisher&gt;IEEE&lt;/publisher&gt;&lt;isbn&gt;1538650355&lt;/isbn&gt;&lt;urls&gt;&lt;/urls&gt;&lt;/record&gt;&lt;/Cite&gt;&lt;/EndNote&gt;</w:instrText>
      </w:r>
      <w:r>
        <w:rPr>
          <w:sz w:val="28"/>
        </w:rPr>
        <w:fldChar w:fldCharType="separate"/>
      </w:r>
      <w:r>
        <w:rPr>
          <w:noProof/>
          <w:sz w:val="28"/>
        </w:rPr>
        <w:t>[3]</w:t>
      </w:r>
      <w:r>
        <w:rPr>
          <w:sz w:val="28"/>
        </w:rPr>
        <w:fldChar w:fldCharType="end"/>
      </w:r>
      <w:r>
        <w:rPr>
          <w:rFonts w:hint="cs"/>
          <w:sz w:val="28"/>
          <w:rtl/>
        </w:rPr>
        <w:t xml:space="preserve"> و همکاران انجام شد </w:t>
      </w:r>
      <w:r>
        <w:rPr>
          <w:rtl/>
          <w:lang w:bidi="fa-IR"/>
        </w:rPr>
        <w:t>، به منظور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لاقه کاربران به حفظ ناشنا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رائه شده است که به صورت رس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 xml:space="preserve"> 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ورد ناشناس بودن دار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>.</w:t>
      </w:r>
    </w:p>
    <w:p w14:paraId="6EC6648D" w14:textId="77777777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اول،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شناس بودن را با فرکانس استفاده مجدد مرت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استفاده کمتر از آدرس نشان دهنده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در مورد ناشناس بودن است. با استفاده کمتر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حتمالاً تلا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نجام شده است.</w:t>
      </w:r>
    </w:p>
    <w:p w14:paraId="4C0C58BA" w14:textId="77777777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دوم، تعادل آدرس، به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ورد ناشناس بودن اشا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گر تعداد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دأ و مقصد معاملا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به تعادل صفر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اشد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نشان دهنده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ورد ناشناس بودن باشد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دأ و </w:t>
      </w:r>
      <w:r>
        <w:rPr>
          <w:rFonts w:hint="eastAsia"/>
          <w:rtl/>
          <w:lang w:bidi="fa-IR"/>
        </w:rPr>
        <w:t>مقصد</w:t>
      </w:r>
      <w:r>
        <w:rPr>
          <w:rtl/>
          <w:lang w:bidi="fa-IR"/>
        </w:rPr>
        <w:t xml:space="preserve"> آن‌ها به صورت تق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اً</w:t>
      </w:r>
      <w:r>
        <w:rPr>
          <w:rtl/>
          <w:lang w:bidi="fa-IR"/>
        </w:rPr>
        <w:t xml:space="preserve"> متسا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، ممکن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نهان کردن ارتباطات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وند.</w:t>
      </w:r>
    </w:p>
    <w:p w14:paraId="10B4B9CE" w14:textId="77777777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سوم، قصد آدرس به ناشناس بودن، به ت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آدرس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پنهان کردن خود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وع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ه آن تعلق دارد، مرتبط است. ا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ندرت قص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وع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که به آن تعلق دارد پنهان کند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کمتر نگران ناشناس ماندن است. ب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اگر آدرس به طور مداوم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بادلات و معاملات مختلف استفاده شود و قصد آشکار کردن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خود را نداشته باشد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مکن است نشان دهنده ت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د.</w:t>
      </w:r>
    </w:p>
    <w:p w14:paraId="0048CC56" w14:textId="77777777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می تواند کمک کند </w:t>
      </w:r>
      <w:r>
        <w:rPr>
          <w:rtl/>
          <w:lang w:bidi="fa-IR"/>
        </w:rPr>
        <w:t>تا به طور رس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لاقه کاربران به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03D3B113" w14:textId="77777777" w:rsidR="00257853" w:rsidRDefault="00257853" w:rsidP="00402EC4">
      <w:pPr>
        <w:pStyle w:val="a6"/>
        <w:rPr>
          <w:rtl/>
          <w:lang w:bidi="fa-IR"/>
        </w:rPr>
      </w:pPr>
    </w:p>
    <w:p w14:paraId="6B3CD15C" w14:textId="77777777" w:rsidR="00257853" w:rsidRPr="00257853" w:rsidRDefault="00257853" w:rsidP="00030FA5">
      <w:pPr>
        <w:pStyle w:val="a6"/>
        <w:rPr>
          <w:sz w:val="28"/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 xml:space="preserve">مقاله </w:t>
      </w:r>
      <w:r>
        <w:rPr>
          <w:rFonts w:hint="cs"/>
          <w:sz w:val="28"/>
          <w:rtl/>
        </w:rPr>
        <w:t>ای که توسط</w:t>
      </w:r>
      <w:r w:rsidR="00030FA5">
        <w:rPr>
          <w:rFonts w:hint="cs"/>
          <w:sz w:val="28"/>
          <w:rtl/>
        </w:rPr>
        <w:t xml:space="preserve"> </w:t>
      </w:r>
      <w:r w:rsidR="00030FA5" w:rsidRPr="00030FA5">
        <w:rPr>
          <w:sz w:val="28"/>
        </w:rPr>
        <w:t>Baek</w:t>
      </w:r>
      <w:r w:rsidR="00030FA5">
        <w:rPr>
          <w:sz w:val="28"/>
        </w:rPr>
        <w:fldChar w:fldCharType="begin"/>
      </w:r>
      <w:r w:rsidR="00030FA5">
        <w:rPr>
          <w:sz w:val="28"/>
        </w:rPr>
        <w:instrText xml:space="preserve"> ADDIN EN.CITE &lt;EndNote&gt;&lt;Cite&gt;&lt;Author&gt;Baek&lt;/Author&gt;&lt;Year&gt;2019&lt;/Year&gt;&lt;RecNum&gt;9&lt;/RecNum&gt;&lt;DisplayText&gt;[4]&lt;/DisplayText&gt;&lt;record&gt;&lt;rec-number&gt;9&lt;/rec-number&gt;&lt;foreign-keys&gt;&lt;key app="EN" db-id="x55wrzaznw25sgefwdqvvpdlfdrrr2raar2d" timestamp="1669726511"&gt;9&lt;/key&gt;&lt;/foreign-keys&gt;&lt;ref-type name="Conference Proceedings"&gt;10&lt;/ref-type&gt;&lt;contributors&gt;&lt;authors&gt;&lt;author&gt;Baek, Hyochang&lt;/author&gt;&lt;author&gt;Oh, Junhyoung&lt;/author&gt;&lt;author&gt;Kim, Chang Yeon&lt;/author&gt;&lt;author&gt;Lee, Kyungho&lt;/author&gt;&lt;/authors&gt;&lt;/contributors&gt;&lt;titles&gt;&lt;title&gt;A model for detecting cryptocurrency transactions with discernible purpose&lt;/title&gt;&lt;secondary-title&gt;2019 Eleventh International Conference on Ubiquitous and Future Networks (ICUFN)&lt;/secondary-title&gt;&lt;/titles&gt;&lt;pages&gt;713-717&lt;/pages&gt;&lt;dates&gt;&lt;year&gt;2019&lt;/year&gt;&lt;/dates&gt;&lt;publisher&gt;IEEE&lt;/publisher&gt;&lt;isbn&gt;1728113407&lt;/isbn&gt;&lt;urls&gt;&lt;/urls&gt;&lt;/record&gt;&lt;/Cite&gt;&lt;/EndNote&gt;</w:instrText>
      </w:r>
      <w:r w:rsidR="00030FA5">
        <w:rPr>
          <w:sz w:val="28"/>
        </w:rPr>
        <w:fldChar w:fldCharType="separate"/>
      </w:r>
      <w:r w:rsidR="00030FA5">
        <w:rPr>
          <w:noProof/>
          <w:sz w:val="28"/>
        </w:rPr>
        <w:t>[4]</w:t>
      </w:r>
      <w:r w:rsidR="00030FA5">
        <w:rPr>
          <w:sz w:val="28"/>
        </w:rPr>
        <w:fldChar w:fldCharType="end"/>
      </w:r>
      <w:r>
        <w:rPr>
          <w:rFonts w:hint="cs"/>
          <w:sz w:val="28"/>
          <w:rtl/>
        </w:rPr>
        <w:t xml:space="preserve"> </w:t>
      </w:r>
      <w:r w:rsidR="00030FA5">
        <w:rPr>
          <w:rFonts w:hint="cs"/>
          <w:sz w:val="28"/>
          <w:rtl/>
        </w:rPr>
        <w:t xml:space="preserve"> </w:t>
      </w:r>
      <w:r>
        <w:rPr>
          <w:rFonts w:hint="cs"/>
          <w:sz w:val="28"/>
          <w:rtl/>
        </w:rPr>
        <w:t>و همکاران انجام شد ،</w:t>
      </w:r>
      <w:r w:rsidRPr="00257853">
        <w:rPr>
          <w:sz w:val="28"/>
          <w:rtl/>
          <w:lang w:bidi="fa-IR"/>
        </w:rPr>
        <w:t>رو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بر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دست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ب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نس</w:t>
      </w:r>
      <w:r w:rsidRPr="00257853">
        <w:rPr>
          <w:sz w:val="28"/>
          <w:rtl/>
          <w:lang w:bidi="fa-IR"/>
        </w:rPr>
        <w:t xml:space="preserve"> با استفاده از استخراج 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ژگ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ها</w:t>
      </w:r>
      <w:r w:rsidRPr="00257853">
        <w:rPr>
          <w:sz w:val="28"/>
          <w:rtl/>
          <w:lang w:bidi="fa-IR"/>
        </w:rPr>
        <w:t xml:space="preserve"> ارائه شده است. در ادامه، با استفاده از 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اد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ا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</w:t>
      </w:r>
      <w:r w:rsidRPr="00257853">
        <w:rPr>
          <w:sz w:val="28"/>
          <w:rtl/>
          <w:lang w:bidi="fa-IR"/>
        </w:rPr>
        <w:t xml:space="preserve"> (به کمک روش جنگل تصادف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)، 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ک</w:t>
      </w:r>
      <w:r w:rsidRPr="00257853">
        <w:rPr>
          <w:sz w:val="28"/>
          <w:rtl/>
          <w:lang w:bidi="fa-IR"/>
        </w:rPr>
        <w:t xml:space="preserve"> مدل آموزش 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ده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د</w:t>
      </w:r>
      <w:r w:rsidRPr="00257853">
        <w:rPr>
          <w:sz w:val="28"/>
          <w:rtl/>
          <w:lang w:bidi="fa-IR"/>
        </w:rPr>
        <w:t xml:space="preserve"> تا بتواند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گر</w:t>
      </w:r>
      <w:r w:rsidRPr="00257853">
        <w:rPr>
          <w:sz w:val="28"/>
          <w:rtl/>
          <w:lang w:bidi="fa-IR"/>
        </w:rPr>
        <w:t xml:space="preserve"> را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دهد و آنها را ت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rFonts w:hint="eastAsia"/>
          <w:sz w:val="28"/>
          <w:rtl/>
          <w:lang w:bidi="fa-IR"/>
        </w:rPr>
        <w:t>د</w:t>
      </w:r>
      <w:r w:rsidRPr="00257853">
        <w:rPr>
          <w:sz w:val="28"/>
          <w:rtl/>
          <w:lang w:bidi="fa-IR"/>
        </w:rPr>
        <w:t xml:space="preserve"> کند.</w:t>
      </w:r>
    </w:p>
    <w:p w14:paraId="1738AC1F" w14:textId="77777777" w:rsidR="00257853" w:rsidRPr="00257853" w:rsidRDefault="00257853" w:rsidP="00030FA5">
      <w:pPr>
        <w:pStyle w:val="a6"/>
        <w:rPr>
          <w:sz w:val="28"/>
          <w:rtl/>
          <w:lang w:bidi="fa-IR"/>
        </w:rPr>
      </w:pPr>
      <w:r w:rsidRPr="00257853">
        <w:rPr>
          <w:rFonts w:hint="eastAsia"/>
          <w:sz w:val="28"/>
          <w:rtl/>
          <w:lang w:bidi="fa-IR"/>
        </w:rPr>
        <w:t>در</w:t>
      </w:r>
      <w:r w:rsidRPr="00257853">
        <w:rPr>
          <w:sz w:val="28"/>
          <w:rtl/>
          <w:lang w:bidi="fa-IR"/>
        </w:rPr>
        <w:t xml:space="preserve"> 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</w:t>
      </w:r>
      <w:r w:rsidRPr="00257853">
        <w:rPr>
          <w:sz w:val="28"/>
          <w:rtl/>
          <w:lang w:bidi="fa-IR"/>
        </w:rPr>
        <w:t xml:space="preserve"> مقاله، تراکنش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شکوک را در ب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نس،</w:t>
      </w:r>
      <w:r w:rsidRPr="00257853">
        <w:rPr>
          <w:sz w:val="28"/>
          <w:rtl/>
          <w:lang w:bidi="fa-IR"/>
        </w:rPr>
        <w:t xml:space="preserve"> 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ک</w:t>
      </w:r>
      <w:r w:rsidRPr="00257853">
        <w:rPr>
          <w:sz w:val="28"/>
          <w:rtl/>
          <w:lang w:bidi="fa-IR"/>
        </w:rPr>
        <w:t xml:space="preserve"> رمزارز منبع باز، با استفاده از تع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و شناس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ارز 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ج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تال</w:t>
      </w:r>
      <w:r w:rsidRPr="00257853">
        <w:rPr>
          <w:sz w:val="28"/>
          <w:rtl/>
          <w:lang w:bidi="fa-IR"/>
        </w:rPr>
        <w:t xml:space="preserve"> شناس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کند</w:t>
      </w:r>
      <w:r w:rsidRPr="00257853">
        <w:rPr>
          <w:sz w:val="28"/>
          <w:rtl/>
          <w:lang w:bidi="fa-IR"/>
        </w:rPr>
        <w:t>. ابتدا، با استفاده از واسط برنامه‌ن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س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(</w:t>
      </w:r>
      <w:r w:rsidRPr="00257853">
        <w:rPr>
          <w:sz w:val="28"/>
          <w:lang w:bidi="fa-IR"/>
        </w:rPr>
        <w:t>API</w:t>
      </w:r>
      <w:r w:rsidRPr="00257853">
        <w:rPr>
          <w:sz w:val="28"/>
          <w:rtl/>
          <w:lang w:bidi="fa-IR"/>
        </w:rPr>
        <w:t>) پ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تون،</w:t>
      </w:r>
      <w:r w:rsidRPr="00257853">
        <w:rPr>
          <w:sz w:val="28"/>
          <w:rtl/>
          <w:lang w:bidi="fa-IR"/>
        </w:rPr>
        <w:t xml:space="preserve"> داده‌ها جمع‌آو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</w:t>
      </w:r>
      <w:r w:rsidRPr="00257853">
        <w:rPr>
          <w:sz w:val="28"/>
          <w:rtl/>
          <w:lang w:bidi="fa-IR"/>
        </w:rPr>
        <w:t>. سپس، مراحل پ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ش‌پردازش</w:t>
      </w:r>
      <w:r w:rsidRPr="00257853">
        <w:rPr>
          <w:sz w:val="28"/>
          <w:rtl/>
          <w:lang w:bidi="fa-IR"/>
        </w:rPr>
        <w:t xml:space="preserve"> و استخراج 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ژ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انجا</w:t>
      </w:r>
      <w:r w:rsidRPr="00257853">
        <w:rPr>
          <w:rFonts w:hint="eastAsia"/>
          <w:sz w:val="28"/>
          <w:rtl/>
          <w:lang w:bidi="fa-IR"/>
        </w:rPr>
        <w:t>م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د</w:t>
      </w:r>
      <w:r w:rsidRPr="00257853">
        <w:rPr>
          <w:sz w:val="28"/>
          <w:rtl/>
          <w:lang w:bidi="fa-IR"/>
        </w:rPr>
        <w:t xml:space="preserve"> که باعث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د</w:t>
      </w:r>
      <w:r w:rsidRPr="00257853">
        <w:rPr>
          <w:sz w:val="28"/>
          <w:rtl/>
          <w:lang w:bidi="fa-IR"/>
        </w:rPr>
        <w:t xml:space="preserve"> مجموعه‌داده را بتوان به صورت خوش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رد. خوشه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شناس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شده در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ختلف 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</w:t>
      </w:r>
      <w:r w:rsidRPr="00257853">
        <w:rPr>
          <w:sz w:val="28"/>
          <w:rtl/>
          <w:lang w:bidi="fa-IR"/>
        </w:rPr>
        <w:t xml:space="preserve"> و سپس برچسب‌گذا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</w:t>
      </w:r>
      <w:r w:rsidRPr="00257853">
        <w:rPr>
          <w:sz w:val="28"/>
          <w:rtl/>
          <w:lang w:bidi="fa-IR"/>
        </w:rPr>
        <w:t>.</w:t>
      </w:r>
    </w:p>
    <w:p w14:paraId="742FF1F5" w14:textId="77777777" w:rsidR="00257853" w:rsidRPr="00257853" w:rsidRDefault="00257853" w:rsidP="00030FA5">
      <w:pPr>
        <w:pStyle w:val="a6"/>
        <w:rPr>
          <w:sz w:val="28"/>
          <w:rtl/>
          <w:lang w:bidi="fa-IR"/>
        </w:rPr>
      </w:pPr>
      <w:r w:rsidRPr="00257853">
        <w:rPr>
          <w:rFonts w:hint="eastAsia"/>
          <w:sz w:val="28"/>
          <w:rtl/>
          <w:lang w:bidi="fa-IR"/>
        </w:rPr>
        <w:t>طبقه‌بند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کننده</w:t>
      </w:r>
      <w:r w:rsidRPr="00257853">
        <w:rPr>
          <w:sz w:val="28"/>
          <w:rtl/>
          <w:lang w:bidi="fa-IR"/>
        </w:rPr>
        <w:t xml:space="preserve"> جنگل تصادف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،</w:t>
      </w:r>
      <w:r w:rsidRPr="00257853">
        <w:rPr>
          <w:sz w:val="28"/>
          <w:rtl/>
          <w:lang w:bidi="fa-IR"/>
        </w:rPr>
        <w:t xml:space="preserve"> 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ک</w:t>
      </w:r>
      <w:r w:rsidRPr="00257853">
        <w:rPr>
          <w:sz w:val="28"/>
          <w:rtl/>
          <w:lang w:bidi="fa-IR"/>
        </w:rPr>
        <w:t xml:space="preserve"> روش 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بتن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بر مجموعه است که بر اساس ز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مجموعه‌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از نمونه‌ها و 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ژگ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تصادف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ه انتخاب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،</w:t>
      </w:r>
      <w:r w:rsidRPr="00257853">
        <w:rPr>
          <w:sz w:val="28"/>
          <w:rtl/>
          <w:lang w:bidi="fa-IR"/>
        </w:rPr>
        <w:t xml:space="preserve"> عمل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کند</w:t>
      </w:r>
      <w:r w:rsidRPr="00257853">
        <w:rPr>
          <w:sz w:val="28"/>
          <w:rtl/>
          <w:lang w:bidi="fa-IR"/>
        </w:rPr>
        <w:t>. 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ننده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نظارت شده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توانند</w:t>
      </w:r>
      <w:r w:rsidRPr="00257853">
        <w:rPr>
          <w:sz w:val="28"/>
          <w:rtl/>
          <w:lang w:bidi="fa-IR"/>
        </w:rPr>
        <w:t xml:space="preserve"> مجموعه‌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خاص از کلاس‌ها را از نمونه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آموز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در داده‌ه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که </w:t>
      </w:r>
      <w:r w:rsidRPr="00257853">
        <w:rPr>
          <w:rFonts w:hint="eastAsia"/>
          <w:sz w:val="28"/>
          <w:rtl/>
          <w:lang w:bidi="fa-IR"/>
        </w:rPr>
        <w:t>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نشده‌اند،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دهند.</w:t>
      </w:r>
    </w:p>
    <w:p w14:paraId="6E6235E4" w14:textId="77777777" w:rsidR="00257853" w:rsidRDefault="00257853" w:rsidP="00257853">
      <w:pPr>
        <w:pStyle w:val="a6"/>
        <w:rPr>
          <w:sz w:val="28"/>
          <w:lang w:bidi="fa-IR"/>
        </w:rPr>
      </w:pPr>
      <w:r w:rsidRPr="00257853">
        <w:rPr>
          <w:rFonts w:hint="eastAsia"/>
          <w:sz w:val="28"/>
          <w:rtl/>
          <w:lang w:bidi="fa-IR"/>
        </w:rPr>
        <w:t>در</w:t>
      </w:r>
      <w:r w:rsidRPr="00257853">
        <w:rPr>
          <w:sz w:val="28"/>
          <w:rtl/>
          <w:lang w:bidi="fa-IR"/>
        </w:rPr>
        <w:t xml:space="preserve"> نت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جه،</w:t>
      </w:r>
      <w:r w:rsidRPr="00257853">
        <w:rPr>
          <w:sz w:val="28"/>
          <w:rtl/>
          <w:lang w:bidi="fa-IR"/>
        </w:rPr>
        <w:t xml:space="preserve"> 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</w:t>
      </w:r>
      <w:r w:rsidRPr="00257853">
        <w:rPr>
          <w:sz w:val="28"/>
          <w:rtl/>
          <w:lang w:bidi="fa-IR"/>
        </w:rPr>
        <w:t xml:space="preserve"> مقاله رو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وثر بر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و ت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rFonts w:hint="eastAsia"/>
          <w:sz w:val="28"/>
          <w:rtl/>
          <w:lang w:bidi="fa-IR"/>
        </w:rPr>
        <w:t>د</w:t>
      </w:r>
      <w:r w:rsidRPr="00257853">
        <w:rPr>
          <w:sz w:val="28"/>
          <w:rtl/>
          <w:lang w:bidi="fa-IR"/>
        </w:rPr>
        <w:t xml:space="preserve">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ارز 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ج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تال</w:t>
      </w:r>
      <w:r w:rsidRPr="00257853">
        <w:rPr>
          <w:sz w:val="28"/>
          <w:rtl/>
          <w:lang w:bidi="fa-IR"/>
        </w:rPr>
        <w:t xml:space="preserve"> در ب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نس</w:t>
      </w:r>
      <w:r w:rsidRPr="00257853">
        <w:rPr>
          <w:sz w:val="28"/>
          <w:rtl/>
          <w:lang w:bidi="fa-IR"/>
        </w:rPr>
        <w:t xml:space="preserve"> ارائه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دهد،</w:t>
      </w:r>
      <w:r w:rsidRPr="00257853">
        <w:rPr>
          <w:sz w:val="28"/>
          <w:rtl/>
          <w:lang w:bidi="fa-IR"/>
        </w:rPr>
        <w:t xml:space="preserve"> که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تواند</w:t>
      </w:r>
      <w:r w:rsidRPr="00257853">
        <w:rPr>
          <w:sz w:val="28"/>
          <w:rtl/>
          <w:lang w:bidi="fa-IR"/>
        </w:rPr>
        <w:t xml:space="preserve"> در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تراکنش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شکوک و جلو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از عمل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ات</w:t>
      </w:r>
      <w:r w:rsidRPr="00257853">
        <w:rPr>
          <w:sz w:val="28"/>
          <w:rtl/>
          <w:lang w:bidi="fa-IR"/>
        </w:rPr>
        <w:t xml:space="preserve"> غ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مجاز</w:t>
      </w:r>
      <w:r w:rsidRPr="00257853">
        <w:rPr>
          <w:sz w:val="28"/>
          <w:rtl/>
          <w:lang w:bidi="fa-IR"/>
        </w:rPr>
        <w:t xml:space="preserve"> مورد استفاده قرار 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د</w:t>
      </w:r>
      <w:r w:rsidRPr="00257853">
        <w:rPr>
          <w:sz w:val="28"/>
          <w:rtl/>
          <w:lang w:bidi="fa-IR"/>
        </w:rPr>
        <w:t>.</w:t>
      </w:r>
    </w:p>
    <w:p w14:paraId="48BA6FA0" w14:textId="77777777" w:rsidR="00030FA5" w:rsidRDefault="00030FA5" w:rsidP="00257853">
      <w:pPr>
        <w:pStyle w:val="a6"/>
        <w:rPr>
          <w:sz w:val="28"/>
          <w:lang w:bidi="fa-IR"/>
        </w:rPr>
      </w:pPr>
    </w:p>
    <w:p w14:paraId="33593A72" w14:textId="77777777" w:rsidR="00030FA5" w:rsidRPr="00030FA5" w:rsidRDefault="00030FA5" w:rsidP="00030FA5">
      <w:pPr>
        <w:pStyle w:val="a6"/>
        <w:rPr>
          <w:sz w:val="28"/>
          <w:rtl/>
          <w:lang w:bidi="fa-IR"/>
        </w:rPr>
      </w:pPr>
    </w:p>
    <w:p w14:paraId="012401C8" w14:textId="77777777" w:rsidR="00030FA5" w:rsidRPr="00030FA5" w:rsidRDefault="00030FA5" w:rsidP="00030FA5">
      <w:pPr>
        <w:pStyle w:val="a6"/>
        <w:rPr>
          <w:sz w:val="28"/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 xml:space="preserve">مقاله </w:t>
      </w:r>
      <w:r>
        <w:rPr>
          <w:rFonts w:hint="cs"/>
          <w:sz w:val="28"/>
          <w:rtl/>
        </w:rPr>
        <w:t xml:space="preserve">ای که توسط  </w:t>
      </w:r>
      <w:r w:rsidRPr="00030FA5">
        <w:rPr>
          <w:sz w:val="28"/>
        </w:rPr>
        <w:t>Du, H</w:t>
      </w:r>
      <w:r>
        <w:rPr>
          <w:sz w:val="28"/>
        </w:rPr>
        <w:fldChar w:fldCharType="begin"/>
      </w:r>
      <w:r>
        <w:rPr>
          <w:sz w:val="28"/>
        </w:rPr>
        <w:instrText xml:space="preserve"> ADDIN EN.CITE &lt;EndNote&gt;&lt;Cite&gt;&lt;Author&gt;Du&lt;/Author&gt;&lt;Year&gt;2022&lt;/Year&gt;&lt;RecNum&gt;10&lt;/RecNum&gt;&lt;DisplayText&gt;[5]&lt;/DisplayText&gt;&lt;record&gt;&lt;rec-number&gt;10&lt;/rec-number&gt;&lt;foreign-keys&gt;&lt;key app="EN" db-id="x55wrzaznw25sgefwdqvvpdlfdrrr2raar2d" timestamp="1669727288"&gt;10&lt;/key&gt;&lt;/foreign-keys&gt;&lt;ref-type name="Conference Proceedings"&gt;10&lt;/ref-type&gt;&lt;contributors&gt;&lt;authors&gt;&lt;author&gt;Du, Hanbiao&lt;/author&gt;&lt;author&gt;Shen, Meng&lt;/author&gt;&lt;author&gt;Sun, Rungeng&lt;/author&gt;&lt;author&gt;Jia, Jizhe&lt;/author&gt;&lt;author&gt;Zhu, Liehuang&lt;/author&gt;&lt;author&gt;Zhai, Yanlong&lt;/author&gt;&lt;/authors&gt;&lt;/contributors&gt;&lt;titles&gt;&lt;title&gt;Malicious Transaction Identification in Digital Currency via Federated Graph Deep Learning&lt;/title&gt;&lt;secondary-title&gt;IEEE INFOCOM 2022-IEEE Conference on Computer Communications Workshops (INFOCOM WKSHPS)&lt;/secondary-title&gt;&lt;/titles&gt;&lt;pages&gt;1-6&lt;/pages&gt;&lt;dates&gt;&lt;year&gt;2022&lt;/year&gt;&lt;/dates&gt;&lt;publisher&gt;IEEE&lt;/publisher&gt;&lt;isbn&gt;1665409266&lt;/isbn&gt;&lt;urls&gt;&lt;/urls&gt;&lt;/record&gt;&lt;/Cite&gt;&lt;/EndNote&gt;</w:instrText>
      </w:r>
      <w:r>
        <w:rPr>
          <w:sz w:val="28"/>
        </w:rPr>
        <w:fldChar w:fldCharType="separate"/>
      </w:r>
      <w:r>
        <w:rPr>
          <w:noProof/>
          <w:sz w:val="28"/>
        </w:rPr>
        <w:t>[5]</w:t>
      </w:r>
      <w:r>
        <w:rPr>
          <w:sz w:val="28"/>
        </w:rPr>
        <w:fldChar w:fldCharType="end"/>
      </w:r>
      <w:r>
        <w:rPr>
          <w:rFonts w:hint="cs"/>
          <w:sz w:val="28"/>
          <w:rtl/>
        </w:rPr>
        <w:t xml:space="preserve"> و همکاران انجام شد </w:t>
      </w:r>
      <w:r w:rsidRPr="00030FA5">
        <w:rPr>
          <w:sz w:val="28"/>
          <w:rtl/>
          <w:lang w:bidi="fa-IR"/>
        </w:rPr>
        <w:t>، روش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ت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rFonts w:hint="eastAsia"/>
          <w:sz w:val="28"/>
          <w:rtl/>
          <w:lang w:bidi="fa-IR"/>
        </w:rPr>
        <w:t>د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جاز با استفاده از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 ارائه شده است.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خرب به عم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ت</w:t>
      </w:r>
      <w:r w:rsidRPr="00030FA5">
        <w:rPr>
          <w:sz w:val="28"/>
          <w:rtl/>
          <w:lang w:bidi="fa-IR"/>
        </w:rPr>
        <w:t xml:space="preserve">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دروغ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اشاره دارند که با جذب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</w:t>
      </w:r>
      <w:r w:rsidRPr="00030FA5">
        <w:rPr>
          <w:sz w:val="28"/>
          <w:rtl/>
          <w:lang w:bidi="fa-IR"/>
        </w:rPr>
        <w:t xml:space="preserve"> از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ان</w:t>
      </w:r>
      <w:r w:rsidRPr="00030FA5">
        <w:rPr>
          <w:sz w:val="28"/>
          <w:rtl/>
          <w:lang w:bidi="fa-IR"/>
        </w:rPr>
        <w:t xml:space="preserve"> ج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د،</w:t>
      </w:r>
      <w:r w:rsidRPr="00030FA5">
        <w:rPr>
          <w:sz w:val="28"/>
          <w:rtl/>
          <w:lang w:bidi="fa-IR"/>
        </w:rPr>
        <w:t xml:space="preserve"> سو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ان</w:t>
      </w:r>
      <w:r w:rsidRPr="00030FA5">
        <w:rPr>
          <w:sz w:val="28"/>
          <w:rtl/>
          <w:lang w:bidi="fa-IR"/>
        </w:rPr>
        <w:t xml:space="preserve"> ق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م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جاد</w:t>
      </w:r>
      <w:r w:rsidRPr="00030FA5">
        <w:rPr>
          <w:sz w:val="28"/>
          <w:rtl/>
          <w:lang w:bidi="fa-IR"/>
        </w:rPr>
        <w:t xml:space="preserve">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ند</w:t>
      </w:r>
      <w:r w:rsidRPr="00030FA5">
        <w:rPr>
          <w:sz w:val="28"/>
          <w:rtl/>
          <w:lang w:bidi="fa-IR"/>
        </w:rPr>
        <w:t xml:space="preserve"> و در ن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</w:t>
      </w:r>
      <w:r w:rsidRPr="00030FA5">
        <w:rPr>
          <w:sz w:val="28"/>
          <w:rtl/>
          <w:lang w:bidi="fa-IR"/>
        </w:rPr>
        <w:t xml:space="preserve"> ممکن است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ان</w:t>
      </w:r>
      <w:r w:rsidRPr="00030FA5">
        <w:rPr>
          <w:sz w:val="28"/>
          <w:rtl/>
          <w:lang w:bidi="fa-IR"/>
        </w:rPr>
        <w:t xml:space="preserve"> بع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شت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</w:t>
      </w:r>
      <w:r w:rsidRPr="00030FA5">
        <w:rPr>
          <w:sz w:val="28"/>
          <w:rtl/>
          <w:lang w:bidi="fa-IR"/>
        </w:rPr>
        <w:lastRenderedPageBreak/>
        <w:t>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</w:t>
      </w:r>
      <w:r w:rsidRPr="00030FA5">
        <w:rPr>
          <w:sz w:val="28"/>
          <w:rtl/>
          <w:lang w:bidi="fa-IR"/>
        </w:rPr>
        <w:t xml:space="preserve"> را از دست بدهند.</w:t>
      </w:r>
    </w:p>
    <w:p w14:paraId="5D650B61" w14:textId="77777777" w:rsidR="00030FA5" w:rsidRPr="00030FA5" w:rsidRDefault="00030FA5" w:rsidP="00030FA5">
      <w:pPr>
        <w:pStyle w:val="a6"/>
        <w:rPr>
          <w:sz w:val="28"/>
          <w:rtl/>
          <w:lang w:bidi="fa-IR"/>
        </w:rPr>
      </w:pPr>
      <w:r w:rsidRPr="00030FA5">
        <w:rPr>
          <w:rFonts w:hint="eastAsia"/>
          <w:sz w:val="28"/>
          <w:rtl/>
          <w:lang w:bidi="fa-IR"/>
        </w:rPr>
        <w:t>در</w:t>
      </w:r>
      <w:r w:rsidRPr="00030FA5">
        <w:rPr>
          <w:sz w:val="28"/>
          <w:rtl/>
          <w:lang w:bidi="fa-IR"/>
        </w:rPr>
        <w:t xml:space="preserve"> 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مقاله، روش‌ه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خرب به منظور کشف رفتار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غ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قانو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پنهان در ارز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ج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ال</w:t>
      </w:r>
      <w:r w:rsidRPr="00030FA5">
        <w:rPr>
          <w:sz w:val="28"/>
          <w:rtl/>
          <w:lang w:bidi="fa-IR"/>
        </w:rPr>
        <w:t xml:space="preserve"> و اکوس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ستم</w:t>
      </w:r>
      <w:r w:rsidRPr="00030FA5">
        <w:rPr>
          <w:sz w:val="28"/>
          <w:rtl/>
          <w:lang w:bidi="fa-IR"/>
        </w:rPr>
        <w:t xml:space="preserve"> داخ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آن پ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شنهاد</w:t>
      </w:r>
      <w:r w:rsidRPr="00030FA5">
        <w:rPr>
          <w:sz w:val="28"/>
          <w:rtl/>
          <w:lang w:bidi="fa-IR"/>
        </w:rPr>
        <w:t xml:space="preserve"> شده است.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</w:t>
      </w:r>
      <w:r w:rsidRPr="00030FA5">
        <w:rPr>
          <w:sz w:val="28"/>
          <w:rtl/>
          <w:lang w:bidi="fa-IR"/>
        </w:rPr>
        <w:t xml:space="preserve"> مدل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تراکنش مخرب به نام </w:t>
      </w:r>
      <w:proofErr w:type="spellStart"/>
      <w:r w:rsidRPr="00030FA5">
        <w:rPr>
          <w:sz w:val="28"/>
          <w:lang w:bidi="fa-IR"/>
        </w:rPr>
        <w:t>GraphSniffer</w:t>
      </w:r>
      <w:proofErr w:type="spellEnd"/>
      <w:r w:rsidRPr="00030FA5">
        <w:rPr>
          <w:sz w:val="28"/>
          <w:rtl/>
          <w:lang w:bidi="fa-IR"/>
        </w:rPr>
        <w:t xml:space="preserve"> با استفاده از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د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فدرال و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عرف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شده است.</w:t>
      </w:r>
    </w:p>
    <w:p w14:paraId="08726B26" w14:textId="77777777" w:rsidR="00030FA5" w:rsidRPr="00030FA5" w:rsidRDefault="00030FA5" w:rsidP="00030FA5">
      <w:pPr>
        <w:pStyle w:val="a6"/>
        <w:rPr>
          <w:sz w:val="28"/>
          <w:rtl/>
          <w:lang w:bidi="fa-IR"/>
        </w:rPr>
      </w:pPr>
      <w:r w:rsidRPr="00030FA5">
        <w:rPr>
          <w:rFonts w:hint="eastAsia"/>
          <w:sz w:val="28"/>
          <w:rtl/>
          <w:lang w:bidi="fa-IR"/>
        </w:rPr>
        <w:t>برخلاف</w:t>
      </w:r>
      <w:r w:rsidRPr="00030FA5">
        <w:rPr>
          <w:sz w:val="28"/>
          <w:rtl/>
          <w:lang w:bidi="fa-IR"/>
        </w:rPr>
        <w:t xml:space="preserve"> رو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سنت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د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اش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،</w:t>
      </w:r>
      <w:r w:rsidRPr="00030FA5">
        <w:rPr>
          <w:sz w:val="28"/>
          <w:rtl/>
          <w:lang w:bidi="fa-IR"/>
        </w:rPr>
        <w:t xml:space="preserve"> </w:t>
      </w:r>
      <w:proofErr w:type="spellStart"/>
      <w:r w:rsidRPr="00030FA5">
        <w:rPr>
          <w:sz w:val="28"/>
          <w:lang w:bidi="fa-IR"/>
        </w:rPr>
        <w:t>GraphSniffer</w:t>
      </w:r>
      <w:proofErr w:type="spellEnd"/>
      <w:r w:rsidRPr="00030FA5">
        <w:rPr>
          <w:sz w:val="28"/>
          <w:rtl/>
          <w:lang w:bidi="fa-IR"/>
        </w:rPr>
        <w:t xml:space="preserve"> از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دل‌ساز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داده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تراکنش 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‌ک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در سمت کارگر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آموزش مدل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استفاده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 سپس، سرور گرا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ن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دل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را به صورت حفظ ح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م</w:t>
      </w:r>
      <w:r w:rsidRPr="00030FA5">
        <w:rPr>
          <w:sz w:val="28"/>
          <w:rtl/>
          <w:lang w:bidi="fa-IR"/>
        </w:rPr>
        <w:t xml:space="preserve"> خصوص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جمع‌آو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کرده، پارامتر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دل جها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ر</w:t>
      </w:r>
      <w:r w:rsidRPr="00030FA5">
        <w:rPr>
          <w:rFonts w:hint="eastAsia"/>
          <w:sz w:val="28"/>
          <w:rtl/>
          <w:lang w:bidi="fa-IR"/>
        </w:rPr>
        <w:t>ا</w:t>
      </w:r>
      <w:r w:rsidRPr="00030FA5">
        <w:rPr>
          <w:sz w:val="28"/>
          <w:rtl/>
          <w:lang w:bidi="fa-IR"/>
        </w:rPr>
        <w:t xml:space="preserve"> به‌روزرسا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 xml:space="preserve"> و نت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ج</w:t>
      </w:r>
      <w:r w:rsidRPr="00030FA5">
        <w:rPr>
          <w:sz w:val="28"/>
          <w:rtl/>
          <w:lang w:bidi="fa-IR"/>
        </w:rPr>
        <w:t xml:space="preserve"> را به سمت کارگران ارسال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</w:t>
      </w:r>
    </w:p>
    <w:p w14:paraId="288546C1" w14:textId="77777777" w:rsidR="00030FA5" w:rsidRPr="00030FA5" w:rsidRDefault="00030FA5" w:rsidP="00030FA5">
      <w:pPr>
        <w:pStyle w:val="a6"/>
        <w:rPr>
          <w:sz w:val="28"/>
          <w:rtl/>
          <w:lang w:bidi="fa-IR"/>
        </w:rPr>
      </w:pPr>
      <w:proofErr w:type="spellStart"/>
      <w:r w:rsidRPr="00030FA5">
        <w:rPr>
          <w:sz w:val="28"/>
          <w:lang w:bidi="fa-IR"/>
        </w:rPr>
        <w:t>GraphSniffer</w:t>
      </w:r>
      <w:proofErr w:type="spellEnd"/>
      <w:r w:rsidRPr="00030FA5">
        <w:rPr>
          <w:sz w:val="28"/>
          <w:rtl/>
          <w:lang w:bidi="fa-IR"/>
        </w:rPr>
        <w:t xml:space="preserve"> نه تنها از 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ژگ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و انبوه 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‌ک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به طور موثر استفاده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،</w:t>
      </w:r>
      <w:r w:rsidRPr="00030FA5">
        <w:rPr>
          <w:sz w:val="28"/>
          <w:rtl/>
          <w:lang w:bidi="fa-IR"/>
        </w:rPr>
        <w:t xml:space="preserve"> بلکه از مز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</w:t>
      </w:r>
      <w:r w:rsidRPr="00030FA5">
        <w:rPr>
          <w:sz w:val="28"/>
          <w:rtl/>
          <w:lang w:bidi="fa-IR"/>
        </w:rPr>
        <w:t xml:space="preserve"> حفاظت از ح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م</w:t>
      </w:r>
      <w:r w:rsidRPr="00030FA5">
        <w:rPr>
          <w:sz w:val="28"/>
          <w:rtl/>
          <w:lang w:bidi="fa-IR"/>
        </w:rPr>
        <w:t xml:space="preserve"> خصوص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و ام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</w:t>
      </w:r>
      <w:r w:rsidRPr="00030FA5">
        <w:rPr>
          <w:sz w:val="28"/>
          <w:rtl/>
          <w:lang w:bidi="fa-IR"/>
        </w:rPr>
        <w:t xml:space="preserve"> داده‌ها برخوردار است که امکان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و تجز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</w:t>
      </w:r>
      <w:r w:rsidRPr="00030FA5">
        <w:rPr>
          <w:sz w:val="28"/>
          <w:rtl/>
          <w:lang w:bidi="fa-IR"/>
        </w:rPr>
        <w:t xml:space="preserve"> و ت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ل</w:t>
      </w:r>
      <w:r w:rsidRPr="00030FA5">
        <w:rPr>
          <w:sz w:val="28"/>
          <w:rtl/>
          <w:lang w:bidi="fa-IR"/>
        </w:rPr>
        <w:t xml:space="preserve"> مشترک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ارز 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ج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ال</w:t>
      </w:r>
      <w:r w:rsidRPr="00030FA5">
        <w:rPr>
          <w:sz w:val="28"/>
          <w:rtl/>
          <w:lang w:bidi="fa-IR"/>
        </w:rPr>
        <w:t xml:space="preserve"> مخرب در سنا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حفاظت از داده‌ها </w:t>
      </w:r>
      <w:r w:rsidRPr="00030FA5">
        <w:rPr>
          <w:rFonts w:hint="eastAsia"/>
          <w:sz w:val="28"/>
          <w:rtl/>
          <w:lang w:bidi="fa-IR"/>
        </w:rPr>
        <w:t>را</w:t>
      </w:r>
      <w:r w:rsidRPr="00030FA5">
        <w:rPr>
          <w:sz w:val="28"/>
          <w:rtl/>
          <w:lang w:bidi="fa-IR"/>
        </w:rPr>
        <w:t xml:space="preserve"> فراهم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 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روش ترک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از تک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د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فدرال و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را در سنا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خرب ارز 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ج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ال</w:t>
      </w:r>
      <w:r w:rsidRPr="00030FA5">
        <w:rPr>
          <w:sz w:val="28"/>
          <w:rtl/>
          <w:lang w:bidi="fa-IR"/>
        </w:rPr>
        <w:t xml:space="preserve"> به‌کار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برد</w:t>
      </w:r>
      <w:r w:rsidRPr="00030FA5">
        <w:rPr>
          <w:sz w:val="28"/>
          <w:rtl/>
          <w:lang w:bidi="fa-IR"/>
        </w:rPr>
        <w:t>.</w:t>
      </w:r>
    </w:p>
    <w:p w14:paraId="1BF82B90" w14:textId="77777777" w:rsidR="00030FA5" w:rsidRPr="00030FA5" w:rsidRDefault="00030FA5" w:rsidP="00030FA5">
      <w:pPr>
        <w:pStyle w:val="a6"/>
        <w:rPr>
          <w:sz w:val="28"/>
          <w:rtl/>
          <w:lang w:bidi="fa-IR"/>
        </w:rPr>
      </w:pPr>
      <w:r w:rsidRPr="00030FA5">
        <w:rPr>
          <w:rFonts w:hint="eastAsia"/>
          <w:sz w:val="28"/>
          <w:rtl/>
          <w:lang w:bidi="fa-IR"/>
        </w:rPr>
        <w:t>همانطور</w:t>
      </w:r>
      <w:r w:rsidRPr="00030FA5">
        <w:rPr>
          <w:sz w:val="28"/>
          <w:rtl/>
          <w:lang w:bidi="fa-IR"/>
        </w:rPr>
        <w:t xml:space="preserve"> که در شکل نشان داده شده است، چهار فرآ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د</w:t>
      </w:r>
      <w:r w:rsidRPr="00030FA5">
        <w:rPr>
          <w:sz w:val="28"/>
          <w:rtl/>
          <w:lang w:bidi="fa-IR"/>
        </w:rPr>
        <w:t xml:space="preserve"> اص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در هر دور آموزش وجود دارد. ابتدا، سرور پارامتر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دل او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</w:t>
      </w:r>
      <w:r w:rsidRPr="00030FA5">
        <w:rPr>
          <w:sz w:val="28"/>
          <w:rtl/>
          <w:lang w:bidi="fa-IR"/>
        </w:rPr>
        <w:t xml:space="preserve"> را به هر کارگر ارسال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 سپس، هر کارگر با استفاده از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</w:t>
      </w:r>
      <w:r w:rsidRPr="00030FA5">
        <w:rPr>
          <w:rFonts w:hint="cs"/>
          <w:sz w:val="28"/>
          <w:rtl/>
          <w:lang w:bidi="fa-IR"/>
        </w:rPr>
        <w:t>ی</w:t>
      </w:r>
      <w:r>
        <w:rPr>
          <w:rFonts w:hint="cs"/>
          <w:sz w:val="28"/>
          <w:rtl/>
          <w:lang w:bidi="fa-IR"/>
        </w:rPr>
        <w:t xml:space="preserve"> </w:t>
      </w:r>
      <w:r w:rsidRPr="00030FA5">
        <w:rPr>
          <w:rFonts w:hint="eastAsia"/>
          <w:sz w:val="28"/>
          <w:rtl/>
          <w:lang w:bidi="fa-IR"/>
        </w:rPr>
        <w:t>داده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خود، مدل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د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اش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را آموزش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دهد</w:t>
      </w:r>
      <w:r w:rsidRPr="00030FA5">
        <w:rPr>
          <w:sz w:val="28"/>
          <w:rtl/>
          <w:lang w:bidi="fa-IR"/>
        </w:rPr>
        <w:t>. سپس، کارگ</w:t>
      </w:r>
      <w:r w:rsidRPr="00030FA5">
        <w:rPr>
          <w:rFonts w:hint="eastAsia"/>
          <w:sz w:val="28"/>
          <w:rtl/>
          <w:lang w:bidi="fa-IR"/>
        </w:rPr>
        <w:t>ر</w:t>
      </w:r>
      <w:r w:rsidRPr="00030FA5">
        <w:rPr>
          <w:sz w:val="28"/>
          <w:rtl/>
          <w:lang w:bidi="fa-IR"/>
        </w:rPr>
        <w:t xml:space="preserve"> گرا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ن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آموزش‌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ده</w:t>
      </w:r>
      <w:r w:rsidRPr="00030FA5">
        <w:rPr>
          <w:sz w:val="28"/>
          <w:rtl/>
          <w:lang w:bidi="fa-IR"/>
        </w:rPr>
        <w:t xml:space="preserve"> توسط مدل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خود را به سرور ارسال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 در ن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،</w:t>
      </w:r>
      <w:r w:rsidRPr="00030FA5">
        <w:rPr>
          <w:sz w:val="28"/>
          <w:rtl/>
          <w:lang w:bidi="fa-IR"/>
        </w:rPr>
        <w:t xml:space="preserve"> سرور 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گرا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ن</w:t>
      </w:r>
      <w:r w:rsidRPr="00030FA5">
        <w:rPr>
          <w:sz w:val="28"/>
          <w:rtl/>
          <w:lang w:bidi="fa-IR"/>
        </w:rPr>
        <w:t xml:space="preserve"> را جمع‌آو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کرده و پارامتر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دل جها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را به‌روزرسا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</w:t>
      </w:r>
    </w:p>
    <w:p w14:paraId="1AABF7CD" w14:textId="77777777" w:rsidR="00872DC5" w:rsidRPr="00872DC5" w:rsidRDefault="00872DC5" w:rsidP="00872DC5">
      <w:pPr>
        <w:pStyle w:val="a6"/>
        <w:ind w:firstLine="0"/>
        <w:rPr>
          <w:sz w:val="28"/>
          <w:rtl/>
          <w:lang w:bidi="fa-IR"/>
        </w:rPr>
      </w:pPr>
    </w:p>
    <w:p w14:paraId="524E27B2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sz w:val="28"/>
          <w:rtl/>
          <w:lang w:bidi="fa-IR"/>
        </w:rPr>
        <w:t>در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</w:t>
      </w:r>
      <w:r w:rsidRPr="00872DC5">
        <w:rPr>
          <w:sz w:val="28"/>
          <w:rtl/>
          <w:lang w:bidi="fa-IR"/>
        </w:rPr>
        <w:t xml:space="preserve">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تراکنش‌ها و کاربران مخرب، مطالعات گذشته ارزشمن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وده‌اند و به واکاو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وضوعات مرتبط با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وزه کمک بزر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نموده‌ان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مطالعات بر اساس تح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sz w:val="28"/>
          <w:rtl/>
          <w:lang w:bidi="fa-IR"/>
        </w:rPr>
        <w:t xml:space="preserve"> و مدل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بت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ر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استفاده از داده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ت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خ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،</w:t>
      </w:r>
      <w:r w:rsidRPr="00872DC5">
        <w:rPr>
          <w:sz w:val="28"/>
          <w:rtl/>
          <w:lang w:bidi="fa-IR"/>
        </w:rPr>
        <w:t xml:space="preserve"> به محققان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</w:t>
      </w:r>
      <w:r w:rsidRPr="00872DC5">
        <w:rPr>
          <w:sz w:val="28"/>
          <w:rtl/>
          <w:lang w:bidi="fa-IR"/>
        </w:rPr>
        <w:lastRenderedPageBreak/>
        <w:t>امکان را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دهند</w:t>
      </w:r>
      <w:r w:rsidRPr="00872DC5">
        <w:rPr>
          <w:sz w:val="28"/>
          <w:rtl/>
          <w:lang w:bidi="fa-IR"/>
        </w:rPr>
        <w:t xml:space="preserve"> تا رفت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خرب و تراکنش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غ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مجاز</w:t>
      </w:r>
      <w:r w:rsidRPr="00872DC5">
        <w:rPr>
          <w:sz w:val="28"/>
          <w:rtl/>
          <w:lang w:bidi="fa-IR"/>
        </w:rPr>
        <w:t xml:space="preserve"> را بهبود بخشند و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کنند.</w:t>
      </w:r>
    </w:p>
    <w:p w14:paraId="1B55C8A9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با</w:t>
      </w:r>
      <w:r w:rsidRPr="00872DC5">
        <w:rPr>
          <w:sz w:val="28"/>
          <w:rtl/>
          <w:lang w:bidi="fa-IR"/>
        </w:rPr>
        <w:t xml:space="preserve">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ال، در برخ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ز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،</w:t>
      </w:r>
      <w:r w:rsidRPr="00872DC5">
        <w:rPr>
          <w:sz w:val="28"/>
          <w:rtl/>
          <w:lang w:bidi="fa-IR"/>
        </w:rPr>
        <w:t xml:space="preserve"> مشکلات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جود دارد که 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زمند</w:t>
      </w:r>
      <w:r w:rsidRPr="00872DC5">
        <w:rPr>
          <w:sz w:val="28"/>
          <w:rtl/>
          <w:lang w:bidi="fa-IR"/>
        </w:rPr>
        <w:t xml:space="preserve"> بهبود است. از جمله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مشکلات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</w:t>
      </w:r>
      <w:r w:rsidRPr="00872DC5">
        <w:rPr>
          <w:sz w:val="28"/>
          <w:rtl/>
          <w:lang w:bidi="fa-IR"/>
        </w:rPr>
        <w:t xml:space="preserve"> به مصرف 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د</w:t>
      </w:r>
      <w:r w:rsidRPr="00872DC5">
        <w:rPr>
          <w:sz w:val="28"/>
          <w:rtl/>
          <w:lang w:bidi="fa-IR"/>
        </w:rPr>
        <w:t xml:space="preserve"> منابع پردازش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زما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شاره کر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مشکل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د</w:t>
      </w:r>
      <w:r w:rsidRPr="00872DC5">
        <w:rPr>
          <w:sz w:val="28"/>
          <w:rtl/>
          <w:lang w:bidi="fa-IR"/>
        </w:rPr>
        <w:t xml:space="preserve"> بر کار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و کاربردپذ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sz w:val="28"/>
          <w:rtl/>
          <w:lang w:bidi="fa-IR"/>
        </w:rPr>
        <w:t xml:space="preserve"> تأث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</w:t>
      </w:r>
      <w:r w:rsidRPr="00872DC5">
        <w:rPr>
          <w:sz w:val="28"/>
          <w:rtl/>
          <w:lang w:bidi="fa-IR"/>
        </w:rPr>
        <w:t xml:space="preserve"> منف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گذارد و 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زمند</w:t>
      </w:r>
      <w:r w:rsidRPr="00872DC5">
        <w:rPr>
          <w:sz w:val="28"/>
          <w:rtl/>
          <w:lang w:bidi="fa-IR"/>
        </w:rPr>
        <w:t xml:space="preserve"> بهبود و به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‌سا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آنها است.</w:t>
      </w:r>
    </w:p>
    <w:p w14:paraId="44FFAB93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علاوه</w:t>
      </w:r>
      <w:r w:rsidRPr="00872DC5">
        <w:rPr>
          <w:sz w:val="28"/>
          <w:rtl/>
          <w:lang w:bidi="fa-IR"/>
        </w:rPr>
        <w:t xml:space="preserve"> بر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،</w:t>
      </w:r>
      <w:r w:rsidRPr="00872DC5">
        <w:rPr>
          <w:sz w:val="28"/>
          <w:rtl/>
          <w:lang w:bidi="fa-IR"/>
        </w:rPr>
        <w:t xml:space="preserve"> در ک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گذشته مربوط به تج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ه</w:t>
      </w:r>
      <w:r w:rsidRPr="00872DC5">
        <w:rPr>
          <w:sz w:val="28"/>
          <w:rtl/>
          <w:lang w:bidi="fa-IR"/>
        </w:rPr>
        <w:t xml:space="preserve"> و تح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بر مبن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گراف، بهبود قابل توجه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ا استفاده از نسبت وز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در ارتباطات ب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عناصر گراف به‌دست آم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رو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کرد</w:t>
      </w:r>
      <w:r w:rsidRPr="00872DC5">
        <w:rPr>
          <w:sz w:val="28"/>
          <w:rtl/>
          <w:lang w:bidi="fa-IR"/>
        </w:rPr>
        <w:t xml:space="preserve"> به محققان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امکان را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دهد</w:t>
      </w:r>
      <w:r w:rsidRPr="00872DC5">
        <w:rPr>
          <w:sz w:val="28"/>
          <w:rtl/>
          <w:lang w:bidi="fa-IR"/>
        </w:rPr>
        <w:t xml:space="preserve"> تا بتوانند وابست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ارتباط ب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کاربران و تراکنش‌ها را بهبود بخشند </w:t>
      </w:r>
      <w:r w:rsidRPr="00872DC5">
        <w:rPr>
          <w:rFonts w:hint="eastAsia"/>
          <w:sz w:val="28"/>
          <w:rtl/>
          <w:lang w:bidi="fa-IR"/>
        </w:rPr>
        <w:t>و</w:t>
      </w:r>
      <w:r w:rsidRPr="00872DC5">
        <w:rPr>
          <w:sz w:val="28"/>
          <w:rtl/>
          <w:lang w:bidi="fa-IR"/>
        </w:rPr>
        <w:t xml:space="preserve"> روابط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ه‌ت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را مدل‌سا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کنند.</w:t>
      </w:r>
    </w:p>
    <w:p w14:paraId="1F65F860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از</w:t>
      </w:r>
      <w:r w:rsidRPr="00872DC5">
        <w:rPr>
          <w:sz w:val="28"/>
          <w:rtl/>
          <w:lang w:bidi="fa-IR"/>
        </w:rPr>
        <w:t xml:space="preserve"> منظر مطالعات شبکه استلار، که 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ک</w:t>
      </w:r>
      <w:r w:rsidRPr="00872DC5">
        <w:rPr>
          <w:sz w:val="28"/>
          <w:rtl/>
          <w:lang w:bidi="fa-IR"/>
        </w:rPr>
        <w:t xml:space="preserve"> ساختار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ه</w:t>
      </w:r>
      <w:r w:rsidRPr="00872DC5">
        <w:rPr>
          <w:sz w:val="28"/>
          <w:rtl/>
          <w:lang w:bidi="fa-IR"/>
        </w:rPr>
        <w:t xml:space="preserve"> با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س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ر</w:t>
      </w:r>
      <w:r w:rsidRPr="00872DC5">
        <w:rPr>
          <w:sz w:val="28"/>
          <w:rtl/>
          <w:lang w:bidi="fa-IR"/>
        </w:rPr>
        <w:t xml:space="preserve"> است، تاکنون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شرفت</w:t>
      </w:r>
      <w:r w:rsidRPr="00872DC5">
        <w:rPr>
          <w:sz w:val="28"/>
          <w:rtl/>
          <w:lang w:bidi="fa-IR"/>
        </w:rPr>
        <w:t xml:space="preserve"> مطلوب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در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</w:t>
      </w:r>
      <w:r w:rsidRPr="00872DC5">
        <w:rPr>
          <w:sz w:val="28"/>
          <w:rtl/>
          <w:lang w:bidi="fa-IR"/>
        </w:rPr>
        <w:t xml:space="preserve"> به‌دست 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مده</w:t>
      </w:r>
      <w:r w:rsidRPr="00872DC5">
        <w:rPr>
          <w:sz w:val="28"/>
          <w:rtl/>
          <w:lang w:bidi="fa-IR"/>
        </w:rPr>
        <w:t xml:space="preserve"> است. استفاده از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شبکه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د</w:t>
      </w:r>
      <w:r w:rsidRPr="00872DC5">
        <w:rPr>
          <w:sz w:val="28"/>
          <w:rtl/>
          <w:lang w:bidi="fa-IR"/>
        </w:rPr>
        <w:t xml:space="preserve"> به عنوان ابز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قدرتمند در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الگوها و روابط موجود در داده‌ها مورد استفاده قرار 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د</w:t>
      </w:r>
      <w:r w:rsidRPr="00872DC5">
        <w:rPr>
          <w:sz w:val="28"/>
          <w:rtl/>
          <w:lang w:bidi="fa-IR"/>
        </w:rPr>
        <w:t>. با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ا</w:t>
      </w:r>
      <w:r w:rsidRPr="00872DC5">
        <w:rPr>
          <w:rFonts w:hint="eastAsia"/>
          <w:sz w:val="28"/>
          <w:rtl/>
          <w:lang w:bidi="fa-IR"/>
        </w:rPr>
        <w:t>ل،</w:t>
      </w:r>
      <w:r w:rsidRPr="00872DC5">
        <w:rPr>
          <w:sz w:val="28"/>
          <w:rtl/>
          <w:lang w:bidi="fa-IR"/>
        </w:rPr>
        <w:t xml:space="preserve"> به د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کمبود تحق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قات</w:t>
      </w:r>
      <w:r w:rsidRPr="00872DC5">
        <w:rPr>
          <w:sz w:val="28"/>
          <w:rtl/>
          <w:lang w:bidi="fa-IR"/>
        </w:rPr>
        <w:t xml:space="preserve"> معتبر و ک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جامع در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وزه، امکان بهره‌برد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کامل از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شبکه استلار محدود است.</w:t>
      </w:r>
    </w:p>
    <w:p w14:paraId="25F649C7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بنابر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،</w:t>
      </w:r>
      <w:r w:rsidRPr="00872DC5">
        <w:rPr>
          <w:sz w:val="28"/>
          <w:rtl/>
          <w:lang w:bidi="fa-IR"/>
        </w:rPr>
        <w:t xml:space="preserve"> با ترک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ب</w:t>
      </w:r>
      <w:r w:rsidRPr="00872DC5">
        <w:rPr>
          <w:sz w:val="28"/>
          <w:rtl/>
          <w:lang w:bidi="fa-IR"/>
        </w:rPr>
        <w:t xml:space="preserve"> مطالعات گذشته و تحق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قات</w:t>
      </w:r>
      <w:r w:rsidRPr="00872DC5">
        <w:rPr>
          <w:sz w:val="28"/>
          <w:rtl/>
          <w:lang w:bidi="fa-IR"/>
        </w:rPr>
        <w:t xml:space="preserve"> ج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</w:t>
      </w:r>
      <w:r w:rsidRPr="00872DC5">
        <w:rPr>
          <w:sz w:val="28"/>
          <w:rtl/>
          <w:lang w:bidi="fa-IR"/>
        </w:rPr>
        <w:t xml:space="preserve"> در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</w:t>
      </w:r>
      <w:r w:rsidRPr="00872DC5">
        <w:rPr>
          <w:sz w:val="28"/>
          <w:rtl/>
          <w:lang w:bidi="fa-IR"/>
        </w:rPr>
        <w:t xml:space="preserve">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تراکنش‌ها و کاربران مخرب،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</w:t>
      </w:r>
      <w:r w:rsidRPr="00872DC5">
        <w:rPr>
          <w:sz w:val="28"/>
          <w:rtl/>
          <w:lang w:bidi="fa-IR"/>
        </w:rPr>
        <w:t xml:space="preserve"> به بهبکم شدن مشکلات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بهره‌برد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ز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شبکه استلار پرداخت تا بتوان به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بهتر رفت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خرب و تراکنش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غ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مجاز</w:t>
      </w:r>
      <w:r w:rsidRPr="00872DC5">
        <w:rPr>
          <w:sz w:val="28"/>
          <w:rtl/>
          <w:lang w:bidi="fa-IR"/>
        </w:rPr>
        <w:t xml:space="preserve"> در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>نه تراکنش‌ها پرداخت. با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تلاش‌ها،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هبو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فته</w:t>
      </w:r>
      <w:r w:rsidRPr="00872DC5">
        <w:rPr>
          <w:sz w:val="28"/>
          <w:rtl/>
          <w:lang w:bidi="fa-IR"/>
        </w:rPr>
        <w:t xml:space="preserve"> در تج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ه</w:t>
      </w:r>
      <w:r w:rsidRPr="00872DC5">
        <w:rPr>
          <w:sz w:val="28"/>
          <w:rtl/>
          <w:lang w:bidi="fa-IR"/>
        </w:rPr>
        <w:t xml:space="preserve"> و تح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داده‌ها و روابط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ه‌ت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که در آنها شبکه استلار نقش دارد، مورد استفاده قرار خواهند گرفت.</w:t>
      </w:r>
    </w:p>
    <w:p w14:paraId="74791508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</w:p>
    <w:p w14:paraId="6428C785" w14:textId="77777777" w:rsidR="00030FA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در</w:t>
      </w:r>
      <w:r w:rsidRPr="00872DC5">
        <w:rPr>
          <w:sz w:val="28"/>
          <w:rtl/>
          <w:lang w:bidi="fa-IR"/>
        </w:rPr>
        <w:t xml:space="preserve"> نت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جه،</w:t>
      </w:r>
      <w:r w:rsidRPr="00872DC5">
        <w:rPr>
          <w:sz w:val="28"/>
          <w:rtl/>
          <w:lang w:bidi="fa-IR"/>
        </w:rPr>
        <w:t xml:space="preserve">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تحق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قات</w:t>
      </w:r>
      <w:r w:rsidRPr="00872DC5">
        <w:rPr>
          <w:sz w:val="28"/>
          <w:rtl/>
          <w:lang w:bidi="fa-IR"/>
        </w:rPr>
        <w:t xml:space="preserve"> و بهبود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رنامه‌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شده در حوزه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تراکنش‌ها و کاربران مخرب، ا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و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م</w:t>
      </w:r>
      <w:r w:rsidRPr="00872DC5">
        <w:rPr>
          <w:sz w:val="28"/>
          <w:rtl/>
          <w:lang w:bidi="fa-IR"/>
        </w:rPr>
        <w:t xml:space="preserve"> که منجر به ارتق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م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،</w:t>
      </w:r>
      <w:r w:rsidRPr="00872DC5">
        <w:rPr>
          <w:sz w:val="28"/>
          <w:rtl/>
          <w:lang w:bidi="fa-IR"/>
        </w:rPr>
        <w:t xml:space="preserve"> کار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rFonts w:hint="eastAsia"/>
          <w:sz w:val="28"/>
          <w:rtl/>
          <w:lang w:bidi="fa-IR"/>
        </w:rPr>
        <w:t>،</w:t>
      </w:r>
      <w:r w:rsidRPr="00872DC5">
        <w:rPr>
          <w:sz w:val="28"/>
          <w:rtl/>
          <w:lang w:bidi="fa-IR"/>
        </w:rPr>
        <w:t xml:space="preserve"> و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</w:t>
      </w:r>
      <w:r w:rsidRPr="00872DC5">
        <w:rPr>
          <w:sz w:val="28"/>
          <w:rtl/>
          <w:lang w:bidi="fa-IR"/>
        </w:rPr>
        <w:t xml:space="preserve"> استفاده از س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ستم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بت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ر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در حوزه تراکنش‌ها شو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شرفت‌ها</w:t>
      </w:r>
      <w:r w:rsidRPr="00872DC5">
        <w:rPr>
          <w:sz w:val="28"/>
          <w:rtl/>
          <w:lang w:bidi="fa-IR"/>
        </w:rPr>
        <w:t xml:space="preserve">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ند</w:t>
      </w:r>
      <w:r w:rsidRPr="00872DC5">
        <w:rPr>
          <w:sz w:val="28"/>
          <w:rtl/>
          <w:lang w:bidi="fa-IR"/>
        </w:rPr>
        <w:t xml:space="preserve"> تأث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</w:t>
      </w:r>
      <w:r w:rsidRPr="00872DC5">
        <w:rPr>
          <w:sz w:val="28"/>
          <w:rtl/>
          <w:lang w:bidi="fa-IR"/>
        </w:rPr>
        <w:t xml:space="preserve"> قابل توجه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</w:t>
      </w:r>
      <w:r w:rsidRPr="00872DC5">
        <w:rPr>
          <w:sz w:val="28"/>
          <w:rtl/>
          <w:lang w:bidi="fa-IR"/>
        </w:rPr>
        <w:lastRenderedPageBreak/>
        <w:t>در حفظ ا</w:t>
      </w:r>
      <w:r w:rsidRPr="00872DC5">
        <w:rPr>
          <w:rFonts w:hint="eastAsia"/>
          <w:sz w:val="28"/>
          <w:rtl/>
          <w:lang w:bidi="fa-IR"/>
        </w:rPr>
        <w:t>م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</w:t>
      </w:r>
      <w:r w:rsidRPr="00872DC5">
        <w:rPr>
          <w:sz w:val="28"/>
          <w:rtl/>
          <w:lang w:bidi="fa-IR"/>
        </w:rPr>
        <w:t xml:space="preserve"> و کاهش خسارات احتما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ناش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ز تراکنش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خرب داشته باشند.</w:t>
      </w:r>
    </w:p>
    <w:p w14:paraId="0B7B1DA6" w14:textId="77777777" w:rsidR="00E91F14" w:rsidRPr="001D071C" w:rsidRDefault="00E91F14" w:rsidP="001D071C">
      <w:pPr>
        <w:pStyle w:val="a6"/>
        <w:rPr>
          <w:rtl/>
          <w:lang w:bidi="fa-IR"/>
        </w:rPr>
      </w:pPr>
    </w:p>
    <w:p w14:paraId="0D2D251A" w14:textId="77777777" w:rsidR="00E91F14" w:rsidRDefault="00E91F14" w:rsidP="00E91F14">
      <w:pPr>
        <w:pStyle w:val="a6"/>
        <w:rPr>
          <w:rtl/>
        </w:rPr>
        <w:sectPr w:rsidR="00E91F14" w:rsidSect="000315C1">
          <w:headerReference w:type="default" r:id="rId17"/>
          <w:footerReference w:type="default" r:id="rId18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17F507FA" w14:textId="77777777" w:rsidR="00E91F14" w:rsidRDefault="00E91F14" w:rsidP="00E91F14">
      <w:pPr>
        <w:pStyle w:val="a6"/>
        <w:rPr>
          <w:rtl/>
        </w:rPr>
      </w:pPr>
    </w:p>
    <w:p w14:paraId="2E3FB7C5" w14:textId="48EDCD8B" w:rsidR="00E91F14" w:rsidRDefault="00E91F14" w:rsidP="005C7D77">
      <w:pPr>
        <w:pStyle w:val="a"/>
        <w:rPr>
          <w:rtl/>
        </w:rPr>
      </w:pPr>
      <w:r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C766EB" w:rsidRPr="00C766EB">
        <w:rPr>
          <w:rFonts w:hint="cs"/>
          <w:rtl/>
        </w:rPr>
        <w:t>روش تحقیق</w:t>
      </w:r>
    </w:p>
    <w:p w14:paraId="5D79D203" w14:textId="77777777" w:rsidR="0000095F" w:rsidRDefault="0000095F" w:rsidP="0000095F">
      <w:pPr>
        <w:pStyle w:val="a6"/>
        <w:rPr>
          <w:rtl/>
          <w:lang w:bidi="fa-IR"/>
        </w:rPr>
      </w:pPr>
    </w:p>
    <w:p w14:paraId="257AA7F1" w14:textId="77777777" w:rsidR="0000095F" w:rsidRDefault="0000095F" w:rsidP="00D934CB">
      <w:pPr>
        <w:pStyle w:val="a6"/>
        <w:ind w:firstLine="0"/>
        <w:rPr>
          <w:rtl/>
          <w:lang w:bidi="fa-IR"/>
        </w:rPr>
        <w:sectPr w:rsidR="0000095F" w:rsidSect="000315C1">
          <w:headerReference w:type="default" r:id="rId19"/>
          <w:footerReference w:type="default" r:id="rId20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6D897CC6" w14:textId="77777777" w:rsidR="0000095F" w:rsidRDefault="0000095F" w:rsidP="00D934CB">
      <w:pPr>
        <w:pStyle w:val="a6"/>
        <w:ind w:firstLine="0"/>
        <w:rPr>
          <w:rtl/>
          <w:lang w:bidi="fa-IR"/>
        </w:rPr>
      </w:pPr>
    </w:p>
    <w:p w14:paraId="4E84A8EC" w14:textId="77777777" w:rsidR="0000095F" w:rsidRDefault="0000095F" w:rsidP="0000095F">
      <w:pPr>
        <w:pStyle w:val="a0"/>
        <w:rPr>
          <w:rtl/>
        </w:rPr>
      </w:pPr>
      <w:bookmarkStart w:id="7" w:name="_Toc106512882"/>
      <w:r>
        <w:rPr>
          <w:rFonts w:hint="cs"/>
          <w:rtl/>
        </w:rPr>
        <w:t>مقدمه</w:t>
      </w:r>
      <w:bookmarkEnd w:id="7"/>
    </w:p>
    <w:p w14:paraId="52513C47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sz w:val="28"/>
          <w:rtl/>
          <w:lang w:bidi="fa-IR"/>
        </w:rPr>
        <w:t>برخلاف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عمو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ه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تقال ارز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ال</w:t>
      </w:r>
      <w:r w:rsidRPr="00D934CB">
        <w:rPr>
          <w:sz w:val="28"/>
          <w:rtl/>
          <w:lang w:bidi="fa-IR"/>
        </w:rPr>
        <w:t xml:space="preserve"> استفاد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ند،</w:t>
      </w:r>
      <w:r w:rsidRPr="00D934CB">
        <w:rPr>
          <w:sz w:val="28"/>
          <w:rtl/>
          <w:lang w:bidi="fa-IR"/>
        </w:rPr>
        <w:t xml:space="preserve"> استلار به طور خاص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نوآ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رقابت در پرداخ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‌المل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طراح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شده است. هدف اص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لار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انتقال پول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ال</w:t>
      </w:r>
      <w:r w:rsidRPr="00D934CB">
        <w:rPr>
          <w:sz w:val="28"/>
          <w:rtl/>
          <w:lang w:bidi="fa-IR"/>
        </w:rPr>
        <w:t xml:space="preserve"> به صورت مست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در هر نقطه از جهان در چند ث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اس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>.</w:t>
      </w:r>
    </w:p>
    <w:p w14:paraId="118241C5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نوآور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ا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لار، استفاده از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تراکنش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ن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اسطه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دون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به اعتماد است. در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سن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جام تراکنش‌ها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به اعتماد به واسطه‌ها وجود دارد. اما استلار با استفاده از پروتکل اجماع توافق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ان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فدرال به نام </w:t>
      </w:r>
      <w:r w:rsidRPr="00D934CB">
        <w:rPr>
          <w:sz w:val="28"/>
          <w:lang w:bidi="fa-IR"/>
        </w:rPr>
        <w:t>SCP (Stellar Consensus Protocol)</w:t>
      </w:r>
      <w:r w:rsidRPr="00D934CB">
        <w:rPr>
          <w:sz w:val="28"/>
          <w:rtl/>
          <w:lang w:bidi="fa-IR"/>
        </w:rPr>
        <w:t>،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مشکل را حل کرده است. </w:t>
      </w:r>
      <w:r w:rsidRPr="00D934CB">
        <w:rPr>
          <w:sz w:val="28"/>
          <w:lang w:bidi="fa-IR"/>
        </w:rPr>
        <w:t>SCP</w:t>
      </w:r>
      <w:r w:rsidRPr="00D934CB">
        <w:rPr>
          <w:sz w:val="28"/>
          <w:rtl/>
          <w:lang w:bidi="fa-IR"/>
        </w:rPr>
        <w:t xml:space="preserve"> به هر اعتبارسنج در شبکه اجاز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دهد</w:t>
      </w:r>
      <w:r w:rsidRPr="00D934CB">
        <w:rPr>
          <w:sz w:val="28"/>
          <w:rtl/>
          <w:lang w:bidi="fa-IR"/>
        </w:rPr>
        <w:t xml:space="preserve"> س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sz w:val="28"/>
          <w:rtl/>
          <w:lang w:bidi="fa-IR"/>
        </w:rPr>
        <w:t xml:space="preserve"> اعتبارسنج‌ها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ند و با آنها توافق کن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به معن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عدم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به اعتماد کامل به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واسطه و تأ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م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 صحت تراکنش‌ها است.</w:t>
      </w:r>
    </w:p>
    <w:p w14:paraId="4D21CB1A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استفاده</w:t>
      </w:r>
      <w:r w:rsidRPr="00D934CB">
        <w:rPr>
          <w:sz w:val="28"/>
          <w:rtl/>
          <w:lang w:bidi="fa-IR"/>
        </w:rPr>
        <w:t xml:space="preserve"> از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جسته استلار است.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رفته</w:t>
      </w:r>
      <w:r w:rsidRPr="00D934CB">
        <w:rPr>
          <w:sz w:val="28"/>
          <w:rtl/>
          <w:lang w:bidi="fa-IR"/>
        </w:rPr>
        <w:t xml:space="preserve"> در حوزه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ست که قاب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نجام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س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عتر</w:t>
      </w:r>
      <w:r w:rsidRPr="00D934CB">
        <w:rPr>
          <w:sz w:val="28"/>
          <w:rtl/>
          <w:lang w:bidi="fa-IR"/>
        </w:rPr>
        <w:t xml:space="preserve"> و م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س‌پذ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تر</w:t>
      </w:r>
      <w:r w:rsidRPr="00D934CB">
        <w:rPr>
          <w:sz w:val="28"/>
          <w:rtl/>
          <w:lang w:bidi="fa-IR"/>
        </w:rPr>
        <w:t xml:space="preserve"> را فراهم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 با استفاده از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،</w:t>
      </w:r>
      <w:r w:rsidRPr="00D934CB">
        <w:rPr>
          <w:sz w:val="28"/>
          <w:rtl/>
          <w:lang w:bidi="fa-IR"/>
        </w:rPr>
        <w:t xml:space="preserve"> استلار توانسته است قاب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نتقال پول در سراسر جهان </w:t>
      </w:r>
      <w:r w:rsidRPr="00D934CB">
        <w:rPr>
          <w:rFonts w:hint="eastAsia"/>
          <w:sz w:val="28"/>
          <w:rtl/>
          <w:lang w:bidi="fa-IR"/>
        </w:rPr>
        <w:t>را</w:t>
      </w:r>
      <w:r w:rsidRPr="00D934CB">
        <w:rPr>
          <w:sz w:val="28"/>
          <w:rtl/>
          <w:lang w:bidi="fa-IR"/>
        </w:rPr>
        <w:t xml:space="preserve"> در چند ث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برآورده کند و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مر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رداخ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‌المل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ر</w:t>
      </w:r>
      <w:r w:rsidRPr="00D934CB">
        <w:rPr>
          <w:sz w:val="28"/>
          <w:rtl/>
          <w:lang w:bidi="fa-IR"/>
        </w:rPr>
        <w:t xml:space="preserve"> ح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.</w:t>
      </w:r>
    </w:p>
    <w:p w14:paraId="2479888D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به</w:t>
      </w:r>
      <w:r w:rsidRPr="00D934CB">
        <w:rPr>
          <w:sz w:val="28"/>
          <w:rtl/>
          <w:lang w:bidi="fa-IR"/>
        </w:rPr>
        <w:t xml:space="preserve"> طور خلاصه، استلار با استفاده از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</w:t>
      </w:r>
      <w:r w:rsidRPr="00D934CB">
        <w:rPr>
          <w:sz w:val="28"/>
          <w:rtl/>
          <w:lang w:bidi="fa-IR"/>
        </w:rPr>
        <w:t xml:space="preserve"> و پروتکل </w:t>
      </w:r>
      <w:r w:rsidRPr="00D934CB">
        <w:rPr>
          <w:sz w:val="28"/>
          <w:lang w:bidi="fa-IR"/>
        </w:rPr>
        <w:t>SCP</w:t>
      </w:r>
      <w:r w:rsidRPr="00D934CB">
        <w:rPr>
          <w:sz w:val="28"/>
          <w:rtl/>
          <w:lang w:bidi="fa-IR"/>
        </w:rPr>
        <w:t xml:space="preserve">،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بکه پرداخت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را فراهم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 xml:space="preserve"> که قاب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نتقال س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ع</w:t>
      </w:r>
      <w:r w:rsidRPr="00D934CB">
        <w:rPr>
          <w:sz w:val="28"/>
          <w:rtl/>
          <w:lang w:bidi="fa-IR"/>
        </w:rPr>
        <w:t xml:space="preserve"> و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ن</w:t>
      </w:r>
      <w:r w:rsidRPr="00D934CB">
        <w:rPr>
          <w:sz w:val="28"/>
          <w:rtl/>
          <w:lang w:bidi="fa-IR"/>
        </w:rPr>
        <w:t xml:space="preserve"> پول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ال</w:t>
      </w:r>
      <w:r w:rsidRPr="00D934CB">
        <w:rPr>
          <w:sz w:val="28"/>
          <w:rtl/>
          <w:lang w:bidi="fa-IR"/>
        </w:rPr>
        <w:t xml:space="preserve"> را در سراسر جهان را داراست. هدف اص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لار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نوآ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رقابت در پرداخ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‌المل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 و با ارا</w:t>
      </w:r>
      <w:r w:rsidRPr="00D934CB">
        <w:rPr>
          <w:rFonts w:hint="eastAsia"/>
          <w:sz w:val="28"/>
          <w:rtl/>
          <w:lang w:bidi="fa-IR"/>
        </w:rPr>
        <w:t>ئه</w:t>
      </w:r>
      <w:r w:rsidRPr="00D934CB">
        <w:rPr>
          <w:sz w:val="28"/>
          <w:rtl/>
          <w:lang w:bidi="fa-IR"/>
        </w:rPr>
        <w:t xml:space="preserve">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تراکنش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ن</w:t>
      </w:r>
      <w:r w:rsidRPr="00D934CB">
        <w:rPr>
          <w:sz w:val="28"/>
          <w:rtl/>
          <w:lang w:bidi="fa-IR"/>
        </w:rPr>
        <w:t xml:space="preserve"> و بدون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به اعتماد، تلاش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 xml:space="preserve"> تا محدو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sz w:val="28"/>
          <w:rtl/>
          <w:lang w:bidi="fa-IR"/>
        </w:rPr>
        <w:t xml:space="preserve"> و مشکلات </w:t>
      </w:r>
      <w:r w:rsidRPr="00D934CB">
        <w:rPr>
          <w:sz w:val="28"/>
          <w:rtl/>
          <w:lang w:bidi="fa-IR"/>
        </w:rPr>
        <w:lastRenderedPageBreak/>
        <w:t>مربوط به واسطه‌ها را بر طور کامل برطرف کند و به کاربران امکان انجام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من و مست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را در سطح جه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فراهم کند.</w:t>
      </w:r>
    </w:p>
    <w:p w14:paraId="65785679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در</w:t>
      </w:r>
      <w:r w:rsidRPr="00D934CB">
        <w:rPr>
          <w:sz w:val="28"/>
          <w:rtl/>
          <w:lang w:bidi="fa-IR"/>
        </w:rPr>
        <w:t xml:space="preserve"> شبکه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،</w:t>
      </w:r>
      <w:r w:rsidRPr="00D934CB">
        <w:rPr>
          <w:sz w:val="28"/>
          <w:rtl/>
          <w:lang w:bidi="fa-IR"/>
        </w:rPr>
        <w:t xml:space="preserve"> هر کاربر توسط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ناسه شناخت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 xml:space="preserve"> که از ک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دست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آ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>. اما امکان قرار دادن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در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جود ندار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ام مستعار و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 به همراه دارد و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تحول کسب و کار و جذب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را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 از طرف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،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در راه با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ان</w:t>
      </w:r>
      <w:r w:rsidRPr="00D934CB">
        <w:rPr>
          <w:sz w:val="28"/>
          <w:rtl/>
          <w:lang w:bidi="fa-IR"/>
        </w:rPr>
        <w:t xml:space="preserve"> من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قرار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دهد</w:t>
      </w:r>
      <w:r w:rsidRPr="00D934CB">
        <w:rPr>
          <w:sz w:val="28"/>
          <w:rtl/>
          <w:lang w:bidi="fa-IR"/>
        </w:rPr>
        <w:t xml:space="preserve"> و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انند کلاهبر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هک،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بط با باز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پولشو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را ممکن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سازد</w:t>
      </w:r>
      <w:r w:rsidRPr="00D934CB">
        <w:rPr>
          <w:sz w:val="28"/>
          <w:rtl/>
          <w:lang w:bidi="fa-IR"/>
        </w:rPr>
        <w:t>. به ه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د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،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ف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 توسعه ابز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اسب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ل</w:t>
      </w:r>
      <w:r w:rsidRPr="00D934CB">
        <w:rPr>
          <w:rFonts w:hint="eastAsia"/>
          <w:sz w:val="28"/>
          <w:rtl/>
          <w:lang w:bidi="fa-IR"/>
        </w:rPr>
        <w:t>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جود دارد.در شبکه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،</w:t>
      </w:r>
      <w:r w:rsidRPr="00D934CB">
        <w:rPr>
          <w:sz w:val="28"/>
          <w:rtl/>
          <w:lang w:bidi="fa-IR"/>
        </w:rPr>
        <w:t xml:space="preserve"> هر کاربر با استفاده از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ناسه منحصر به فرد شناخت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 xml:space="preserve"> که از ک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تعلق به او تو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>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شخ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،</w:t>
      </w:r>
      <w:r w:rsidRPr="00D934CB">
        <w:rPr>
          <w:sz w:val="28"/>
          <w:rtl/>
          <w:lang w:bidi="fa-IR"/>
        </w:rPr>
        <w:t xml:space="preserve"> امکان ارتباط و انتقال ارز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ال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کاربران را فراهم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 با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حال،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به صور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فرض</w:t>
      </w:r>
      <w:r w:rsidRPr="00D934CB">
        <w:rPr>
          <w:sz w:val="28"/>
          <w:rtl/>
          <w:lang w:bidi="fa-IR"/>
        </w:rPr>
        <w:t xml:space="preserve">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را در خود ج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هد، به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مع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ه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اق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نام مستعار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کاربر را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به راح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شخ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ص</w:t>
      </w:r>
      <w:r w:rsidRPr="00D934CB">
        <w:rPr>
          <w:sz w:val="28"/>
          <w:rtl/>
          <w:lang w:bidi="fa-IR"/>
        </w:rPr>
        <w:t xml:space="preserve"> دا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جر به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اربران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 xml:space="preserve"> ک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در تحول کسب و کارها و جذب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تأث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گذار</w:t>
      </w:r>
      <w:r w:rsidRPr="00D934CB">
        <w:rPr>
          <w:sz w:val="28"/>
          <w:rtl/>
          <w:lang w:bidi="fa-IR"/>
        </w:rPr>
        <w:t xml:space="preserve"> باشد.</w:t>
      </w:r>
    </w:p>
    <w:p w14:paraId="549A4436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طرف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،</w:t>
      </w:r>
      <w:r w:rsidRPr="00D934CB">
        <w:rPr>
          <w:sz w:val="28"/>
          <w:rtl/>
          <w:lang w:bidi="fa-IR"/>
        </w:rPr>
        <w:t xml:space="preserve"> ناقص بودن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در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باعث وجود چالش‌ها و مسائ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>. با امکان استفاده از نام مستعار،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انند کلاهبر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هک،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بط با باز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پولشو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ند</w:t>
      </w:r>
      <w:r w:rsidRPr="00D934CB">
        <w:rPr>
          <w:sz w:val="28"/>
          <w:rtl/>
          <w:lang w:bidi="fa-IR"/>
        </w:rPr>
        <w:t xml:space="preserve"> به راح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جام شوند و از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گاه</w:t>
      </w:r>
      <w:r w:rsidRPr="00D934CB">
        <w:rPr>
          <w:sz w:val="28"/>
          <w:rtl/>
          <w:lang w:bidi="fa-IR"/>
        </w:rPr>
        <w:t xml:space="preserve"> ام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ته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شوند.</w:t>
      </w:r>
    </w:p>
    <w:p w14:paraId="3D37A6CE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به</w:t>
      </w:r>
      <w:r w:rsidRPr="00D934CB">
        <w:rPr>
          <w:sz w:val="28"/>
          <w:rtl/>
          <w:lang w:bidi="fa-IR"/>
        </w:rPr>
        <w:t xml:space="preserve"> ه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د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قابله با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چالش‌ها و مسائل،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ف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 توسعه ابزارها و فناور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اسب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جود دار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بزارها ب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قادر باشند تا الگوها و الزامات مربوط به تراکنش‌ها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نند و در صورت شک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کاربران و ر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مجاز</w:t>
      </w:r>
      <w:r w:rsidRPr="00D934CB">
        <w:rPr>
          <w:sz w:val="28"/>
          <w:rtl/>
          <w:lang w:bidi="fa-IR"/>
        </w:rPr>
        <w:t xml:space="preserve"> در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به کار گرفته شوند.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داده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زرگ و استفاده از رو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وش مصنو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د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اش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در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ز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ه</w:t>
      </w:r>
      <w:r w:rsidRPr="00D934CB">
        <w:rPr>
          <w:sz w:val="28"/>
          <w:rtl/>
          <w:lang w:bidi="fa-IR"/>
        </w:rPr>
        <w:t xml:space="preserve"> م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lastRenderedPageBreak/>
        <w:t>باشد.</w:t>
      </w:r>
    </w:p>
    <w:p w14:paraId="1B0708DA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در</w:t>
      </w:r>
      <w:r w:rsidRPr="00D934CB">
        <w:rPr>
          <w:sz w:val="28"/>
          <w:rtl/>
          <w:lang w:bidi="fa-IR"/>
        </w:rPr>
        <w:t xml:space="preserve"> ن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ه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اربران و به همراه داشتن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ام مستعار در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،</w:t>
      </w:r>
      <w:r w:rsidRPr="00D934CB">
        <w:rPr>
          <w:sz w:val="28"/>
          <w:rtl/>
          <w:lang w:bidi="fa-IR"/>
        </w:rPr>
        <w:t xml:space="preserve"> ابزارها و راهک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اسب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و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ضر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ستن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بزارها ب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قادر باشند به طور موثر و قابل اعتماد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و متوقف کننشبکه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رمزن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 که به کاربران امکان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دهد</w:t>
      </w:r>
      <w:r w:rsidRPr="00D934CB">
        <w:rPr>
          <w:sz w:val="28"/>
          <w:rtl/>
          <w:lang w:bidi="fa-IR"/>
        </w:rPr>
        <w:t xml:space="preserve"> تراکنش‌ها را بدون واسطه و مست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اً</w:t>
      </w:r>
      <w:r w:rsidRPr="00D934CB">
        <w:rPr>
          <w:sz w:val="28"/>
          <w:rtl/>
          <w:lang w:bidi="fa-IR"/>
        </w:rPr>
        <w:t xml:space="preserve"> با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</w:t>
      </w:r>
      <w:r w:rsidRPr="00D934CB">
        <w:rPr>
          <w:sz w:val="28"/>
          <w:rtl/>
          <w:lang w:bidi="fa-IR"/>
        </w:rPr>
        <w:t xml:space="preserve"> انجام دهند. در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شبکه، هر کاربر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ناسه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</w:t>
      </w:r>
      <w:r w:rsidRPr="00D934CB">
        <w:rPr>
          <w:sz w:val="28"/>
          <w:rtl/>
          <w:lang w:bidi="fa-IR"/>
        </w:rPr>
        <w:t xml:space="preserve"> آدرس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خود دارد که به صورت منحصر به فرد و با استفاده از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ک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و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>. با استفاده از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شناسه، تراکنش‌ها در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ثبت و ت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ند</w:t>
      </w:r>
      <w:r w:rsidRPr="00D934CB">
        <w:rPr>
          <w:sz w:val="28"/>
          <w:rtl/>
          <w:lang w:bidi="fa-IR"/>
        </w:rPr>
        <w:t>.</w:t>
      </w:r>
    </w:p>
    <w:p w14:paraId="77EB48C4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اما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چالش‌ه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ه در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جود دارد، ناقص بودن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ست. به عبارت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،</w:t>
      </w:r>
      <w:r w:rsidRPr="00D934CB">
        <w:rPr>
          <w:sz w:val="28"/>
          <w:rtl/>
          <w:lang w:bidi="fa-IR"/>
        </w:rPr>
        <w:t xml:space="preserve">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به طور مست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اق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اربران را تشخ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ص</w:t>
      </w:r>
      <w:r w:rsidRPr="00D934CB">
        <w:rPr>
          <w:sz w:val="28"/>
          <w:rtl/>
          <w:lang w:bidi="fa-IR"/>
        </w:rPr>
        <w:t xml:space="preserve"> دهد و فقط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آن‌ها را با شناسه‌ه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ه استفاد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ند،</w:t>
      </w:r>
      <w:r w:rsidRPr="00D934CB">
        <w:rPr>
          <w:sz w:val="28"/>
          <w:rtl/>
          <w:lang w:bidi="fa-IR"/>
        </w:rPr>
        <w:t xml:space="preserve">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ن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ام مستعار و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 به همراه دارد که در برخ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وارد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م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واقع شود.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ثال، در عم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ت</w:t>
      </w:r>
      <w:r w:rsidRPr="00D934CB">
        <w:rPr>
          <w:sz w:val="28"/>
          <w:rtl/>
          <w:lang w:bidi="fa-IR"/>
        </w:rPr>
        <w:t xml:space="preserve"> تج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کسب و کارها ممکن است بخواهند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اق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خود را مخ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گه دارند و تحت نام مستعار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کنند. همچ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،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جذب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مهم باشد، 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ا</w:t>
      </w:r>
      <w:r w:rsidRPr="00D934CB">
        <w:rPr>
          <w:sz w:val="28"/>
          <w:rtl/>
          <w:lang w:bidi="fa-IR"/>
        </w:rPr>
        <w:t xml:space="preserve"> ح</w:t>
      </w:r>
      <w:r w:rsidRPr="00D934CB">
        <w:rPr>
          <w:rFonts w:hint="eastAsia"/>
          <w:sz w:val="28"/>
          <w:rtl/>
          <w:lang w:bidi="fa-IR"/>
        </w:rPr>
        <w:t>فظ</w:t>
      </w:r>
      <w:r w:rsidRPr="00D934CB">
        <w:rPr>
          <w:sz w:val="28"/>
          <w:rtl/>
          <w:lang w:bidi="fa-IR"/>
        </w:rPr>
        <w:t xml:space="preserve">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عاملات و اطلاعات م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اعتماد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را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تر</w:t>
      </w:r>
      <w:r w:rsidRPr="00D934CB">
        <w:rPr>
          <w:sz w:val="28"/>
          <w:rtl/>
          <w:lang w:bidi="fa-IR"/>
        </w:rPr>
        <w:t xml:space="preserve"> کند.</w:t>
      </w:r>
    </w:p>
    <w:p w14:paraId="1853828A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با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حال، وجود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در راه با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ان</w:t>
      </w:r>
      <w:r w:rsidRPr="00D934CB">
        <w:rPr>
          <w:sz w:val="28"/>
          <w:rtl/>
          <w:lang w:bidi="fa-IR"/>
        </w:rPr>
        <w:t xml:space="preserve"> من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خلاف قو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قرار 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د</w:t>
      </w:r>
      <w:r w:rsidRPr="00D934CB">
        <w:rPr>
          <w:sz w:val="28"/>
          <w:rtl/>
          <w:lang w:bidi="fa-IR"/>
        </w:rPr>
        <w:t>. با توجه به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که</w:t>
      </w:r>
      <w:r w:rsidRPr="00D934CB">
        <w:rPr>
          <w:sz w:val="28"/>
          <w:rtl/>
          <w:lang w:bidi="fa-IR"/>
        </w:rPr>
        <w:t xml:space="preserve">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اق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اربران در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نامشخص است، افرا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ا اهداف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انند کلاهبر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هک،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بط با باز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پولشو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ند</w:t>
      </w:r>
      <w:r w:rsidRPr="00D934CB">
        <w:rPr>
          <w:sz w:val="28"/>
          <w:rtl/>
          <w:lang w:bidi="fa-IR"/>
        </w:rPr>
        <w:t xml:space="preserve"> از </w:t>
      </w:r>
      <w:r w:rsidRPr="00D934CB">
        <w:rPr>
          <w:rFonts w:hint="eastAsia"/>
          <w:sz w:val="28"/>
          <w:rtl/>
          <w:lang w:bidi="fa-IR"/>
        </w:rPr>
        <w:t>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فاده کنند و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خلاف قو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را انجام دهند. به ه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د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،</w:t>
      </w:r>
      <w:r w:rsidRPr="00D934CB">
        <w:rPr>
          <w:sz w:val="28"/>
          <w:rtl/>
          <w:lang w:bidi="fa-IR"/>
        </w:rPr>
        <w:t xml:space="preserve"> توسعه ابز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اسب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ضر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.</w:t>
      </w:r>
    </w:p>
    <w:p w14:paraId="56C39B02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شبکه</w:t>
      </w:r>
      <w:r w:rsidRPr="00D934CB">
        <w:rPr>
          <w:sz w:val="28"/>
          <w:rtl/>
          <w:lang w:bidi="fa-IR"/>
        </w:rPr>
        <w:t xml:space="preserve">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 نوظهور است که در حوزه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ختل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جمله ام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تراکنش‌ها، م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داده‌ها و انتقال ارز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مزن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شده، تأث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sz w:val="28"/>
          <w:rtl/>
          <w:lang w:bidi="fa-IR"/>
        </w:rPr>
        <w:t xml:space="preserve"> قابل توج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اشته است. در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شبکه، تجسم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 به عنوان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روش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داده‌ها به کار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رود</w:t>
      </w:r>
      <w:r w:rsidRPr="00D934CB">
        <w:rPr>
          <w:sz w:val="28"/>
          <w:rtl/>
          <w:lang w:bidi="fa-IR"/>
        </w:rPr>
        <w:t xml:space="preserve"> و به عنوان </w:t>
      </w:r>
      <w:r w:rsidRPr="00D934CB">
        <w:rPr>
          <w:sz w:val="28"/>
          <w:rtl/>
          <w:lang w:bidi="fa-IR"/>
        </w:rPr>
        <w:lastRenderedPageBreak/>
        <w:t>ابز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eastAsia"/>
          <w:sz w:val="28"/>
          <w:rtl/>
          <w:lang w:bidi="fa-IR"/>
        </w:rPr>
        <w:t>قدرتمند</w:t>
      </w:r>
      <w:r w:rsidRPr="00D934CB">
        <w:rPr>
          <w:sz w:val="28"/>
          <w:rtl/>
          <w:lang w:bidi="fa-IR"/>
        </w:rPr>
        <w:t xml:space="preserve"> در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‌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وندها،</w:t>
      </w:r>
      <w:r w:rsidRPr="00D934CB">
        <w:rPr>
          <w:sz w:val="28"/>
          <w:rtl/>
          <w:lang w:bidi="fa-IR"/>
        </w:rPr>
        <w:t xml:space="preserve"> طبقه‌بن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گره‌ها، تح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قات</w:t>
      </w:r>
      <w:r w:rsidRPr="00D934CB">
        <w:rPr>
          <w:sz w:val="28"/>
          <w:rtl/>
          <w:lang w:bidi="fa-IR"/>
        </w:rPr>
        <w:t xml:space="preserve"> 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راکنش‌ها و برر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بطه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موجو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sz w:val="28"/>
          <w:rtl/>
          <w:lang w:bidi="fa-IR"/>
        </w:rPr>
        <w:t xml:space="preserve"> عمل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</w:t>
      </w:r>
    </w:p>
    <w:p w14:paraId="291E8261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تجسم</w:t>
      </w:r>
      <w:r w:rsidRPr="00D934CB">
        <w:rPr>
          <w:sz w:val="28"/>
          <w:rtl/>
          <w:lang w:bidi="fa-IR"/>
        </w:rPr>
        <w:t xml:space="preserve">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، به ما امکان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دهد</w:t>
      </w:r>
      <w:r w:rsidRPr="00D934CB">
        <w:rPr>
          <w:sz w:val="28"/>
          <w:rtl/>
          <w:lang w:bidi="fa-IR"/>
        </w:rPr>
        <w:t xml:space="preserve"> تا ساختار و الگو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نهان در ارتباطات داده‌ها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>. با استفاده از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روش،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ارتباطات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کانت‌ها و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بط را به صورت گرا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دل ک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و از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گراف‌ها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بود فهم ما از روند تراکن</w:t>
      </w:r>
      <w:r w:rsidRPr="00D934CB">
        <w:rPr>
          <w:rFonts w:hint="eastAsia"/>
          <w:sz w:val="28"/>
          <w:rtl/>
          <w:lang w:bidi="fa-IR"/>
        </w:rPr>
        <w:t>ش‌ها</w:t>
      </w:r>
      <w:r w:rsidRPr="00D934CB">
        <w:rPr>
          <w:sz w:val="28"/>
          <w:rtl/>
          <w:lang w:bidi="fa-IR"/>
        </w:rPr>
        <w:t xml:space="preserve"> و روابط در شبکه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ستفاده ک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>.</w:t>
      </w:r>
    </w:p>
    <w:p w14:paraId="127C973C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آنجا که شبکه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ز نظر ف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 صورت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گراف تو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ع‌شده</w:t>
      </w:r>
      <w:r w:rsidRPr="00D934CB">
        <w:rPr>
          <w:sz w:val="28"/>
          <w:rtl/>
          <w:lang w:bidi="fa-IR"/>
        </w:rPr>
        <w:t xml:space="preserve"> عمل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 xml:space="preserve"> و تراکنش‌ها و اکانت‌ها به صورت گرا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ا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</w:t>
      </w:r>
      <w:r w:rsidRPr="00D934CB">
        <w:rPr>
          <w:sz w:val="28"/>
          <w:rtl/>
          <w:lang w:bidi="fa-IR"/>
        </w:rPr>
        <w:t xml:space="preserve"> ارتباط دارند، استفاده از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ر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روابط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داده‌ها ب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ر</w:t>
      </w:r>
      <w:r w:rsidRPr="00D934CB">
        <w:rPr>
          <w:sz w:val="28"/>
          <w:rtl/>
          <w:lang w:bidi="fa-IR"/>
        </w:rPr>
        <w:t xml:space="preserve"> مناسب است. در واقع، با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گراف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</w:t>
      </w:r>
      <w:r w:rsidRPr="00D934CB">
        <w:rPr>
          <w:rFonts w:hint="eastAsia"/>
          <w:sz w:val="28"/>
          <w:rtl/>
          <w:lang w:bidi="fa-IR"/>
        </w:rPr>
        <w:t>بط</w:t>
      </w:r>
      <w:r w:rsidRPr="00D934CB">
        <w:rPr>
          <w:sz w:val="28"/>
          <w:rtl/>
          <w:lang w:bidi="fa-IR"/>
        </w:rPr>
        <w:t xml:space="preserve"> با شبکه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به نت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که از ط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ق</w:t>
      </w:r>
      <w:r w:rsidRPr="00D934CB">
        <w:rPr>
          <w:sz w:val="28"/>
          <w:rtl/>
          <w:lang w:bidi="fa-IR"/>
        </w:rPr>
        <w:t xml:space="preserve"> رو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</w:t>
      </w:r>
      <w:r w:rsidRPr="00D934CB">
        <w:rPr>
          <w:sz w:val="28"/>
          <w:rtl/>
          <w:lang w:bidi="fa-IR"/>
        </w:rPr>
        <w:t xml:space="preserve"> به دست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آ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د</w:t>
      </w:r>
      <w:r w:rsidRPr="00D934CB">
        <w:rPr>
          <w:sz w:val="28"/>
          <w:rtl/>
          <w:lang w:bidi="fa-IR"/>
        </w:rPr>
        <w:t>.</w:t>
      </w:r>
    </w:p>
    <w:p w14:paraId="50C2A406" w14:textId="77777777" w:rsidR="00D934CB" w:rsidRPr="00D934CB" w:rsidRDefault="00D934CB" w:rsidP="00D934C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در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جا،</w:t>
      </w:r>
      <w:r w:rsidRPr="00D934CB">
        <w:rPr>
          <w:sz w:val="28"/>
          <w:rtl/>
          <w:lang w:bidi="fa-IR"/>
        </w:rPr>
        <w:t xml:space="preserve"> اطلاعات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بوط به لجر استلار (</w:t>
      </w:r>
      <w:r w:rsidRPr="00D934CB">
        <w:rPr>
          <w:sz w:val="28"/>
          <w:lang w:bidi="fa-IR"/>
        </w:rPr>
        <w:t>Stellar</w:t>
      </w:r>
      <w:r w:rsidRPr="00D934CB">
        <w:rPr>
          <w:sz w:val="28"/>
          <w:rtl/>
          <w:lang w:bidi="fa-IR"/>
        </w:rPr>
        <w:t>) را به عنوان منبع داده‌ها در نظر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. استلار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بکه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 است که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تقال و تبادل ارز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مزن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شده استفاد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>. با مطالعه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تراکنش‌ها و سوابق مرتبط با استلار،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اطلاعات م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 درباره عملکرد و روابط در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شبکه بدست آ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>. با توجه به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که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طلاعات به صورت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ر دسترس هستند، از آنها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به عنوان منابع اص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گرافدر شبکه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ستفاده کرد. با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گراف‌ها و ارتباطات درون آنها، 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الگوها، روابط، و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هم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که به ما در درک بهتر از فرآ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د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راکنش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اکان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کمک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</w:t>
      </w:r>
    </w:p>
    <w:p w14:paraId="561B621B" w14:textId="77777777" w:rsidR="0000095F" w:rsidRPr="0092462A" w:rsidRDefault="00D934CB" w:rsidP="0092462A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در</w:t>
      </w:r>
      <w:r w:rsidRPr="00D934CB">
        <w:rPr>
          <w:sz w:val="28"/>
          <w:rtl/>
          <w:lang w:bidi="fa-IR"/>
        </w:rPr>
        <w:t xml:space="preserve"> ن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ه،</w:t>
      </w:r>
      <w:r w:rsidRPr="00D934CB">
        <w:rPr>
          <w:sz w:val="28"/>
          <w:rtl/>
          <w:lang w:bidi="fa-IR"/>
        </w:rPr>
        <w:t xml:space="preserve"> با توجه به ارتفاع علاقه به تجسم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نمودار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 در تراکنش‌ها و اکان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ن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ه</w:t>
      </w:r>
      <w:r w:rsidRPr="00D934CB">
        <w:rPr>
          <w:sz w:val="28"/>
          <w:rtl/>
          <w:lang w:bidi="fa-IR"/>
        </w:rPr>
        <w:t xml:space="preserve"> گرفت که اه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اق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روش‌ها در شبکه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و فهم بهتر فرآ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دها</w:t>
      </w:r>
      <w:r w:rsidRPr="00D934CB">
        <w:rPr>
          <w:sz w:val="28"/>
          <w:rtl/>
          <w:lang w:bidi="fa-IR"/>
        </w:rPr>
        <w:t xml:space="preserve"> و روابط درون آن افز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فته</w:t>
      </w:r>
      <w:r w:rsidRPr="00D934CB">
        <w:rPr>
          <w:sz w:val="28"/>
          <w:rtl/>
          <w:lang w:bidi="fa-IR"/>
        </w:rPr>
        <w:t xml:space="preserve"> است. با استفاده از تج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گرا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بهره‌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منابع داده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بط با استلار،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به نت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sz w:val="28"/>
          <w:rtl/>
          <w:lang w:bidi="fa-IR"/>
        </w:rPr>
        <w:t xml:space="preserve"> مهم و قابل استفاده‌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ر حوزه بلاک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آن دست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فت</w:t>
      </w:r>
      <w:r w:rsidRPr="00D934CB">
        <w:rPr>
          <w:sz w:val="28"/>
          <w:rtl/>
          <w:lang w:bidi="fa-IR"/>
        </w:rPr>
        <w:t>.</w:t>
      </w:r>
    </w:p>
    <w:p w14:paraId="738F7D2C" w14:textId="77777777" w:rsidR="0000095F" w:rsidRDefault="0092462A" w:rsidP="0092462A">
      <w:pPr>
        <w:pStyle w:val="a1"/>
        <w:numPr>
          <w:ilvl w:val="0"/>
          <w:numId w:val="0"/>
        </w:numPr>
        <w:rPr>
          <w:rFonts w:cs="B Mitra"/>
          <w:sz w:val="28"/>
          <w:szCs w:val="32"/>
          <w:lang w:bidi="fa-IR"/>
        </w:rPr>
      </w:pPr>
      <w:bookmarkStart w:id="8" w:name="_Toc106512884"/>
      <w:r>
        <w:rPr>
          <w:rFonts w:cs="B Mitra" w:hint="cs"/>
          <w:sz w:val="28"/>
          <w:szCs w:val="32"/>
          <w:rtl/>
          <w:lang w:bidi="fa-IR"/>
        </w:rPr>
        <w:lastRenderedPageBreak/>
        <w:t>3-2.طرح</w:t>
      </w:r>
      <w:r w:rsidRPr="0092462A">
        <w:rPr>
          <w:rFonts w:cs="B Mitra" w:hint="cs"/>
          <w:sz w:val="28"/>
          <w:szCs w:val="32"/>
          <w:rtl/>
          <w:lang w:bidi="fa-IR"/>
        </w:rPr>
        <w:t xml:space="preserve"> تحقیق </w:t>
      </w:r>
      <w:bookmarkEnd w:id="8"/>
    </w:p>
    <w:p w14:paraId="62C1F93E" w14:textId="77777777" w:rsidR="007B3537" w:rsidRPr="007B3537" w:rsidRDefault="007B3537" w:rsidP="007B3537">
      <w:pPr>
        <w:pStyle w:val="a6"/>
        <w:rPr>
          <w:sz w:val="28"/>
          <w:rtl/>
          <w:lang w:bidi="fa-IR"/>
        </w:rPr>
      </w:pPr>
      <w:r w:rsidRPr="007B3537">
        <w:rPr>
          <w:sz w:val="28"/>
          <w:rtl/>
          <w:lang w:bidi="fa-IR"/>
        </w:rPr>
        <w:t>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،</w:t>
      </w:r>
      <w:r w:rsidRPr="007B3537">
        <w:rPr>
          <w:sz w:val="28"/>
          <w:rtl/>
          <w:lang w:bidi="fa-IR"/>
        </w:rPr>
        <w:t xml:space="preserve"> به بررس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استلار، 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ک</w:t>
      </w:r>
      <w:r w:rsidRPr="007B3537">
        <w:rPr>
          <w:sz w:val="28"/>
          <w:rtl/>
          <w:lang w:bidi="fa-IR"/>
        </w:rPr>
        <w:t xml:space="preserve"> شبکه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مبت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بر گراف، پرداخته شده است. بر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انجام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،</w:t>
      </w:r>
      <w:r w:rsidRPr="007B3537">
        <w:rPr>
          <w:sz w:val="28"/>
          <w:rtl/>
          <w:lang w:bidi="fa-IR"/>
        </w:rPr>
        <w:t xml:space="preserve"> از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به عنوان منبع اصل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داده‌ها استفاده شده است.</w:t>
      </w:r>
    </w:p>
    <w:p w14:paraId="4683ADE5" w14:textId="77777777" w:rsidR="007B3537" w:rsidRPr="007B3537" w:rsidRDefault="007B3537" w:rsidP="007B3537">
      <w:pPr>
        <w:pStyle w:val="a6"/>
        <w:rPr>
          <w:sz w:val="28"/>
          <w:rtl/>
          <w:lang w:bidi="fa-IR"/>
        </w:rPr>
      </w:pPr>
      <w:r w:rsidRPr="007B3537">
        <w:rPr>
          <w:rFonts w:hint="eastAsia"/>
          <w:sz w:val="28"/>
          <w:rtl/>
          <w:lang w:bidi="fa-IR"/>
        </w:rPr>
        <w:t>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استلار 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ک</w:t>
      </w:r>
      <w:r w:rsidRPr="007B3537">
        <w:rPr>
          <w:sz w:val="28"/>
          <w:rtl/>
          <w:lang w:bidi="fa-IR"/>
        </w:rPr>
        <w:t xml:space="preserve"> شبکه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است که بر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انتقال و تبادل ارز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رمزنگ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شده مورد استفاده قرار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گ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رد</w:t>
      </w:r>
      <w:r w:rsidRPr="007B3537">
        <w:rPr>
          <w:sz w:val="28"/>
          <w:rtl/>
          <w:lang w:bidi="fa-IR"/>
        </w:rPr>
        <w:t>. 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،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 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مورد بررس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قرار گرفته است.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شامل اطلاعات مربوط به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صورت گرفته در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استلار است که در طول زمان ثبت شده‌اند.</w:t>
      </w:r>
    </w:p>
    <w:p w14:paraId="44B2F306" w14:textId="77777777" w:rsidR="007B3537" w:rsidRPr="007B3537" w:rsidRDefault="007B3537" w:rsidP="007B3537">
      <w:pPr>
        <w:pStyle w:val="a6"/>
        <w:rPr>
          <w:sz w:val="28"/>
          <w:rtl/>
          <w:lang w:bidi="fa-IR"/>
        </w:rPr>
      </w:pPr>
      <w:r w:rsidRPr="007B3537">
        <w:rPr>
          <w:rFonts w:hint="eastAsia"/>
          <w:sz w:val="28"/>
          <w:rtl/>
          <w:lang w:bidi="fa-IR"/>
        </w:rPr>
        <w:t>با</w:t>
      </w:r>
      <w:r w:rsidRPr="007B3537">
        <w:rPr>
          <w:sz w:val="28"/>
          <w:rtl/>
          <w:lang w:bidi="fa-IR"/>
        </w:rPr>
        <w:t xml:space="preserve"> تحل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ل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،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</w:t>
      </w:r>
      <w:r w:rsidRPr="007B3537">
        <w:rPr>
          <w:sz w:val="28"/>
          <w:rtl/>
          <w:lang w:bidi="fa-IR"/>
        </w:rPr>
        <w:t xml:space="preserve"> الگوها، روابط و و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ژگ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مهم در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استلار را شناسا</w:t>
      </w:r>
      <w:r w:rsidRPr="007B3537">
        <w:rPr>
          <w:rFonts w:hint="cs"/>
          <w:sz w:val="28"/>
          <w:rtl/>
          <w:lang w:bidi="fa-IR"/>
        </w:rPr>
        <w:t>یی</w:t>
      </w:r>
      <w:r w:rsidRPr="007B3537">
        <w:rPr>
          <w:sz w:val="28"/>
          <w:rtl/>
          <w:lang w:bidi="fa-IR"/>
        </w:rPr>
        <w:t xml:space="preserve"> کرد.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ل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ل</w:t>
      </w:r>
      <w:r w:rsidRPr="007B3537">
        <w:rPr>
          <w:sz w:val="28"/>
          <w:rtl/>
          <w:lang w:bidi="fa-IR"/>
        </w:rPr>
        <w:t xml:space="preserve">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د</w:t>
      </w:r>
      <w:r w:rsidRPr="007B3537">
        <w:rPr>
          <w:sz w:val="28"/>
          <w:rtl/>
          <w:lang w:bidi="fa-IR"/>
        </w:rPr>
        <w:t xml:space="preserve"> به ما در درک بهتر از عملکرد و روابط درون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کمک کند. همچ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،</w:t>
      </w:r>
      <w:r w:rsidRPr="007B3537">
        <w:rPr>
          <w:sz w:val="28"/>
          <w:rtl/>
          <w:lang w:bidi="fa-IR"/>
        </w:rPr>
        <w:t xml:space="preserve"> با مشاهده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،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</w:t>
      </w:r>
      <w:r w:rsidRPr="007B3537">
        <w:rPr>
          <w:sz w:val="28"/>
          <w:rtl/>
          <w:lang w:bidi="fa-IR"/>
        </w:rPr>
        <w:t xml:space="preserve"> الگو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مرتبط با فرآ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د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تراکنش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در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استلار را تشخ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ص</w:t>
      </w:r>
      <w:r w:rsidRPr="007B3537">
        <w:rPr>
          <w:sz w:val="28"/>
          <w:rtl/>
          <w:lang w:bidi="fa-IR"/>
        </w:rPr>
        <w:t xml:space="preserve"> داد و به نت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ج</w:t>
      </w:r>
      <w:r w:rsidRPr="007B3537">
        <w:rPr>
          <w:sz w:val="28"/>
          <w:rtl/>
          <w:lang w:bidi="fa-IR"/>
        </w:rPr>
        <w:t xml:space="preserve"> مهم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درباره عملکرد و ارتباطات 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شبکه دست 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افت</w:t>
      </w:r>
      <w:r w:rsidRPr="007B3537">
        <w:rPr>
          <w:sz w:val="28"/>
          <w:rtl/>
          <w:lang w:bidi="fa-IR"/>
        </w:rPr>
        <w:t>.</w:t>
      </w:r>
    </w:p>
    <w:p w14:paraId="2021F5F0" w14:textId="77777777" w:rsidR="007B3537" w:rsidRPr="007B3537" w:rsidRDefault="007B3537" w:rsidP="007B3537">
      <w:pPr>
        <w:pStyle w:val="a6"/>
        <w:rPr>
          <w:sz w:val="28"/>
          <w:rtl/>
          <w:lang w:bidi="fa-IR"/>
        </w:rPr>
      </w:pPr>
      <w:r w:rsidRPr="007B3537">
        <w:rPr>
          <w:rFonts w:hint="eastAsia"/>
          <w:sz w:val="28"/>
          <w:rtl/>
          <w:lang w:bidi="fa-IR"/>
        </w:rPr>
        <w:t>استفاده</w:t>
      </w:r>
      <w:r w:rsidRPr="007B3537">
        <w:rPr>
          <w:sz w:val="28"/>
          <w:rtl/>
          <w:lang w:bidi="fa-IR"/>
        </w:rPr>
        <w:t xml:space="preserve"> از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 به عنوان منبع داده 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،</w:t>
      </w:r>
      <w:r w:rsidRPr="007B3537">
        <w:rPr>
          <w:sz w:val="28"/>
          <w:rtl/>
          <w:lang w:bidi="fa-IR"/>
        </w:rPr>
        <w:t xml:space="preserve"> به ما امکان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دهد</w:t>
      </w:r>
      <w:r w:rsidRPr="007B3537">
        <w:rPr>
          <w:sz w:val="28"/>
          <w:rtl/>
          <w:lang w:bidi="fa-IR"/>
        </w:rPr>
        <w:t xml:space="preserve"> تا به طور د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</w:t>
      </w:r>
      <w:r w:rsidRPr="007B3537">
        <w:rPr>
          <w:sz w:val="28"/>
          <w:rtl/>
          <w:lang w:bidi="fa-IR"/>
        </w:rPr>
        <w:t xml:space="preserve"> و جزئ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ات‌بخش،</w:t>
      </w:r>
      <w:r w:rsidRPr="007B3537">
        <w:rPr>
          <w:sz w:val="28"/>
          <w:rtl/>
          <w:lang w:bidi="fa-IR"/>
        </w:rPr>
        <w:t xml:space="preserve"> تحل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ل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از عملکرد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استلار ارائه ده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م</w:t>
      </w:r>
      <w:r w:rsidRPr="007B3537">
        <w:rPr>
          <w:sz w:val="28"/>
          <w:rtl/>
          <w:lang w:bidi="fa-IR"/>
        </w:rPr>
        <w:t>. با بررس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،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م</w:t>
      </w:r>
      <w:r w:rsidRPr="007B3537">
        <w:rPr>
          <w:sz w:val="28"/>
          <w:rtl/>
          <w:lang w:bidi="fa-IR"/>
        </w:rPr>
        <w:t xml:space="preserve"> به نت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ج</w:t>
      </w:r>
      <w:r w:rsidRPr="007B3537">
        <w:rPr>
          <w:sz w:val="28"/>
          <w:rtl/>
          <w:lang w:bidi="fa-IR"/>
        </w:rPr>
        <w:t xml:space="preserve"> قابل توجه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درباره موضوعات مختلف مانند ام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ت،</w:t>
      </w:r>
      <w:r w:rsidRPr="007B3537">
        <w:rPr>
          <w:sz w:val="28"/>
          <w:rtl/>
          <w:lang w:bidi="fa-IR"/>
        </w:rPr>
        <w:t xml:space="preserve"> مد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ت</w:t>
      </w:r>
      <w:r w:rsidRPr="007B3537">
        <w:rPr>
          <w:sz w:val="28"/>
          <w:rtl/>
          <w:lang w:bidi="fa-IR"/>
        </w:rPr>
        <w:t xml:space="preserve"> داد</w:t>
      </w:r>
      <w:r w:rsidRPr="007B3537">
        <w:rPr>
          <w:rFonts w:hint="eastAsia"/>
          <w:sz w:val="28"/>
          <w:rtl/>
          <w:lang w:bidi="fa-IR"/>
        </w:rPr>
        <w:t>ه‌ها</w:t>
      </w:r>
      <w:r w:rsidRPr="007B3537">
        <w:rPr>
          <w:sz w:val="28"/>
          <w:rtl/>
          <w:lang w:bidi="fa-IR"/>
        </w:rPr>
        <w:t xml:space="preserve"> و ارتباطات در شبکه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استلار دست 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اب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م</w:t>
      </w:r>
      <w:r w:rsidRPr="007B3537">
        <w:rPr>
          <w:sz w:val="28"/>
          <w:rtl/>
          <w:lang w:bidi="fa-IR"/>
        </w:rPr>
        <w:t>.</w:t>
      </w:r>
    </w:p>
    <w:p w14:paraId="51E4B9F9" w14:textId="77777777" w:rsidR="00766EB6" w:rsidRPr="00766EB6" w:rsidRDefault="007B3537" w:rsidP="007B3537">
      <w:pPr>
        <w:pStyle w:val="a6"/>
        <w:rPr>
          <w:sz w:val="28"/>
          <w:lang w:bidi="fa-IR"/>
        </w:rPr>
      </w:pPr>
      <w:r w:rsidRPr="007B3537">
        <w:rPr>
          <w:rFonts w:hint="eastAsia"/>
          <w:sz w:val="28"/>
          <w:rtl/>
          <w:lang w:bidi="fa-IR"/>
        </w:rPr>
        <w:t>در</w:t>
      </w:r>
      <w:r w:rsidRPr="007B3537">
        <w:rPr>
          <w:sz w:val="28"/>
          <w:rtl/>
          <w:lang w:bidi="fa-IR"/>
        </w:rPr>
        <w:t xml:space="preserve"> نت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جه،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</w:t>
      </w:r>
      <w:r w:rsidRPr="007B3537">
        <w:rPr>
          <w:sz w:val="28"/>
          <w:rtl/>
          <w:lang w:bidi="fa-IR"/>
        </w:rPr>
        <w:t xml:space="preserve"> حاضر با بررس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استلار، به ما امکان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دهد</w:t>
      </w:r>
      <w:r w:rsidRPr="007B3537">
        <w:rPr>
          <w:sz w:val="28"/>
          <w:rtl/>
          <w:lang w:bidi="fa-IR"/>
        </w:rPr>
        <w:t xml:space="preserve"> تا بهبود فهم ما از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شبکه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و عملکرد آن را در زم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ه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مختلف به دست آو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م</w:t>
      </w:r>
      <w:r w:rsidRPr="007B3537">
        <w:rPr>
          <w:sz w:val="28"/>
          <w:rtl/>
          <w:lang w:bidi="fa-IR"/>
        </w:rPr>
        <w:t>.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</w:t>
      </w:r>
      <w:r w:rsidRPr="007B3537">
        <w:rPr>
          <w:sz w:val="28"/>
          <w:rtl/>
          <w:lang w:bidi="fa-IR"/>
        </w:rPr>
        <w:t xml:space="preserve">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د</w:t>
      </w:r>
      <w:r w:rsidRPr="007B3537">
        <w:rPr>
          <w:sz w:val="28"/>
          <w:rtl/>
          <w:lang w:bidi="fa-IR"/>
        </w:rPr>
        <w:t xml:space="preserve"> به پ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شرفت</w:t>
      </w:r>
      <w:r w:rsidRPr="007B3537">
        <w:rPr>
          <w:sz w:val="28"/>
          <w:rtl/>
          <w:lang w:bidi="fa-IR"/>
        </w:rPr>
        <w:t xml:space="preserve"> در حوزه بلاک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و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رمزنگ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شده کمک کند و نت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ج</w:t>
      </w:r>
      <w:r w:rsidRPr="007B3537">
        <w:rPr>
          <w:sz w:val="28"/>
          <w:rtl/>
          <w:lang w:bidi="fa-IR"/>
        </w:rPr>
        <w:t xml:space="preserve"> ق</w:t>
      </w:r>
      <w:r w:rsidRPr="007B3537">
        <w:rPr>
          <w:rFonts w:hint="eastAsia"/>
          <w:sz w:val="28"/>
          <w:rtl/>
          <w:lang w:bidi="fa-IR"/>
        </w:rPr>
        <w:t>ابل</w:t>
      </w:r>
      <w:r w:rsidRPr="007B3537">
        <w:rPr>
          <w:sz w:val="28"/>
          <w:rtl/>
          <w:lang w:bidi="fa-IR"/>
        </w:rPr>
        <w:t xml:space="preserve"> استفاده‌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را 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زم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ه</w:t>
      </w:r>
      <w:r w:rsidRPr="007B3537">
        <w:rPr>
          <w:sz w:val="28"/>
          <w:rtl/>
          <w:lang w:bidi="fa-IR"/>
        </w:rPr>
        <w:t xml:space="preserve"> ارائه دهد.</w:t>
      </w:r>
    </w:p>
    <w:p w14:paraId="4EBF71BA" w14:textId="77777777" w:rsidR="00143068" w:rsidRDefault="00143068" w:rsidP="00143068">
      <w:pPr>
        <w:pStyle w:val="a6"/>
        <w:rPr>
          <w:rtl/>
          <w:lang w:bidi="fa-IR"/>
        </w:rPr>
      </w:pPr>
      <w:r>
        <w:rPr>
          <w:rtl/>
          <w:lang w:bidi="fa-IR"/>
        </w:rPr>
        <w:t>مرحله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س از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،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سم گراف آدرس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رحله،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به عنوان گره‌ها در نظر ب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را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217AD878" w14:textId="77777777" w:rsidR="00143068" w:rsidRDefault="00143068" w:rsidP="0014306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گراف آدرس، امکان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اطلاعا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و کامل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باره 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ارز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آدرس‌ها به م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الگوها و روابط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 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ارز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. مثلاً ا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ز آدرس </w:t>
      </w:r>
      <w:r>
        <w:rPr>
          <w:lang w:bidi="fa-IR"/>
        </w:rPr>
        <w:t>A</w:t>
      </w:r>
      <w:r>
        <w:rPr>
          <w:rtl/>
          <w:lang w:bidi="fa-IR"/>
        </w:rPr>
        <w:t xml:space="preserve"> به آدرس </w:t>
      </w:r>
      <w:r>
        <w:rPr>
          <w:lang w:bidi="fa-IR"/>
        </w:rPr>
        <w:t>B</w:t>
      </w:r>
      <w:r>
        <w:rPr>
          <w:rtl/>
          <w:lang w:bidi="fa-IR"/>
        </w:rPr>
        <w:t xml:space="preserve"> انجام شده </w:t>
      </w:r>
      <w:r>
        <w:rPr>
          <w:rFonts w:hint="eastAsia"/>
          <w:rtl/>
          <w:lang w:bidi="fa-IR"/>
        </w:rPr>
        <w:t>باشد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 را در گراف آدرس‌ها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A</w:t>
      </w:r>
      <w:r>
        <w:rPr>
          <w:rtl/>
          <w:lang w:bidi="fa-IR"/>
        </w:rPr>
        <w:t xml:space="preserve"> و </w:t>
      </w:r>
      <w:r>
        <w:rPr>
          <w:lang w:bidi="fa-IR"/>
        </w:rPr>
        <w:t>B</w:t>
      </w:r>
      <w:r>
        <w:rPr>
          <w:rtl/>
          <w:lang w:bidi="fa-IR"/>
        </w:rPr>
        <w:t xml:space="preserve"> نشان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00CF3CA7" w14:textId="77777777" w:rsidR="00143068" w:rsidRDefault="00143068" w:rsidP="0014306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امه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ا استفاده از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عمق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هر آدرس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شته ب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ر اساس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تعداد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هر آدرس،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ارز مبادله شده،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پاداش مرتبط با هر آدرس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وامل مشخص شده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و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طلاعات و وزن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ف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کا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لگوها، ته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ت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رو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295689F7" w14:textId="77777777" w:rsidR="00143068" w:rsidRDefault="00143068" w:rsidP="00143068">
      <w:pPr>
        <w:pStyle w:val="a6"/>
        <w:rPr>
          <w:rtl/>
          <w:lang w:bidi="fa-IR"/>
        </w:rPr>
      </w:pPr>
    </w:p>
    <w:p w14:paraId="77F7A484" w14:textId="77777777" w:rsidR="00143068" w:rsidRDefault="00143068" w:rsidP="00143068">
      <w:pPr>
        <w:pStyle w:val="a6"/>
        <w:rPr>
          <w:rtl/>
          <w:lang w:bidi="fa-IR"/>
        </w:rPr>
      </w:pPr>
    </w:p>
    <w:p w14:paraId="726F54D9" w14:textId="77777777" w:rsidR="00143068" w:rsidRDefault="00143068" w:rsidP="00143068">
      <w:pPr>
        <w:pStyle w:val="a6"/>
        <w:rPr>
          <w:rtl/>
          <w:lang w:bidi="fa-IR"/>
        </w:rPr>
      </w:pPr>
    </w:p>
    <w:p w14:paraId="3416F8DA" w14:textId="77777777" w:rsidR="00143068" w:rsidRDefault="00143068" w:rsidP="00143068">
      <w:pPr>
        <w:pStyle w:val="a6"/>
        <w:rPr>
          <w:rtl/>
          <w:lang w:bidi="fa-IR"/>
        </w:rPr>
      </w:pPr>
    </w:p>
    <w:p w14:paraId="70558BF3" w14:textId="77777777" w:rsidR="00143068" w:rsidRDefault="00143068" w:rsidP="00143068">
      <w:pPr>
        <w:pStyle w:val="a6"/>
        <w:rPr>
          <w:rtl/>
          <w:lang w:bidi="fa-IR"/>
        </w:rPr>
      </w:pPr>
    </w:p>
    <w:p w14:paraId="1CE6D16E" w14:textId="77777777" w:rsidR="00766EB6" w:rsidRPr="00766EB6" w:rsidRDefault="00766EB6" w:rsidP="00766EB6">
      <w:pPr>
        <w:pStyle w:val="a6"/>
        <w:rPr>
          <w:rtl/>
          <w:lang w:bidi="fa-IR"/>
        </w:rPr>
      </w:pPr>
    </w:p>
    <w:p w14:paraId="5DFD2F04" w14:textId="77777777" w:rsidR="007B3537" w:rsidRDefault="0092462A" w:rsidP="007B3537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>3-2-1. تاریخچه تراکنش</w:t>
      </w:r>
    </w:p>
    <w:p w14:paraId="5501A649" w14:textId="77777777" w:rsidR="007B3537" w:rsidRDefault="007B3537" w:rsidP="007B3537">
      <w:pPr>
        <w:pStyle w:val="a6"/>
        <w:rPr>
          <w:rtl/>
          <w:lang w:bidi="fa-IR"/>
        </w:rPr>
      </w:pPr>
      <w:r>
        <w:rPr>
          <w:rtl/>
          <w:lang w:bidi="fa-IR"/>
        </w:rPr>
        <w:t>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بزار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طلاعات جام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باره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طول زمان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واسطه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ثبت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‌ها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3B5525B2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ابتدا هر تراکنش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در شبکه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شامل اطلاعات مربوط به تراکنش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که شامل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نند مبدا، مقصد، مقدار ارز و هرگونه اطلاعات مرتبط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</w:t>
      </w:r>
    </w:p>
    <w:p w14:paraId="4C93FC13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ک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م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</w:t>
      </w:r>
      <w:r>
        <w:rPr>
          <w:rtl/>
          <w:lang w:bidi="fa-IR"/>
        </w:rPr>
        <w:t xml:space="preserve"> معرو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نام "محاسبه‌گر قرارداد هوشمند" (</w:t>
      </w:r>
      <w:r>
        <w:rPr>
          <w:lang w:bidi="fa-IR"/>
        </w:rPr>
        <w:t>Smart Contract Engine</w:t>
      </w:r>
      <w:r>
        <w:rPr>
          <w:rtl/>
          <w:lang w:bidi="fa-IR"/>
        </w:rPr>
        <w:t>) استوار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به صورت خودکار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در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ج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اعما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،</w:t>
      </w:r>
      <w:r>
        <w:rPr>
          <w:rtl/>
          <w:lang w:bidi="fa-IR"/>
        </w:rPr>
        <w:t xml:space="preserve"> تراک</w:t>
      </w:r>
      <w:r>
        <w:rPr>
          <w:rFonts w:hint="eastAsia"/>
          <w:rtl/>
          <w:lang w:bidi="fa-IR"/>
        </w:rPr>
        <w:t>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تبر به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ثب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را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>.</w:t>
      </w:r>
    </w:p>
    <w:p w14:paraId="643A39A5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ر</w:t>
      </w:r>
      <w:r>
        <w:rPr>
          <w:rtl/>
          <w:lang w:bidi="fa-IR"/>
        </w:rPr>
        <w:t xml:space="preserve"> بلاک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شامل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هش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مق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حصر به فرد است که از اطلاعات بلاک (مانند اطلاعات تراکنش‌ها و هش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) بدس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ش‌ها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امکان ت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اده‌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به شدت کاهش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دهند.</w:t>
      </w:r>
    </w:p>
    <w:p w14:paraId="28C2597E" w14:textId="77777777" w:rsidR="007B3537" w:rsidRDefault="007B3537" w:rsidP="007B3537">
      <w:pPr>
        <w:pStyle w:val="a6"/>
        <w:rPr>
          <w:rtl/>
          <w:lang w:bidi="fa-IR"/>
        </w:rPr>
      </w:pPr>
      <w:r>
        <w:rPr>
          <w:rtl/>
          <w:lang w:bidi="fa-IR"/>
        </w:rPr>
        <w:t>با ادامه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بلاک‌ها،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صورت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سته</w:t>
      </w:r>
      <w:r>
        <w:rPr>
          <w:rtl/>
          <w:lang w:bidi="fa-IR"/>
        </w:rPr>
        <w:t xml:space="preserve"> و بدون انقطاع شک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هر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ه ب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اطلاعات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به صورت دائ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خود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رچسب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تراکنش</w:t>
      </w:r>
      <w:r>
        <w:rPr>
          <w:rFonts w:hint="eastAsia"/>
          <w:rtl/>
          <w:lang w:bidi="fa-IR"/>
        </w:rPr>
        <w:t>‌ها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42EFF57D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، روابط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در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گراف، از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ثبت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‌ها به منظو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ابقه و اطلاعات مربوطه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0AA99787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است که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 تبادل در دسترس عموم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هر تراکنش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در شبکه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آن، توسط شبکه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2726C4BA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صورت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ست:</w:t>
      </w:r>
    </w:p>
    <w:p w14:paraId="1555CD45" w14:textId="77777777" w:rsidR="007B3537" w:rsidRDefault="007B3537" w:rsidP="007B3537">
      <w:pPr>
        <w:pStyle w:val="a6"/>
        <w:rPr>
          <w:rtl/>
          <w:lang w:bidi="fa-IR"/>
        </w:rPr>
      </w:pPr>
    </w:p>
    <w:p w14:paraId="17B07E4D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الف) </w:t>
      </w:r>
      <w:r>
        <w:rPr>
          <w:rFonts w:hint="eastAsia"/>
          <w:rtl/>
          <w:lang w:bidi="fa-IR"/>
        </w:rPr>
        <w:t>تراکنش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: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خص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زم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شامل اطلا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مبدا، مقصد، مقدار ارز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بوطه است.</w:t>
      </w:r>
    </w:p>
    <w:p w14:paraId="68EA0638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ب) </w:t>
      </w:r>
      <w:r>
        <w:rPr>
          <w:rFonts w:hint="eastAsia"/>
          <w:rtl/>
          <w:lang w:bidi="fa-IR"/>
        </w:rPr>
        <w:t>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: تراکنش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شبکه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توسط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،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قراردا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ک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ند</w:t>
      </w:r>
      <w:r>
        <w:rPr>
          <w:rtl/>
          <w:lang w:bidi="fa-IR"/>
        </w:rPr>
        <w:t>.</w:t>
      </w:r>
    </w:p>
    <w:p w14:paraId="74FD7FA9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ج)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بلاک: پس از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 شامل هش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ت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ست که توسط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</w:t>
      </w:r>
      <w:r>
        <w:rPr>
          <w:rtl/>
          <w:lang w:bidi="fa-IR"/>
        </w:rPr>
        <w:t xml:space="preserve"> محاسبه‌گر قرارداد هوشمند بر اساس اطلاعات موجود در بلاک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ش به عنوان مرج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3C17771F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) </w:t>
      </w:r>
      <w:r>
        <w:rPr>
          <w:rFonts w:hint="eastAsia"/>
          <w:rtl/>
          <w:lang w:bidi="fa-IR"/>
        </w:rPr>
        <w:t>اتصال</w:t>
      </w:r>
      <w:r>
        <w:rPr>
          <w:rtl/>
          <w:lang w:bidi="fa-IR"/>
        </w:rPr>
        <w:t xml:space="preserve">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>: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تصال به واسطه هش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هش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رتباط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6B41BC7F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ه) </w:t>
      </w:r>
      <w:r>
        <w:rPr>
          <w:rFonts w:hint="eastAsia"/>
          <w:rtl/>
          <w:lang w:bidi="fa-IR"/>
        </w:rPr>
        <w:t>ادامه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>: با تکر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ع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سته</w:t>
      </w:r>
      <w:r>
        <w:rPr>
          <w:rtl/>
          <w:lang w:bidi="fa-IR"/>
        </w:rPr>
        <w:t xml:space="preserve"> و به صورت مداوم توسعه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53E944FA" w14:textId="77777777" w:rsidR="007B3537" w:rsidRPr="007B3537" w:rsidRDefault="007B3537" w:rsidP="007B3537">
      <w:pPr>
        <w:pStyle w:val="a6"/>
        <w:rPr>
          <w:sz w:val="16"/>
          <w:szCs w:val="16"/>
          <w:rtl/>
          <w:lang w:bidi="fa-IR"/>
        </w:rPr>
      </w:pPr>
    </w:p>
    <w:p w14:paraId="370819F1" w14:textId="77777777" w:rsidR="007B3537" w:rsidRDefault="007B3537" w:rsidP="007B3537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طلاعات جام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باره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ده در طول زمان به ما 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هد.</w:t>
      </w:r>
    </w:p>
    <w:p w14:paraId="4CD7F456" w14:textId="77777777" w:rsidR="007B3537" w:rsidRDefault="007B3537" w:rsidP="007B3537">
      <w:pPr>
        <w:pStyle w:val="a6"/>
        <w:rPr>
          <w:rtl/>
          <w:lang w:bidi="fa-IR"/>
        </w:rPr>
      </w:pPr>
    </w:p>
    <w:p w14:paraId="13C57384" w14:textId="77777777" w:rsidR="0092462A" w:rsidRDefault="0092462A" w:rsidP="007B3537">
      <w:pPr>
        <w:pStyle w:val="a6"/>
        <w:ind w:firstLine="0"/>
        <w:rPr>
          <w:rtl/>
          <w:lang w:bidi="fa-IR"/>
        </w:rPr>
      </w:pPr>
    </w:p>
    <w:p w14:paraId="18ED547D" w14:textId="77777777" w:rsidR="0092462A" w:rsidRDefault="0092462A" w:rsidP="0092462A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>3-2-2. انواع تراکنش</w:t>
      </w:r>
    </w:p>
    <w:p w14:paraId="63CF0877" w14:textId="77777777" w:rsidR="00650B75" w:rsidRDefault="00650B75" w:rsidP="00650B75">
      <w:pPr>
        <w:pStyle w:val="a6"/>
        <w:rPr>
          <w:rtl/>
          <w:lang w:bidi="fa-IR"/>
        </w:rPr>
      </w:pPr>
      <w:r>
        <w:rPr>
          <w:rtl/>
          <w:lang w:bidi="fa-IR"/>
        </w:rPr>
        <w:t>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بکه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بکه، تراکنش‌ها به صورت گسترد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 xml:space="preserve"> 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انواع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وند. در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ه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واع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</w:t>
      </w:r>
      <w:r>
        <w:rPr>
          <w:rFonts w:hint="eastAsia"/>
          <w:rtl/>
          <w:lang w:bidi="fa-IR"/>
        </w:rPr>
        <w:t>انجام</w:t>
      </w:r>
      <w:r>
        <w:rPr>
          <w:rtl/>
          <w:lang w:bidi="fa-IR"/>
        </w:rPr>
        <w:t xml:space="preserve">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شاره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رد:</w:t>
      </w:r>
    </w:p>
    <w:p w14:paraId="18849AE5" w14:textId="77777777" w:rsidR="00650B75" w:rsidRDefault="00650B75" w:rsidP="00650B75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الف) </w:t>
      </w:r>
      <w:r>
        <w:rPr>
          <w:rFonts w:hint="eastAsia"/>
          <w:rtl/>
          <w:lang w:bidi="fa-IR"/>
        </w:rPr>
        <w:t>تراکنش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>: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تراکنش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جوه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‌ها معمولاً شامل اطلا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مبلغ انتقال، آدرس مبدأ و مقصد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بوط به تراکن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ند</w:t>
      </w:r>
      <w:r>
        <w:rPr>
          <w:rtl/>
          <w:lang w:bidi="fa-IR"/>
        </w:rPr>
        <w:t>.</w:t>
      </w:r>
    </w:p>
    <w:p w14:paraId="3236F89E" w14:textId="77777777" w:rsidR="00650B75" w:rsidRDefault="00650B75" w:rsidP="00650B75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ب) </w:t>
      </w: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ادل ارز: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بکه باز و بازار آزاد،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ار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را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مبادله کنند.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ادل ارز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صور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بدون واسطه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توسط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01EC8C6F" w14:textId="77777777" w:rsidR="00650B75" w:rsidRDefault="00650B75" w:rsidP="00650B75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ج) </w:t>
      </w: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دور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: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بانک‌ها و موسس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صادر کن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نا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سپرده‌ها، قرض‌ها، ضمانت‌نامه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ند.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دور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</w:t>
      </w:r>
      <w:r>
        <w:rPr>
          <w:rFonts w:hint="eastAsia"/>
          <w:rtl/>
          <w:lang w:bidi="fa-IR"/>
        </w:rPr>
        <w:t>صورت</w:t>
      </w:r>
      <w:r>
        <w:rPr>
          <w:rtl/>
          <w:lang w:bidi="fa-IR"/>
        </w:rPr>
        <w:t xml:space="preserve"> شفاف و قابل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6AD4394A" w14:textId="77777777" w:rsidR="00650B75" w:rsidRDefault="00650B75" w:rsidP="00650B75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) </w:t>
      </w: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وپرداخت</w:t>
      </w:r>
      <w:r>
        <w:rPr>
          <w:rtl/>
          <w:lang w:bidi="fa-IR"/>
        </w:rPr>
        <w:t>: استلار امکان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وپرداخت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تراکنش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وچک و روزمره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ه عنوان مثال، پرداخت 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ون برنام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in-app purchases</w:t>
      </w:r>
      <w:r>
        <w:rPr>
          <w:rtl/>
          <w:lang w:bidi="fa-IR"/>
        </w:rPr>
        <w:t>) و پرداخت 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دمات آنل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وپرداخت</w:t>
      </w:r>
      <w:r>
        <w:rPr>
          <w:rtl/>
          <w:lang w:bidi="fa-IR"/>
        </w:rPr>
        <w:t xml:space="preserve"> محسو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6AA6CA36" w14:textId="77777777" w:rsidR="00650B75" w:rsidRPr="00650B75" w:rsidRDefault="00650B75" w:rsidP="00650B75">
      <w:pPr>
        <w:pStyle w:val="a6"/>
        <w:rPr>
          <w:sz w:val="16"/>
          <w:szCs w:val="16"/>
          <w:rtl/>
          <w:lang w:bidi="fa-IR"/>
        </w:rPr>
      </w:pPr>
    </w:p>
    <w:p w14:paraId="1BA873FA" w14:textId="77777777" w:rsidR="0092462A" w:rsidRDefault="00650B75" w:rsidP="00650B75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توجه</w:t>
      </w:r>
      <w:r>
        <w:rPr>
          <w:rtl/>
          <w:lang w:bidi="fa-IR"/>
        </w:rPr>
        <w:t xml:space="preserve"> داشته ب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قط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واع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انجام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ودند و هنوز توسعه‌دهندگان و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شبکه </w:t>
      </w:r>
      <w:r>
        <w:rPr>
          <w:rtl/>
          <w:lang w:bidi="fa-IR"/>
        </w:rPr>
        <w:lastRenderedPageBreak/>
        <w:t>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و جزئ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ر</w:t>
      </w:r>
      <w:r>
        <w:rPr>
          <w:rtl/>
          <w:lang w:bidi="fa-IR"/>
        </w:rPr>
        <w:t xml:space="preserve"> دربار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 w:rsidR="00ED145D">
        <w:rPr>
          <w:rFonts w:hint="cs"/>
          <w:rtl/>
          <w:lang w:bidi="fa-IR"/>
        </w:rPr>
        <w:t>انواع عملیات</w:t>
      </w:r>
      <w:r>
        <w:rPr>
          <w:rtl/>
          <w:lang w:bidi="fa-IR"/>
        </w:rPr>
        <w:t xml:space="preserve"> </w:t>
      </w:r>
      <w:r w:rsidR="00ED145D"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>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(جدول1-3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) </w:t>
      </w:r>
      <w:r>
        <w:rPr>
          <w:rtl/>
          <w:lang w:bidi="fa-IR"/>
        </w:rPr>
        <w:t>مراجعه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 w:rsidR="00ED145D">
        <w:rPr>
          <w:rFonts w:hint="cs"/>
          <w:rtl/>
          <w:lang w:bidi="fa-IR"/>
        </w:rPr>
        <w:t xml:space="preserve"> </w:t>
      </w:r>
      <w:r w:rsidR="00ED145D">
        <w:rPr>
          <w:rtl/>
          <w:lang w:bidi="fa-IR"/>
        </w:rPr>
        <w:fldChar w:fldCharType="begin"/>
      </w:r>
      <w:r w:rsidR="00ED145D">
        <w:rPr>
          <w:rtl/>
          <w:lang w:bidi="fa-IR"/>
        </w:rPr>
        <w:instrText xml:space="preserve"> </w:instrText>
      </w:r>
      <w:r w:rsidR="00ED145D">
        <w:rPr>
          <w:lang w:bidi="fa-IR"/>
        </w:rPr>
        <w:instrText>ADDIN EN.CITE &lt;EndNote&gt;&lt;Cite&gt;&lt;Author&gt;Lokhava&lt;/Author&gt;&lt;Year&gt;2019&lt;/Year&gt;&lt;RecNum&gt;1&lt;/RecNum&gt;&lt;DisplayText&gt;[6]&lt;/DisplayText&gt;&lt;record&gt;&lt;rec-number&gt;1&lt;/rec-number&gt;&lt;foreign-keys&gt;&lt;key app="EN" db-id="x55wrzaznw25sgefwdqvvpdlfdrrr2raar2d" timestamp="1668508531"&gt;1&lt;/key</w:instrText>
      </w:r>
      <w:r w:rsidR="00ED145D">
        <w:rPr>
          <w:rtl/>
          <w:lang w:bidi="fa-IR"/>
        </w:rPr>
        <w:instrText>&gt;&lt;/</w:instrText>
      </w:r>
      <w:r w:rsidR="00ED145D">
        <w:rPr>
          <w:lang w:bidi="fa-IR"/>
        </w:rPr>
        <w:instrText>foreign-keys&gt;&lt;ref-type name="Conference Proceedings"&gt;10&lt;/ref-type&gt;&lt;contributors&gt;&lt;authors&gt;&lt;author&gt;Lokhava, Marta&lt;/author&gt;&lt;author&gt;Losa, Giuliano&lt;/author&gt;&lt;author&gt;Mazières, David&lt;/author&gt;&lt;author&gt;Hoare, Graydon&lt;/author&gt;&lt;author&gt;Barry, Nicolas&lt;/author&gt;&lt;author</w:instrText>
      </w:r>
      <w:r w:rsidR="00ED145D">
        <w:rPr>
          <w:rtl/>
          <w:lang w:bidi="fa-IR"/>
        </w:rPr>
        <w:instrText>&gt;</w:instrText>
      </w:r>
      <w:r w:rsidR="00ED145D">
        <w:rPr>
          <w:lang w:bidi="fa-IR"/>
        </w:rPr>
        <w:instrText>Gafni, Eli&lt;/author&gt;&lt;author&gt;Jove, Jonathan&lt;/author&gt;&lt;author&gt;Malinowsky, Rafał&lt;/author&gt;&lt;author&gt;McCaleb, Jed&lt;/author&gt;&lt;/authors&gt;&lt;/contributors&gt;&lt;titles&gt;&lt;title&gt;Fast and secure global payments with stellar&lt;/title&gt;&lt;secondary-title&gt;Proceedings of the 27th ACM Symposium on Operating Systems Principles&lt;/secondary-title&gt;&lt;/titles&gt;&lt;pages&gt;80-96&lt;/pages&gt;&lt;dates&gt;&lt;year&gt;2019&lt;/year&gt;&lt;/dates&gt;&lt;urls&gt;&lt;/urls&gt;&lt;/record&gt;&lt;/Cite&gt;&lt;/EndNote</w:instrText>
      </w:r>
      <w:r w:rsidR="00ED145D">
        <w:rPr>
          <w:rtl/>
          <w:lang w:bidi="fa-IR"/>
        </w:rPr>
        <w:instrText>&gt;</w:instrText>
      </w:r>
      <w:r w:rsidR="00ED145D">
        <w:rPr>
          <w:rtl/>
          <w:lang w:bidi="fa-IR"/>
        </w:rPr>
        <w:fldChar w:fldCharType="separate"/>
      </w:r>
      <w:r w:rsidR="00ED145D">
        <w:rPr>
          <w:noProof/>
          <w:rtl/>
          <w:lang w:bidi="fa-IR"/>
        </w:rPr>
        <w:t>[6]</w:t>
      </w:r>
      <w:r w:rsidR="00ED145D">
        <w:rPr>
          <w:rtl/>
          <w:lang w:bidi="fa-IR"/>
        </w:rPr>
        <w:fldChar w:fldCharType="end"/>
      </w:r>
      <w:r>
        <w:rPr>
          <w:rtl/>
          <w:lang w:bidi="fa-IR"/>
        </w:rPr>
        <w:t>.</w:t>
      </w:r>
    </w:p>
    <w:p w14:paraId="2876090D" w14:textId="77777777" w:rsidR="001B4FF0" w:rsidRDefault="001B4FF0" w:rsidP="00650B75">
      <w:pPr>
        <w:pStyle w:val="a6"/>
        <w:rPr>
          <w:rtl/>
          <w:lang w:bidi="fa-IR"/>
        </w:rPr>
      </w:pPr>
    </w:p>
    <w:p w14:paraId="5345F949" w14:textId="77777777" w:rsidR="00650B75" w:rsidRPr="00650B75" w:rsidRDefault="00650B75" w:rsidP="00650B75">
      <w:pPr>
        <w:pStyle w:val="a6"/>
        <w:jc w:val="center"/>
        <w:rPr>
          <w:szCs w:val="24"/>
          <w:rtl/>
          <w:lang w:bidi="fa-IR"/>
        </w:rPr>
      </w:pPr>
      <w:r w:rsidRPr="00650B75">
        <w:rPr>
          <w:rFonts w:hint="cs"/>
          <w:b/>
          <w:bCs/>
          <w:szCs w:val="24"/>
          <w:rtl/>
          <w:lang w:bidi="fa-IR"/>
        </w:rPr>
        <w:t xml:space="preserve">جدول1-3. </w:t>
      </w:r>
      <w:r>
        <w:rPr>
          <w:rFonts w:hint="cs"/>
          <w:szCs w:val="24"/>
          <w:rtl/>
          <w:lang w:bidi="fa-IR"/>
        </w:rPr>
        <w:t xml:space="preserve">انواع </w:t>
      </w:r>
      <w:r w:rsidR="00ED145D">
        <w:rPr>
          <w:rFonts w:hint="cs"/>
          <w:szCs w:val="24"/>
          <w:rtl/>
          <w:lang w:bidi="fa-IR"/>
        </w:rPr>
        <w:t>عملیات</w:t>
      </w:r>
      <w:r>
        <w:rPr>
          <w:rFonts w:hint="cs"/>
          <w:szCs w:val="24"/>
          <w:rtl/>
          <w:lang w:bidi="fa-IR"/>
        </w:rPr>
        <w:t xml:space="preserve"> در بلاکچین استلار</w:t>
      </w:r>
    </w:p>
    <w:tbl>
      <w:tblPr>
        <w:bidiVisual/>
        <w:tblW w:w="9177" w:type="dxa"/>
        <w:tblInd w:w="-124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43"/>
        <w:gridCol w:w="6734"/>
      </w:tblGrid>
      <w:tr w:rsidR="00650B75" w14:paraId="415E91B7" w14:textId="77777777" w:rsidTr="00CF7DDC">
        <w:trPr>
          <w:trHeight w:val="564"/>
        </w:trPr>
        <w:tc>
          <w:tcPr>
            <w:tcW w:w="1895" w:type="dxa"/>
            <w:shd w:val="clear" w:color="auto" w:fill="auto"/>
          </w:tcPr>
          <w:p w14:paraId="3E793CE3" w14:textId="77777777" w:rsidR="00650B75" w:rsidRDefault="00650B75" w:rsidP="001B4FF0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 xml:space="preserve">نوع </w:t>
            </w:r>
            <w:r w:rsidR="00ED145D">
              <w:rPr>
                <w:rFonts w:hint="cs"/>
                <w:b/>
                <w:bCs/>
                <w:szCs w:val="24"/>
                <w:rtl/>
                <w:lang w:bidi="fa-IR"/>
              </w:rPr>
              <w:t>عملیات</w:t>
            </w:r>
          </w:p>
        </w:tc>
        <w:tc>
          <w:tcPr>
            <w:tcW w:w="7282" w:type="dxa"/>
            <w:shd w:val="clear" w:color="auto" w:fill="auto"/>
          </w:tcPr>
          <w:p w14:paraId="4C21A25C" w14:textId="77777777" w:rsidR="00650B75" w:rsidRDefault="00650B75" w:rsidP="001B4FF0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فعالیت</w:t>
            </w:r>
          </w:p>
        </w:tc>
      </w:tr>
      <w:tr w:rsidR="00650B75" w14:paraId="557C8D43" w14:textId="77777777" w:rsidTr="00CF7DDC">
        <w:trPr>
          <w:trHeight w:val="564"/>
        </w:trPr>
        <w:tc>
          <w:tcPr>
            <w:tcW w:w="1895" w:type="dxa"/>
            <w:shd w:val="clear" w:color="auto" w:fill="auto"/>
          </w:tcPr>
          <w:p w14:paraId="640901B4" w14:textId="77777777" w:rsidR="00650B75" w:rsidRDefault="00ED145D" w:rsidP="00FE3925">
            <w:pPr>
              <w:pStyle w:val="a6"/>
              <w:numPr>
                <w:ilvl w:val="0"/>
                <w:numId w:val="51"/>
              </w:numPr>
              <w:jc w:val="left"/>
              <w:rPr>
                <w:szCs w:val="24"/>
                <w:rtl/>
                <w:lang w:bidi="fa-IR"/>
              </w:rPr>
            </w:pPr>
            <w:proofErr w:type="spellStart"/>
            <w:r w:rsidRPr="00ED145D">
              <w:rPr>
                <w:szCs w:val="24"/>
                <w:lang w:bidi="fa-IR"/>
              </w:rPr>
              <w:t>CreateAccount</w:t>
            </w:r>
            <w:proofErr w:type="spellEnd"/>
          </w:p>
        </w:tc>
        <w:tc>
          <w:tcPr>
            <w:tcW w:w="7282" w:type="dxa"/>
            <w:shd w:val="clear" w:color="auto" w:fill="auto"/>
          </w:tcPr>
          <w:p w14:paraId="489349A1" w14:textId="77777777" w:rsidR="00650B75" w:rsidRDefault="00E52CAE" w:rsidP="001B4FF0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ورو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دفتر حساب ج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د</w:t>
            </w:r>
            <w:r w:rsidRPr="00E52CAE">
              <w:rPr>
                <w:szCs w:val="24"/>
                <w:rtl/>
                <w:lang w:bidi="fa-IR"/>
              </w:rPr>
              <w:t xml:space="preserve"> را 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 xml:space="preserve"> و تأم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ن</w:t>
            </w:r>
            <w:r w:rsidRPr="00E52CAE">
              <w:rPr>
                <w:szCs w:val="24"/>
                <w:rtl/>
                <w:lang w:bidi="fa-IR"/>
              </w:rPr>
              <w:t xml:space="preserve"> مال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کن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د</w:t>
            </w:r>
          </w:p>
        </w:tc>
      </w:tr>
      <w:tr w:rsidR="00650B75" w14:paraId="0CC39DF5" w14:textId="77777777" w:rsidTr="00CF7DDC">
        <w:trPr>
          <w:trHeight w:val="564"/>
        </w:trPr>
        <w:tc>
          <w:tcPr>
            <w:tcW w:w="1895" w:type="dxa"/>
            <w:shd w:val="clear" w:color="auto" w:fill="auto"/>
          </w:tcPr>
          <w:p w14:paraId="26443322" w14:textId="77777777" w:rsidR="00650B75" w:rsidRDefault="00ED145D" w:rsidP="00FE3925">
            <w:pPr>
              <w:pStyle w:val="a6"/>
              <w:numPr>
                <w:ilvl w:val="0"/>
                <w:numId w:val="51"/>
              </w:numPr>
              <w:jc w:val="left"/>
              <w:rPr>
                <w:szCs w:val="24"/>
                <w:rtl/>
                <w:lang w:bidi="fa-IR"/>
              </w:rPr>
            </w:pPr>
            <w:proofErr w:type="spellStart"/>
            <w:r>
              <w:t>AccountMerge</w:t>
            </w:r>
            <w:proofErr w:type="spellEnd"/>
          </w:p>
        </w:tc>
        <w:tc>
          <w:tcPr>
            <w:tcW w:w="7282" w:type="dxa"/>
            <w:shd w:val="clear" w:color="auto" w:fill="auto"/>
          </w:tcPr>
          <w:p w14:paraId="216A797E" w14:textId="77777777" w:rsidR="00650B75" w:rsidRDefault="00E52CAE" w:rsidP="001B4FF0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حذف ورو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دفتر حساب</w:t>
            </w:r>
          </w:p>
        </w:tc>
      </w:tr>
      <w:tr w:rsidR="00650B75" w14:paraId="3027542E" w14:textId="77777777" w:rsidTr="00CF7DDC">
        <w:trPr>
          <w:trHeight w:val="564"/>
        </w:trPr>
        <w:tc>
          <w:tcPr>
            <w:tcW w:w="1895" w:type="dxa"/>
            <w:shd w:val="clear" w:color="auto" w:fill="auto"/>
          </w:tcPr>
          <w:p w14:paraId="478F88E9" w14:textId="77777777" w:rsidR="00650B75" w:rsidRDefault="00ED145D" w:rsidP="00FE3925">
            <w:pPr>
              <w:pStyle w:val="a6"/>
              <w:numPr>
                <w:ilvl w:val="0"/>
                <w:numId w:val="51"/>
              </w:numPr>
              <w:jc w:val="left"/>
              <w:rPr>
                <w:szCs w:val="24"/>
                <w:rtl/>
                <w:lang w:bidi="fa-IR"/>
              </w:rPr>
            </w:pPr>
            <w:proofErr w:type="spellStart"/>
            <w:r>
              <w:t>SetOptions</w:t>
            </w:r>
            <w:proofErr w:type="spellEnd"/>
          </w:p>
        </w:tc>
        <w:tc>
          <w:tcPr>
            <w:tcW w:w="7282" w:type="dxa"/>
            <w:shd w:val="clear" w:color="auto" w:fill="auto"/>
          </w:tcPr>
          <w:p w14:paraId="6884225E" w14:textId="77777777" w:rsidR="00650B75" w:rsidRDefault="00E52CAE" w:rsidP="001B4FF0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پرچم‌ها و امضاکنندگان حساب را 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ده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د</w:t>
            </w:r>
          </w:p>
        </w:tc>
      </w:tr>
      <w:tr w:rsidR="00650B75" w14:paraId="10D0F132" w14:textId="77777777" w:rsidTr="00CF7DDC">
        <w:trPr>
          <w:trHeight w:val="582"/>
        </w:trPr>
        <w:tc>
          <w:tcPr>
            <w:tcW w:w="1895" w:type="dxa"/>
            <w:shd w:val="clear" w:color="auto" w:fill="auto"/>
          </w:tcPr>
          <w:p w14:paraId="6FD52EFE" w14:textId="77777777" w:rsidR="00650B75" w:rsidRDefault="00ED145D" w:rsidP="00FE3925">
            <w:pPr>
              <w:pStyle w:val="a6"/>
              <w:numPr>
                <w:ilvl w:val="0"/>
                <w:numId w:val="51"/>
              </w:numPr>
              <w:jc w:val="left"/>
              <w:rPr>
                <w:szCs w:val="24"/>
                <w:rtl/>
                <w:lang w:bidi="fa-IR"/>
              </w:rPr>
            </w:pPr>
            <w:r>
              <w:t>Payment</w:t>
            </w:r>
          </w:p>
        </w:tc>
        <w:tc>
          <w:tcPr>
            <w:tcW w:w="7282" w:type="dxa"/>
            <w:shd w:val="clear" w:color="auto" w:fill="auto"/>
          </w:tcPr>
          <w:p w14:paraId="6078AEA6" w14:textId="77777777" w:rsidR="00650B75" w:rsidRDefault="00E52CAE" w:rsidP="001B4FF0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مقدار مشخص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از دارا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szCs w:val="24"/>
                <w:rtl/>
                <w:lang w:bidi="fa-IR"/>
              </w:rPr>
              <w:t xml:space="preserve"> را به مقصد پرداخت </w:t>
            </w:r>
            <w:r>
              <w:rPr>
                <w:rFonts w:hint="cs"/>
                <w:szCs w:val="24"/>
                <w:rtl/>
                <w:lang w:bidi="fa-IR"/>
              </w:rPr>
              <w:t>می کند</w:t>
            </w:r>
            <w:r w:rsidRPr="00E52CAE">
              <w:rPr>
                <w:szCs w:val="24"/>
                <w:rtl/>
                <w:lang w:bidi="fa-IR"/>
              </w:rPr>
              <w:t>.</w:t>
            </w:r>
          </w:p>
        </w:tc>
      </w:tr>
      <w:tr w:rsidR="00650B75" w14:paraId="3E8A3729" w14:textId="77777777" w:rsidTr="00CF7DDC">
        <w:trPr>
          <w:trHeight w:val="564"/>
        </w:trPr>
        <w:tc>
          <w:tcPr>
            <w:tcW w:w="1895" w:type="dxa"/>
            <w:shd w:val="clear" w:color="auto" w:fill="auto"/>
          </w:tcPr>
          <w:p w14:paraId="3AC1CB4E" w14:textId="77777777" w:rsidR="00650B75" w:rsidRDefault="00ED145D" w:rsidP="00FE3925">
            <w:pPr>
              <w:pStyle w:val="a6"/>
              <w:numPr>
                <w:ilvl w:val="0"/>
                <w:numId w:val="51"/>
              </w:numPr>
              <w:jc w:val="left"/>
              <w:rPr>
                <w:szCs w:val="24"/>
                <w:rtl/>
                <w:lang w:bidi="fa-IR"/>
              </w:rPr>
            </w:pPr>
            <w:proofErr w:type="spellStart"/>
            <w:r>
              <w:t>PathPayment</w:t>
            </w:r>
            <w:proofErr w:type="spellEnd"/>
          </w:p>
        </w:tc>
        <w:tc>
          <w:tcPr>
            <w:tcW w:w="7282" w:type="dxa"/>
            <w:shd w:val="clear" w:color="auto" w:fill="auto"/>
          </w:tcPr>
          <w:p w14:paraId="37A13565" w14:textId="77777777" w:rsidR="00650B75" w:rsidRDefault="00E52CAE" w:rsidP="001B4FF0">
            <w:pPr>
              <w:pStyle w:val="a6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مانند پرداخت است، اما در دارا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szCs w:val="24"/>
                <w:rtl/>
                <w:lang w:bidi="fa-IR"/>
              </w:rPr>
              <w:t xml:space="preserve"> ه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مختلف پرداخت </w:t>
            </w:r>
            <w:r>
              <w:rPr>
                <w:rFonts w:hint="cs"/>
                <w:szCs w:val="24"/>
                <w:rtl/>
                <w:lang w:bidi="fa-IR"/>
              </w:rPr>
              <w:t>می کند</w:t>
            </w:r>
            <w:r w:rsidRPr="00E52CAE">
              <w:rPr>
                <w:szCs w:val="24"/>
                <w:rtl/>
                <w:lang w:bidi="fa-IR"/>
              </w:rPr>
              <w:t xml:space="preserve"> ؛ حداکثر 5 دارا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szCs w:val="24"/>
                <w:rtl/>
                <w:lang w:bidi="fa-IR"/>
              </w:rPr>
              <w:t xml:space="preserve"> واسطه</w:t>
            </w:r>
            <w:r>
              <w:rPr>
                <w:rFonts w:hint="cs"/>
                <w:szCs w:val="24"/>
                <w:rtl/>
                <w:lang w:bidi="fa-IR"/>
              </w:rPr>
              <w:t xml:space="preserve"> ای.</w:t>
            </w:r>
          </w:p>
        </w:tc>
      </w:tr>
      <w:tr w:rsidR="00650B75" w14:paraId="0DB40E06" w14:textId="77777777" w:rsidTr="00CF7DDC">
        <w:trPr>
          <w:trHeight w:val="564"/>
        </w:trPr>
        <w:tc>
          <w:tcPr>
            <w:tcW w:w="1895" w:type="dxa"/>
            <w:shd w:val="clear" w:color="auto" w:fill="auto"/>
          </w:tcPr>
          <w:p w14:paraId="57730712" w14:textId="77777777" w:rsidR="00650B75" w:rsidRDefault="00ED145D" w:rsidP="00FE3925">
            <w:pPr>
              <w:pStyle w:val="a6"/>
              <w:numPr>
                <w:ilvl w:val="0"/>
                <w:numId w:val="51"/>
              </w:numPr>
              <w:jc w:val="left"/>
              <w:rPr>
                <w:szCs w:val="24"/>
                <w:rtl/>
                <w:lang w:bidi="fa-IR"/>
              </w:rPr>
            </w:pPr>
            <w:proofErr w:type="spellStart"/>
            <w:r>
              <w:t>ManageOffer</w:t>
            </w:r>
            <w:proofErr w:type="spellEnd"/>
          </w:p>
        </w:tc>
        <w:tc>
          <w:tcPr>
            <w:tcW w:w="7282" w:type="dxa"/>
            <w:shd w:val="clear" w:color="auto" w:fill="auto"/>
          </w:tcPr>
          <w:p w14:paraId="72E31BF2" w14:textId="77777777" w:rsidR="00650B75" w:rsidRDefault="00E52CAE" w:rsidP="001B4FF0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>/حذف/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ورو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دفتر کل پ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شنهادات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  <w:tr w:rsidR="00650B75" w14:paraId="015C274B" w14:textId="77777777" w:rsidTr="00CF7DDC">
        <w:trPr>
          <w:trHeight w:val="564"/>
        </w:trPr>
        <w:tc>
          <w:tcPr>
            <w:tcW w:w="1895" w:type="dxa"/>
            <w:shd w:val="clear" w:color="auto" w:fill="auto"/>
          </w:tcPr>
          <w:p w14:paraId="4F8AC070" w14:textId="77777777" w:rsidR="00650B75" w:rsidRDefault="00ED145D" w:rsidP="00FE3925">
            <w:pPr>
              <w:pStyle w:val="a6"/>
              <w:numPr>
                <w:ilvl w:val="0"/>
                <w:numId w:val="51"/>
              </w:numPr>
              <w:jc w:val="left"/>
              <w:rPr>
                <w:szCs w:val="24"/>
                <w:rtl/>
                <w:lang w:bidi="fa-IR"/>
              </w:rPr>
            </w:pPr>
            <w:proofErr w:type="spellStart"/>
            <w:r>
              <w:t>ManageData</w:t>
            </w:r>
            <w:proofErr w:type="spellEnd"/>
          </w:p>
        </w:tc>
        <w:tc>
          <w:tcPr>
            <w:tcW w:w="7282" w:type="dxa"/>
            <w:shd w:val="clear" w:color="auto" w:fill="auto"/>
          </w:tcPr>
          <w:p w14:paraId="190574BD" w14:textId="77777777" w:rsidR="00650B75" w:rsidRDefault="00E52CAE" w:rsidP="001B4FF0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>/حذف/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</w:t>
            </w:r>
            <w:r>
              <w:rPr>
                <w:rFonts w:hint="cs"/>
                <w:szCs w:val="24"/>
                <w:rtl/>
                <w:lang w:bidi="fa-IR"/>
              </w:rPr>
              <w:t>عمل،</w:t>
            </w:r>
            <w:r w:rsidRPr="00E52CAE">
              <w:rPr>
                <w:szCs w:val="24"/>
                <w:rtl/>
                <w:lang w:bidi="fa-IR"/>
              </w:rPr>
              <w:t xml:space="preserve"> ورود به دفتر اطلاعات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  <w:tr w:rsidR="00ED145D" w14:paraId="3F6A8A0B" w14:textId="77777777" w:rsidTr="00CF7DDC">
        <w:trPr>
          <w:trHeight w:val="564"/>
        </w:trPr>
        <w:tc>
          <w:tcPr>
            <w:tcW w:w="1895" w:type="dxa"/>
            <w:shd w:val="clear" w:color="auto" w:fill="auto"/>
          </w:tcPr>
          <w:p w14:paraId="475C174D" w14:textId="77777777" w:rsidR="00ED145D" w:rsidRDefault="00ED145D" w:rsidP="00FE3925">
            <w:pPr>
              <w:pStyle w:val="a6"/>
              <w:numPr>
                <w:ilvl w:val="0"/>
                <w:numId w:val="51"/>
              </w:numPr>
              <w:jc w:val="left"/>
            </w:pPr>
            <w:proofErr w:type="spellStart"/>
            <w:r>
              <w:t>ChangeTrust</w:t>
            </w:r>
            <w:proofErr w:type="spellEnd"/>
          </w:p>
        </w:tc>
        <w:tc>
          <w:tcPr>
            <w:tcW w:w="7282" w:type="dxa"/>
            <w:shd w:val="clear" w:color="auto" w:fill="auto"/>
          </w:tcPr>
          <w:p w14:paraId="32F6C183" w14:textId="77777777" w:rsidR="00ED145D" w:rsidRDefault="00E52CAE" w:rsidP="001B4FF0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>/حذف/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خط اعتماد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  <w:tr w:rsidR="00ED145D" w14:paraId="2BC5FEE5" w14:textId="77777777" w:rsidTr="00CF7DDC">
        <w:trPr>
          <w:trHeight w:val="564"/>
        </w:trPr>
        <w:tc>
          <w:tcPr>
            <w:tcW w:w="1895" w:type="dxa"/>
            <w:shd w:val="clear" w:color="auto" w:fill="auto"/>
          </w:tcPr>
          <w:p w14:paraId="753E9E76" w14:textId="77777777" w:rsidR="00ED145D" w:rsidRDefault="00ED145D" w:rsidP="00FE3925">
            <w:pPr>
              <w:pStyle w:val="a6"/>
              <w:numPr>
                <w:ilvl w:val="0"/>
                <w:numId w:val="51"/>
              </w:numPr>
              <w:jc w:val="left"/>
            </w:pPr>
            <w:proofErr w:type="spellStart"/>
            <w:r>
              <w:t>AllowTrust</w:t>
            </w:r>
            <w:proofErr w:type="spellEnd"/>
          </w:p>
        </w:tc>
        <w:tc>
          <w:tcPr>
            <w:tcW w:w="7282" w:type="dxa"/>
            <w:shd w:val="clear" w:color="auto" w:fill="auto"/>
          </w:tcPr>
          <w:p w14:paraId="7E52063B" w14:textId="77777777" w:rsidR="00ED145D" w:rsidRDefault="00E52CAE" w:rsidP="001B4FF0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 xml:space="preserve">پرچم مجاز را در </w:t>
            </w:r>
            <w:proofErr w:type="spellStart"/>
            <w:r w:rsidRPr="00E52CAE">
              <w:rPr>
                <w:szCs w:val="24"/>
                <w:lang w:bidi="fa-IR"/>
              </w:rPr>
              <w:t>Trustline</w:t>
            </w:r>
            <w:proofErr w:type="spellEnd"/>
            <w:r w:rsidRPr="00E52CAE">
              <w:rPr>
                <w:szCs w:val="24"/>
                <w:rtl/>
                <w:lang w:bidi="fa-IR"/>
              </w:rPr>
              <w:t xml:space="preserve"> تنظ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م</w:t>
            </w:r>
            <w:r w:rsidRPr="00E52CAE">
              <w:rPr>
                <w:szCs w:val="24"/>
                <w:rtl/>
                <w:lang w:bidi="fa-IR"/>
              </w:rPr>
              <w:t xml:space="preserve"> 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ا</w:t>
            </w:r>
            <w:r w:rsidRPr="00E52CAE">
              <w:rPr>
                <w:szCs w:val="24"/>
                <w:rtl/>
                <w:lang w:bidi="fa-IR"/>
              </w:rPr>
              <w:t xml:space="preserve"> پاک </w:t>
            </w:r>
            <w:r>
              <w:rPr>
                <w:rFonts w:hint="cs"/>
                <w:szCs w:val="24"/>
                <w:rtl/>
                <w:lang w:bidi="fa-IR"/>
              </w:rPr>
              <w:t>می کند.</w:t>
            </w:r>
          </w:p>
        </w:tc>
      </w:tr>
      <w:tr w:rsidR="00ED145D" w14:paraId="743DE76C" w14:textId="77777777" w:rsidTr="00CF7DDC">
        <w:trPr>
          <w:trHeight w:val="564"/>
        </w:trPr>
        <w:tc>
          <w:tcPr>
            <w:tcW w:w="1895" w:type="dxa"/>
            <w:shd w:val="clear" w:color="auto" w:fill="auto"/>
          </w:tcPr>
          <w:p w14:paraId="65D05B99" w14:textId="77777777" w:rsidR="00ED145D" w:rsidRDefault="00ED145D" w:rsidP="00FE3925">
            <w:pPr>
              <w:pStyle w:val="a6"/>
              <w:numPr>
                <w:ilvl w:val="0"/>
                <w:numId w:val="51"/>
              </w:numPr>
              <w:jc w:val="left"/>
            </w:pPr>
            <w:proofErr w:type="spellStart"/>
            <w:r>
              <w:t>BumpSequence</w:t>
            </w:r>
            <w:proofErr w:type="spellEnd"/>
          </w:p>
        </w:tc>
        <w:tc>
          <w:tcPr>
            <w:tcW w:w="7282" w:type="dxa"/>
            <w:shd w:val="clear" w:color="auto" w:fill="auto"/>
          </w:tcPr>
          <w:p w14:paraId="0556F692" w14:textId="77777777" w:rsidR="00ED145D" w:rsidRDefault="00E52CAE" w:rsidP="001B4FF0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فز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ش</w:t>
            </w:r>
            <w:r w:rsidRPr="00E52CAE">
              <w:rPr>
                <w:szCs w:val="24"/>
                <w:rtl/>
                <w:lang w:bidi="fa-IR"/>
              </w:rPr>
              <w:t xml:space="preserve"> دنباله شماره در حساب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</w:tbl>
    <w:p w14:paraId="05E416C5" w14:textId="77777777" w:rsidR="00650B75" w:rsidRPr="00650B75" w:rsidRDefault="00650B75" w:rsidP="00650B75">
      <w:pPr>
        <w:pStyle w:val="a6"/>
        <w:jc w:val="center"/>
        <w:rPr>
          <w:szCs w:val="24"/>
          <w:rtl/>
          <w:lang w:bidi="fa-IR"/>
        </w:rPr>
      </w:pPr>
    </w:p>
    <w:p w14:paraId="1A4A32D9" w14:textId="77777777" w:rsidR="001B4FF0" w:rsidRPr="001B4FF0" w:rsidRDefault="001B4FF0" w:rsidP="001B4FF0">
      <w:pPr>
        <w:pStyle w:val="a6"/>
        <w:ind w:firstLine="0"/>
        <w:rPr>
          <w:sz w:val="28"/>
          <w:rtl/>
          <w:lang w:bidi="fa-IR"/>
        </w:rPr>
      </w:pPr>
    </w:p>
    <w:p w14:paraId="2B8D79E9" w14:textId="77777777" w:rsidR="001B4FF0" w:rsidRDefault="001B4FF0" w:rsidP="001B4FF0">
      <w:pPr>
        <w:pStyle w:val="a6"/>
        <w:rPr>
          <w:rtl/>
          <w:lang w:bidi="fa-IR"/>
        </w:rPr>
      </w:pPr>
      <w:r>
        <w:rPr>
          <w:rtl/>
          <w:lang w:bidi="fa-IR"/>
        </w:rPr>
        <w:t>با توجه به گستر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و مجموع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قابل انجام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رتباط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هستند. آدرس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 ک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ز آ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 و ارسال اطلاعات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. هر آدرس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ناس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عنوان مبدأ و مقصد تراکنش‌ها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6D8AB9A2" w14:textId="77777777" w:rsidR="001B4FF0" w:rsidRPr="001B4FF0" w:rsidRDefault="001B4FF0" w:rsidP="001B4FF0">
      <w:pPr>
        <w:pStyle w:val="a6"/>
        <w:rPr>
          <w:sz w:val="16"/>
          <w:szCs w:val="16"/>
          <w:rtl/>
          <w:lang w:bidi="fa-IR"/>
        </w:rPr>
      </w:pPr>
    </w:p>
    <w:p w14:paraId="7E005B75" w14:textId="77777777" w:rsidR="001B4FF0" w:rsidRDefault="001B4FF0" w:rsidP="001B4FF0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آدرس‌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رتباط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ک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انتقال ارزها، ارجاع به تراکنش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نواع ارتباطات باشند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آدرس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نوان نقاط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عمل کنند.</w:t>
      </w:r>
    </w:p>
    <w:p w14:paraId="6EC18F03" w14:textId="77777777" w:rsidR="001B4FF0" w:rsidRPr="00FE3925" w:rsidRDefault="001B4FF0" w:rsidP="001B4FF0">
      <w:pPr>
        <w:pStyle w:val="a6"/>
        <w:rPr>
          <w:sz w:val="16"/>
          <w:szCs w:val="16"/>
          <w:rtl/>
          <w:lang w:bidi="fa-IR"/>
        </w:rPr>
      </w:pPr>
    </w:p>
    <w:p w14:paraId="12985B81" w14:textId="77777777" w:rsidR="001B4FF0" w:rsidRDefault="001B4FF0" w:rsidP="001B4FF0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فصل بعد، به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شامل روش‌ها و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رتباطات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به منظور بهبود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، هماهن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فراهم آوردن ارتباطات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قابل اعتماد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9FB2F9D" w14:textId="77777777" w:rsidR="001B4FF0" w:rsidRDefault="001B4FF0" w:rsidP="001B4FF0">
      <w:pPr>
        <w:pStyle w:val="a6"/>
        <w:rPr>
          <w:rtl/>
          <w:lang w:bidi="fa-IR"/>
        </w:rPr>
      </w:pPr>
    </w:p>
    <w:p w14:paraId="345E8C60" w14:textId="77777777" w:rsidR="0092462A" w:rsidRPr="001B4FF0" w:rsidRDefault="001B4FF0" w:rsidP="001B4FF0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با توجه به گستر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و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قابل انجام در آن،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هستند و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 در فصل بعد به منظور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ات و ارائه راهک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موج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تبط با آن‌ها خواهد بود.</w:t>
      </w:r>
    </w:p>
    <w:p w14:paraId="2A3C1FE9" w14:textId="77777777" w:rsidR="0092462A" w:rsidRDefault="0092462A" w:rsidP="0000095F">
      <w:pPr>
        <w:pStyle w:val="a6"/>
        <w:rPr>
          <w:rtl/>
          <w:lang w:bidi="fa-IR"/>
        </w:rPr>
      </w:pPr>
    </w:p>
    <w:p w14:paraId="5FA0E9BC" w14:textId="77777777" w:rsidR="0092462A" w:rsidRDefault="0092462A" w:rsidP="0000095F">
      <w:pPr>
        <w:pStyle w:val="a6"/>
        <w:rPr>
          <w:rtl/>
          <w:lang w:bidi="fa-IR"/>
        </w:rPr>
      </w:pPr>
    </w:p>
    <w:p w14:paraId="3B33C510" w14:textId="77777777" w:rsidR="001B4FF0" w:rsidRDefault="001B4FF0" w:rsidP="0000095F">
      <w:pPr>
        <w:pStyle w:val="a6"/>
        <w:rPr>
          <w:rtl/>
          <w:lang w:bidi="fa-IR"/>
        </w:rPr>
      </w:pPr>
    </w:p>
    <w:p w14:paraId="4C1BC2A4" w14:textId="77777777" w:rsidR="001B4FF0" w:rsidRDefault="001B4FF0" w:rsidP="0000095F">
      <w:pPr>
        <w:pStyle w:val="a6"/>
        <w:rPr>
          <w:rtl/>
          <w:lang w:bidi="fa-IR"/>
        </w:rPr>
      </w:pPr>
    </w:p>
    <w:p w14:paraId="6006E086" w14:textId="77777777" w:rsidR="001B4FF0" w:rsidRDefault="001B4FF0" w:rsidP="0000095F">
      <w:pPr>
        <w:pStyle w:val="a6"/>
        <w:rPr>
          <w:rtl/>
          <w:lang w:bidi="fa-IR"/>
        </w:rPr>
      </w:pPr>
    </w:p>
    <w:p w14:paraId="02E05172" w14:textId="77777777" w:rsidR="001B4FF0" w:rsidRDefault="001B4FF0" w:rsidP="0000095F">
      <w:pPr>
        <w:pStyle w:val="a6"/>
        <w:rPr>
          <w:rtl/>
          <w:lang w:bidi="fa-IR"/>
        </w:rPr>
      </w:pPr>
    </w:p>
    <w:p w14:paraId="72A130F1" w14:textId="77777777" w:rsidR="001B4FF0" w:rsidRDefault="001B4FF0" w:rsidP="0000095F">
      <w:pPr>
        <w:pStyle w:val="a6"/>
        <w:rPr>
          <w:rtl/>
          <w:lang w:bidi="fa-IR"/>
        </w:rPr>
      </w:pPr>
    </w:p>
    <w:p w14:paraId="2CDF860A" w14:textId="77777777" w:rsidR="001B4FF0" w:rsidRDefault="001B4FF0" w:rsidP="0000095F">
      <w:pPr>
        <w:pStyle w:val="a6"/>
        <w:rPr>
          <w:rtl/>
          <w:lang w:bidi="fa-IR"/>
        </w:rPr>
      </w:pPr>
    </w:p>
    <w:p w14:paraId="1625FB30" w14:textId="77777777" w:rsidR="001B4FF0" w:rsidRDefault="001B4FF0" w:rsidP="00FE3925">
      <w:pPr>
        <w:pStyle w:val="a6"/>
        <w:ind w:firstLine="0"/>
        <w:rPr>
          <w:rtl/>
          <w:lang w:bidi="fa-IR"/>
        </w:rPr>
      </w:pPr>
    </w:p>
    <w:p w14:paraId="4A2213D7" w14:textId="77777777" w:rsidR="0092462A" w:rsidRDefault="0092462A" w:rsidP="0092462A">
      <w:pPr>
        <w:pStyle w:val="a1"/>
        <w:numPr>
          <w:ilvl w:val="0"/>
          <w:numId w:val="0"/>
        </w:numPr>
        <w:rPr>
          <w:rtl/>
          <w:lang w:bidi="fa-IR"/>
        </w:rPr>
      </w:pPr>
      <w:r>
        <w:rPr>
          <w:rFonts w:cs="B Mitra" w:hint="cs"/>
          <w:sz w:val="28"/>
          <w:szCs w:val="32"/>
          <w:rtl/>
          <w:lang w:bidi="fa-IR"/>
        </w:rPr>
        <w:lastRenderedPageBreak/>
        <w:t>3-3.</w:t>
      </w:r>
      <w:r w:rsidR="00650B75">
        <w:rPr>
          <w:rFonts w:cs="B Mitra" w:hint="cs"/>
          <w:sz w:val="28"/>
          <w:szCs w:val="32"/>
          <w:rtl/>
          <w:lang w:bidi="fa-IR"/>
        </w:rPr>
        <w:t xml:space="preserve"> جمع آوری داده</w:t>
      </w:r>
      <w:r w:rsidRPr="0092462A">
        <w:rPr>
          <w:rFonts w:cs="B Mitra" w:hint="cs"/>
          <w:sz w:val="28"/>
          <w:szCs w:val="32"/>
          <w:rtl/>
          <w:lang w:bidi="fa-IR"/>
        </w:rPr>
        <w:t xml:space="preserve"> </w:t>
      </w:r>
    </w:p>
    <w:p w14:paraId="185FE9D0" w14:textId="77777777" w:rsidR="0092462A" w:rsidRDefault="0092462A" w:rsidP="0092462A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 xml:space="preserve">3-3-1. </w:t>
      </w:r>
      <w:r>
        <w:rPr>
          <w:lang w:bidi="fa-IR"/>
        </w:rPr>
        <w:t>API</w:t>
      </w:r>
    </w:p>
    <w:p w14:paraId="329987B6" w14:textId="77777777" w:rsidR="002F29EC" w:rsidRDefault="002F29EC" w:rsidP="002F29EC">
      <w:pPr>
        <w:pStyle w:val="a6"/>
        <w:rPr>
          <w:rtl/>
          <w:lang w:bidi="fa-IR"/>
        </w:rPr>
      </w:pPr>
      <w:r>
        <w:rPr>
          <w:rtl/>
          <w:lang w:bidi="fa-IR"/>
        </w:rPr>
        <w:t>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ختلف، از روش دفا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دفا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مرکز نشده است که در آن اطلاعات به صورت پخش‌شده در گر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شبک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46F81EF8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هر گره در شبکه استلا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سخه از دف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است که شامل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و وض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حساب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نگ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اطلاعات مربوط به آن توسط شبک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به دف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در گر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37C8DF5E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دفا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در شبکه استلار امکان دارد به دل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باشد. اولاً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پخش‌شده بودن اطلاعات، مقاوم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رابر حملات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نامناسب دارد.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هر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،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گره‌ه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ود تا معتبر شود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ت</w:t>
      </w:r>
      <w:r>
        <w:rPr>
          <w:rFonts w:hint="eastAsia"/>
          <w:rtl/>
          <w:lang w:bidi="fa-IR"/>
        </w:rPr>
        <w:t>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ناخواست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حملات ممکن است سخت شود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بو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302DF9BB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ث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ً،</w:t>
      </w:r>
      <w:r>
        <w:rPr>
          <w:rtl/>
          <w:lang w:bidi="fa-IR"/>
        </w:rPr>
        <w:t xml:space="preserve"> دفا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امکان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مه شرکت‌کنندگان در شبکه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هر فر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در شبکه استلار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تراکنش‌ها و وض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حساب‌ه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ه باشد و اطلاعات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در کاهش تقلبات و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اعتماد در شبکه استلار مؤثر باشد.</w:t>
      </w:r>
    </w:p>
    <w:p w14:paraId="6ED259F1" w14:textId="77777777" w:rsidR="002F29EC" w:rsidRDefault="002F29EC" w:rsidP="002F29EC">
      <w:pPr>
        <w:pStyle w:val="a6"/>
        <w:rPr>
          <w:rtl/>
          <w:lang w:bidi="fa-IR"/>
        </w:rPr>
      </w:pPr>
    </w:p>
    <w:p w14:paraId="16D158AE" w14:textId="77777777" w:rsidR="002F29EC" w:rsidRDefault="002F29EC" w:rsidP="002F29EC">
      <w:pPr>
        <w:pStyle w:val="a6"/>
        <w:rPr>
          <w:rtl/>
          <w:lang w:bidi="fa-IR"/>
        </w:rPr>
      </w:pPr>
    </w:p>
    <w:p w14:paraId="7843D4DD" w14:textId="77777777" w:rsidR="002F29EC" w:rsidRDefault="002F29EC" w:rsidP="002F29EC">
      <w:pPr>
        <w:pStyle w:val="a6"/>
        <w:rPr>
          <w:rtl/>
          <w:lang w:bidi="fa-IR"/>
        </w:rPr>
      </w:pPr>
    </w:p>
    <w:p w14:paraId="5D4A1154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(</w:t>
      </w:r>
      <w:r>
        <w:rPr>
          <w:lang w:bidi="fa-IR"/>
        </w:rPr>
        <w:t>Stellar</w:t>
      </w:r>
      <w:r>
        <w:rPr>
          <w:rtl/>
          <w:lang w:bidi="fa-IR"/>
        </w:rPr>
        <w:t xml:space="preserve">)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، استفاده از خزنده‌د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کراولر (</w:t>
      </w:r>
      <w:r>
        <w:rPr>
          <w:lang w:bidi="fa-IR"/>
        </w:rPr>
        <w:t>Crawler</w:t>
      </w:r>
      <w:r>
        <w:rPr>
          <w:rtl/>
          <w:lang w:bidi="fa-IR"/>
        </w:rPr>
        <w:t xml:space="preserve">) است. </w:t>
      </w:r>
    </w:p>
    <w:p w14:paraId="7D87A4D8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خزنده‌د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کراولر در علوم کام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تر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رنامه کام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ق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به صورت خودکار و مستقل اطلاعات را از منابع مختلف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کراولرها معمولاً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ترنت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تا صفحات وب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را استخراج کنند. در مور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لار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راول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خزنده‌دار به شبکه استلار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طلاعات مربوط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57CBF0CC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( </w:t>
      </w:r>
      <w:r>
        <w:rPr>
          <w:rtl/>
          <w:lang w:bidi="fa-IR"/>
        </w:rPr>
        <w:t>شکل</w:t>
      </w:r>
      <w:r>
        <w:rPr>
          <w:rFonts w:hint="cs"/>
          <w:rtl/>
          <w:lang w:bidi="fa-IR"/>
        </w:rPr>
        <w:t>1-3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)</w:t>
      </w:r>
      <w:r>
        <w:rPr>
          <w:rtl/>
          <w:lang w:bidi="fa-IR"/>
        </w:rPr>
        <w:t>، نحوه اتصال برنامه به شبکه استلار را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کل، برنامه ما که به شکل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lang w:bidi="fa-IR"/>
        </w:rPr>
        <w:t>API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شده است،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ول نود (</w:t>
      </w:r>
      <w:r>
        <w:rPr>
          <w:lang w:bidi="fa-IR"/>
        </w:rPr>
        <w:t>Full Node</w:t>
      </w:r>
      <w:r>
        <w:rPr>
          <w:rtl/>
          <w:lang w:bidi="fa-IR"/>
        </w:rPr>
        <w:t>) از شبکه استلار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ول نو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گره کامل، 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د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تمام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بلاک‌ها، </w:t>
      </w:r>
      <w:r>
        <w:rPr>
          <w:rFonts w:hint="eastAsia"/>
          <w:rtl/>
          <w:lang w:bidi="fa-IR"/>
        </w:rPr>
        <w:t>تراکنش‌ها</w:t>
      </w:r>
      <w:r>
        <w:rPr>
          <w:rtl/>
          <w:lang w:bidi="fa-IR"/>
        </w:rPr>
        <w:t xml:space="preserve"> و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ه را دا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ول نود به برنامه امکان ارتباط با شبکه استلار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اطلاعات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45E1A58A" w14:textId="77777777" w:rsidR="002F29EC" w:rsidRPr="002F29EC" w:rsidRDefault="002F29EC" w:rsidP="002F29EC">
      <w:pPr>
        <w:pStyle w:val="a6"/>
        <w:rPr>
          <w:sz w:val="16"/>
          <w:szCs w:val="16"/>
          <w:rtl/>
          <w:lang w:bidi="fa-IR"/>
        </w:rPr>
      </w:pPr>
    </w:p>
    <w:p w14:paraId="7C987A64" w14:textId="3E2A9DBD" w:rsidR="002F29EC" w:rsidRDefault="00333DF7" w:rsidP="002F29EC">
      <w:pPr>
        <w:pStyle w:val="a6"/>
        <w:jc w:val="center"/>
        <w:rPr>
          <w:rtl/>
          <w:lang w:bidi="fa-IR"/>
        </w:rPr>
      </w:pPr>
      <w:r>
        <w:rPr>
          <w:noProof/>
        </w:rPr>
        <w:drawing>
          <wp:inline distT="0" distB="0" distL="0" distR="0" wp14:anchorId="5BB274BF" wp14:editId="48F3705E">
            <wp:extent cx="4762500" cy="14668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1466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9C57AD" w14:textId="77777777" w:rsidR="002F29EC" w:rsidRPr="002F29EC" w:rsidRDefault="002F29EC" w:rsidP="002F29EC">
      <w:pPr>
        <w:pStyle w:val="a6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شکل1-3.</w:t>
      </w:r>
      <w:r>
        <w:rPr>
          <w:rFonts w:hint="cs"/>
          <w:szCs w:val="24"/>
          <w:rtl/>
          <w:lang w:bidi="fa-IR"/>
        </w:rPr>
        <w:t xml:space="preserve"> نحوه اتصال کراولر به شبکه بلاکچین استلار</w:t>
      </w:r>
    </w:p>
    <w:p w14:paraId="08DC3961" w14:textId="77777777" w:rsidR="002F29EC" w:rsidRPr="002F29EC" w:rsidRDefault="002F29EC" w:rsidP="002F29EC">
      <w:pPr>
        <w:pStyle w:val="a6"/>
        <w:rPr>
          <w:sz w:val="16"/>
          <w:szCs w:val="16"/>
          <w:rtl/>
          <w:lang w:bidi="fa-IR"/>
        </w:rPr>
      </w:pPr>
    </w:p>
    <w:p w14:paraId="0391F431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برنامه م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lang w:bidi="fa-IR"/>
        </w:rPr>
        <w:t>API</w:t>
      </w:r>
      <w:r>
        <w:rPr>
          <w:rtl/>
          <w:lang w:bidi="fa-IR"/>
        </w:rPr>
        <w:t xml:space="preserve"> به فول نود متصل شده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خود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طلاع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بلاک‌ها، تراکنش‌ها، حساب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طلاعات مرتبط با استلار باشند.</w:t>
      </w:r>
    </w:p>
    <w:p w14:paraId="1151B264" w14:textId="77777777" w:rsidR="002F29EC" w:rsidRDefault="002F29EC" w:rsidP="002F29EC">
      <w:pPr>
        <w:pStyle w:val="a6"/>
        <w:rPr>
          <w:rtl/>
          <w:lang w:bidi="fa-IR"/>
        </w:rPr>
      </w:pPr>
      <w:r>
        <w:rPr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از شبکه آن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0635531A" w14:textId="77777777" w:rsidR="002F29EC" w:rsidRDefault="002F29EC" w:rsidP="002F29EC">
      <w:pPr>
        <w:pStyle w:val="a6"/>
        <w:rPr>
          <w:rtl/>
          <w:lang w:bidi="fa-IR"/>
        </w:rPr>
      </w:pPr>
    </w:p>
    <w:p w14:paraId="46C1C115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تصال به شبکه استلار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</w:t>
      </w:r>
      <w:r>
        <w:rPr>
          <w:rtl/>
          <w:lang w:bidi="fa-IR"/>
        </w:rPr>
        <w:t xml:space="preserve"> استفاده کرد.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تابخانه‌ها و ابزارها وجود دارند که امکان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 با شبکه استلار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اطلاعات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تابخانه‌ها معمولاً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ب س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‌ه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ا رابط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نامه‌ن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API</w:t>
      </w:r>
      <w:r>
        <w:rPr>
          <w:rtl/>
          <w:lang w:bidi="fa-IR"/>
        </w:rPr>
        <w:t>) ارائه شده توسط استلار، اطلاعات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</w:t>
      </w:r>
    </w:p>
    <w:p w14:paraId="12192068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ا ارسال درخواست‌ها و استفاده از مت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ه، به شبکه استلار متصل شده و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تد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درخواست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بلاک‌ها، تراکنش‌ها، حساب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طلاعات مرتبط با استلار باشند. در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تابخانه‌ها و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صورت برنام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رده و از آن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فاده کرد.</w:t>
      </w:r>
    </w:p>
    <w:p w14:paraId="68FCE270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فاده از خزنده‌دار و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</w:t>
      </w:r>
      <w:r>
        <w:rPr>
          <w:rtl/>
          <w:lang w:bidi="fa-IR"/>
        </w:rPr>
        <w:t xml:space="preserve"> به عنوان ابزا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و ارتباط با شبکه، امکانات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ک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آ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شبکه استلار بهره برد.</w:t>
      </w:r>
    </w:p>
    <w:p w14:paraId="4887C66B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ا استفاده از فنون داده‌کا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، به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ه در آن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ر آدرس در شبکه استلار،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واع تراکنش‌ها وجود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شامل انتقا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پول،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ارز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م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تبط با استلار باشد.</w:t>
      </w:r>
    </w:p>
    <w:p w14:paraId="1BD3C7A5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 استفاده از خزنده‌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رده و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، به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باره تراکنش‌ها و عملکرد شبکه دس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>.</w:t>
      </w:r>
    </w:p>
    <w:p w14:paraId="269ED770" w14:textId="77777777" w:rsidR="002F29EC" w:rsidRDefault="002F29EC" w:rsidP="002F29EC">
      <w:pPr>
        <w:pStyle w:val="a6"/>
        <w:rPr>
          <w:rtl/>
          <w:lang w:bidi="fa-IR"/>
        </w:rPr>
      </w:pPr>
    </w:p>
    <w:p w14:paraId="36BBBD01" w14:textId="77777777" w:rsidR="0092462A" w:rsidRDefault="0092462A" w:rsidP="0092462A">
      <w:pPr>
        <w:pStyle w:val="a6"/>
        <w:rPr>
          <w:rtl/>
          <w:lang w:bidi="fa-IR"/>
        </w:rPr>
      </w:pPr>
    </w:p>
    <w:p w14:paraId="5B4E969E" w14:textId="77777777" w:rsidR="0092462A" w:rsidRDefault="0092462A" w:rsidP="0092462A">
      <w:pPr>
        <w:pStyle w:val="a6"/>
        <w:rPr>
          <w:rtl/>
          <w:lang w:bidi="fa-IR"/>
        </w:rPr>
      </w:pPr>
    </w:p>
    <w:p w14:paraId="70F521A2" w14:textId="77777777" w:rsidR="0092462A" w:rsidRDefault="0092462A" w:rsidP="0092462A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 xml:space="preserve">3-3-2. </w:t>
      </w:r>
      <w:r>
        <w:rPr>
          <w:lang w:bidi="fa-IR"/>
        </w:rPr>
        <w:t>NEO4J</w:t>
      </w:r>
    </w:p>
    <w:p w14:paraId="071835D2" w14:textId="77777777" w:rsidR="00AD74EF" w:rsidRDefault="00AD74EF" w:rsidP="00AD74EF">
      <w:pPr>
        <w:pStyle w:val="a6"/>
        <w:rPr>
          <w:rtl/>
          <w:lang w:bidi="fa-IR"/>
        </w:rPr>
      </w:pPr>
      <w:r>
        <w:rPr>
          <w:rtl/>
          <w:lang w:bidi="fa-IR"/>
        </w:rPr>
        <w:t>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دل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خته شده اس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Larriba-Pey&lt;/Author&gt;&lt;Year&gt;2014&lt;/Year&gt;&lt;RecNum&gt;19&lt;/RecNum&gt;&lt;DisplayText&gt;[7]&lt;/DisplayText&gt;&lt;record&gt;&lt;rec-number&gt;19&lt;/rec-number&gt;&lt;foreign-keys&gt;&lt;key app="EN" db-id="x55wrzaznw25sgefwdqvvpdlfdrrr2raar2d" timestamp="1693121051</w:instrText>
      </w:r>
      <w:r>
        <w:rPr>
          <w:rtl/>
          <w:lang w:bidi="fa-IR"/>
        </w:rPr>
        <w:instrText>"&gt;19&lt;/</w:instrText>
      </w:r>
      <w:r>
        <w:rPr>
          <w:lang w:bidi="fa-IR"/>
        </w:rPr>
        <w:instrText>key&gt;&lt;/foreign-keys&gt;&lt;ref-type name="Book Section"&gt;5&lt;/ref-type&gt;&lt;contributors&gt;&lt;authors&gt;&lt;author&gt;Larriba-Pey, Josep Lluís&lt;/author&gt;&lt;author&gt;Martínez-Bazán, Norbert&lt;/author&gt;&lt;author&gt;Domínguez-Sal, David&lt;/author&gt;&lt;/authors&gt;&lt;/contributors&gt;&lt;titles&gt;&lt;title&gt;Introduction to graph databases&lt;/title&gt;&lt;secondary-title&gt;Reasoning Web International Summer School&lt;/secondary-title&gt;&lt;/titles&gt;&lt;pages&gt;171-194&lt;/pages&gt;&lt;dates&gt;&lt;year&gt;2014&lt;/year&gt;&lt;/dates&gt;&lt;publisher&gt;Springer&lt;/publisher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7]</w:t>
      </w:r>
      <w:r>
        <w:rPr>
          <w:rtl/>
          <w:lang w:bidi="fa-IR"/>
        </w:rPr>
        <w:fldChar w:fldCharType="end"/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، اطلاعات به صورت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به شکل گره‌ها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)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استفاده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شود.</w:t>
      </w:r>
    </w:p>
    <w:p w14:paraId="46D57768" w14:textId="77777777" w:rsidR="00AD74EF" w:rsidRDefault="00AD74EF" w:rsidP="00AD74EF">
      <w:pPr>
        <w:pStyle w:val="a6"/>
        <w:rPr>
          <w:rtl/>
          <w:lang w:bidi="fa-IR"/>
        </w:rPr>
      </w:pPr>
      <w:r>
        <w:rPr>
          <w:rtl/>
          <w:lang w:bidi="fa-IR"/>
        </w:rPr>
        <w:t>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اطلاعات به صورت گراف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که شامل دو عنصر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: گره‌ها و روابط. گره‌ها معادل نقاط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اف هستند و هر گ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داشته باشد. روابط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ه‌ها را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 xml:space="preserve"> 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خاص خود ر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داشته باشند.</w:t>
      </w:r>
    </w:p>
    <w:p w14:paraId="06529A84" w14:textId="77777777" w:rsidR="00AD74EF" w:rsidRDefault="00AD74EF" w:rsidP="00AD74E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ده‌ها را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و به صورت ساختارمند به آن‌ه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ا سرعت بالا و به شکل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به داده‌ه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جستجو کرد،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پردازد و اطلاعات مرتبط را استخراج کند.</w:t>
      </w:r>
    </w:p>
    <w:p w14:paraId="29FE633E" w14:textId="77777777" w:rsidR="00AD74EF" w:rsidRDefault="00AD74EF" w:rsidP="00AD74EF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م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امکان انجام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نند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ردن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ها، جستج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ا سرعت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ال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1F31F839" w14:textId="77777777" w:rsidR="00AD74EF" w:rsidRDefault="00AD74EF" w:rsidP="00AD74E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م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ابرا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،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‌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‌گر</w:t>
      </w:r>
      <w:r>
        <w:rPr>
          <w:rtl/>
          <w:lang w:bidi="fa-IR"/>
        </w:rPr>
        <w:t xml:space="preserve">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حوز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کار با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دارند،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5B0C6D1C" w14:textId="77777777" w:rsidR="0092462A" w:rsidRDefault="00AD74EF" w:rsidP="00AD74E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 بر اساس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با سرعت بالا و عملکرد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 xml:space="preserve">ه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مدل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جستجو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مرتبط از داده‌ها را با سرعت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ال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در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ختلف، به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ه</w:t>
      </w:r>
      <w:r>
        <w:rPr>
          <w:rtl/>
          <w:lang w:bidi="fa-IR"/>
        </w:rPr>
        <w:t xml:space="preserve"> در </w:t>
      </w:r>
      <w:r>
        <w:rPr>
          <w:rtl/>
          <w:lang w:bidi="fa-IR"/>
        </w:rPr>
        <w:lastRenderedPageBreak/>
        <w:t>حوز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ده‌ها وجود دارد،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ارزشمند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06C2B32D" w14:textId="77777777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با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طور جامع رفتار و ارتباطات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ر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حصر به ف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تخراج اطلاعات از شبکه استلار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در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جع به چگون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</w:t>
      </w:r>
      <w:r>
        <w:rPr>
          <w:rFonts w:hint="eastAsia"/>
          <w:rtl/>
          <w:lang w:bidi="fa-IR"/>
        </w:rPr>
        <w:t>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رفتار و ارتباطات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آورده شده است:</w:t>
      </w:r>
    </w:p>
    <w:p w14:paraId="76607D51" w14:textId="77777777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۱.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: با استفاده از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ر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اف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. هر بلاک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در نظر گرف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(مانند ارجاعات به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) را با استفاده از روابط در گراف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شما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رفتا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به صورت ساختارمند و قابل فهم مدل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6EB48090" w14:textId="77777777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۲.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فتا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>: ب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باره رفتا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نجام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ثال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اهنجار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</w:t>
      </w:r>
      <w:r>
        <w:rPr>
          <w:rFonts w:hint="eastAsia"/>
          <w:rtl/>
          <w:lang w:bidi="fa-IR"/>
        </w:rPr>
        <w:t>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داده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، حساب‌ها و تراکنش‌ه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1DB50322" w14:textId="77777777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۳. جستج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: با استفاده از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جستج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ر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نجام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ثال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در طول زمان 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است را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آدرس خاص انجام شده‌اند، جستجو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4445FBB4" w14:textId="77777777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۴.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: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را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جامع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و تراکنش‌ه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،</w:t>
      </w:r>
      <w:r>
        <w:rPr>
          <w:rtl/>
          <w:lang w:bidi="fa-IR"/>
        </w:rPr>
        <w:t xml:space="preserve"> عوامل مهم را در شبک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رده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4BD605C0" w14:textId="77777777" w:rsidR="00071218" w:rsidRDefault="00071218" w:rsidP="00071218">
      <w:pPr>
        <w:pStyle w:val="a6"/>
        <w:rPr>
          <w:rtl/>
          <w:lang w:bidi="fa-IR"/>
        </w:rPr>
      </w:pPr>
    </w:p>
    <w:p w14:paraId="6CA77D06" w14:textId="77777777" w:rsidR="0092462A" w:rsidRDefault="00071218" w:rsidP="00A06C8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شما قادر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ود تا به طور جامع و تف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 و ارتباطات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ر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. </w:t>
      </w:r>
      <w:r w:rsidR="00A06C8B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فتا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جستج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</w:t>
      </w:r>
      <w:r>
        <w:rPr>
          <w:rFonts w:hint="cs"/>
          <w:rtl/>
          <w:lang w:bidi="fa-IR"/>
        </w:rPr>
        <w:t xml:space="preserve"> ای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طلاعا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باره عملکرد و رفتار شبکه بدست آ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طلاع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لگوها،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هنجار، بهبود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بهبود عملکرد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شند.</w:t>
      </w:r>
    </w:p>
    <w:p w14:paraId="70744D0E" w14:textId="77777777" w:rsidR="00A06C8B" w:rsidRPr="00A06C8B" w:rsidRDefault="00A06C8B" w:rsidP="00A06C8B">
      <w:pPr>
        <w:pStyle w:val="a6"/>
        <w:rPr>
          <w:sz w:val="16"/>
          <w:szCs w:val="16"/>
          <w:rtl/>
          <w:lang w:bidi="fa-IR"/>
        </w:rPr>
      </w:pPr>
    </w:p>
    <w:p w14:paraId="38BD1849" w14:textId="77777777" w:rsidR="00A06C8B" w:rsidRDefault="00A06C8B" w:rsidP="00A06C8B">
      <w:pPr>
        <w:pStyle w:val="a6"/>
        <w:rPr>
          <w:rtl/>
        </w:rPr>
      </w:pPr>
      <w:r>
        <w:rPr>
          <w:rtl/>
        </w:rPr>
        <w:t xml:space="preserve">در فصل بعد، به منظور ارائه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روش پ</w:t>
      </w:r>
      <w:r>
        <w:rPr>
          <w:rFonts w:hint="cs"/>
          <w:rtl/>
        </w:rPr>
        <w:t>ی</w:t>
      </w:r>
      <w:r>
        <w:rPr>
          <w:rFonts w:hint="eastAsia"/>
          <w:rtl/>
        </w:rPr>
        <w:t>شنهاد</w:t>
      </w:r>
      <w:r>
        <w:rPr>
          <w:rFonts w:hint="cs"/>
          <w:rtl/>
        </w:rPr>
        <w:t>ی</w:t>
      </w:r>
      <w:r>
        <w:rPr>
          <w:rtl/>
        </w:rPr>
        <w:t xml:space="preserve"> جهت مدل‌ساز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ما به موضوع ارا</w:t>
      </w:r>
      <w:r>
        <w:rPr>
          <w:rFonts w:hint="cs"/>
          <w:rtl/>
        </w:rPr>
        <w:t>ئ</w:t>
      </w:r>
      <w:r>
        <w:rPr>
          <w:rtl/>
        </w:rPr>
        <w:t>ه م</w:t>
      </w:r>
      <w:r>
        <w:rPr>
          <w:rFonts w:hint="cs"/>
          <w:rtl/>
        </w:rPr>
        <w:t>ی‌</w:t>
      </w:r>
      <w:r>
        <w:rPr>
          <w:rFonts w:hint="eastAsia"/>
          <w:rtl/>
        </w:rPr>
        <w:t>پرداز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>. در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خش از تحق</w:t>
      </w:r>
      <w:r>
        <w:rPr>
          <w:rFonts w:hint="cs"/>
          <w:rtl/>
        </w:rPr>
        <w:t>ی</w:t>
      </w:r>
      <w:r>
        <w:rPr>
          <w:rFonts w:hint="eastAsia"/>
          <w:rtl/>
        </w:rPr>
        <w:t>ق،</w:t>
      </w:r>
      <w:r>
        <w:rPr>
          <w:rtl/>
        </w:rPr>
        <w:t xml:space="preserve"> ما سع</w:t>
      </w:r>
      <w:r>
        <w:rPr>
          <w:rFonts w:hint="cs"/>
          <w:rtl/>
        </w:rPr>
        <w:t>ی</w:t>
      </w:r>
      <w:r>
        <w:rPr>
          <w:rtl/>
        </w:rPr>
        <w:t xml:space="preserve"> خواه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کرد ت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مدل نو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تجسم و تفس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tl/>
        </w:rPr>
        <w:t xml:space="preserve"> الگوها</w:t>
      </w:r>
      <w:r>
        <w:rPr>
          <w:rFonts w:hint="cs"/>
          <w:rtl/>
        </w:rPr>
        <w:t>ی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چ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و ارتباطات در بلاکچ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استلار ارا</w:t>
      </w:r>
      <w:r>
        <w:rPr>
          <w:rFonts w:hint="cs"/>
          <w:rtl/>
        </w:rPr>
        <w:t>ئ</w:t>
      </w:r>
      <w:r>
        <w:rPr>
          <w:rtl/>
        </w:rPr>
        <w:t>ه نما</w:t>
      </w:r>
      <w:r>
        <w:rPr>
          <w:rFonts w:hint="cs"/>
          <w:rtl/>
        </w:rPr>
        <w:t>یی</w:t>
      </w:r>
      <w:r>
        <w:rPr>
          <w:rFonts w:hint="eastAsia"/>
          <w:rtl/>
        </w:rPr>
        <w:t>م</w:t>
      </w:r>
      <w:r>
        <w:rPr>
          <w:rtl/>
        </w:rPr>
        <w:t>.</w:t>
      </w:r>
    </w:p>
    <w:p w14:paraId="49596849" w14:textId="77777777" w:rsidR="00A06C8B" w:rsidRDefault="00A06C8B" w:rsidP="00A06C8B">
      <w:pPr>
        <w:pStyle w:val="a6"/>
        <w:rPr>
          <w:rtl/>
        </w:rPr>
      </w:pPr>
      <w:r>
        <w:rPr>
          <w:rFonts w:hint="eastAsia"/>
          <w:rtl/>
        </w:rPr>
        <w:t>در</w:t>
      </w:r>
      <w:r>
        <w:rPr>
          <w:rtl/>
        </w:rPr>
        <w:t xml:space="preserve"> ابتدا، با توجه به طب</w:t>
      </w:r>
      <w:r>
        <w:rPr>
          <w:rFonts w:hint="cs"/>
          <w:rtl/>
        </w:rPr>
        <w:t>ی</w:t>
      </w:r>
      <w:r>
        <w:rPr>
          <w:rFonts w:hint="eastAsia"/>
          <w:rtl/>
        </w:rPr>
        <w:t>عت</w:t>
      </w:r>
      <w:r>
        <w:rPr>
          <w:rtl/>
        </w:rPr>
        <w:t xml:space="preserve"> گراف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بلاکچ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استلار، ما قصد دار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از قاب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>ی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گاه</w:t>
      </w:r>
      <w:r>
        <w:rPr>
          <w:rtl/>
        </w:rPr>
        <w:t xml:space="preserve"> داده گراف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t>Neo4j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مدلساز</w:t>
      </w:r>
      <w:r>
        <w:rPr>
          <w:rFonts w:hint="cs"/>
          <w:rtl/>
        </w:rPr>
        <w:t>ی</w:t>
      </w:r>
      <w:r>
        <w:rPr>
          <w:rtl/>
        </w:rPr>
        <w:t xml:space="preserve"> و تجسم ارتباطات در شبکه بهره‌بردار</w:t>
      </w:r>
      <w:r>
        <w:rPr>
          <w:rFonts w:hint="cs"/>
          <w:rtl/>
        </w:rPr>
        <w:t>ی</w:t>
      </w:r>
      <w:r>
        <w:rPr>
          <w:rtl/>
        </w:rPr>
        <w:t xml:space="preserve"> نما</w:t>
      </w:r>
      <w:r>
        <w:rPr>
          <w:rFonts w:hint="cs"/>
          <w:rtl/>
        </w:rPr>
        <w:t>یی</w:t>
      </w:r>
      <w:r>
        <w:rPr>
          <w:rFonts w:hint="eastAsia"/>
          <w:rtl/>
        </w:rPr>
        <w:t>م</w:t>
      </w:r>
      <w:r>
        <w:rPr>
          <w:rtl/>
        </w:rPr>
        <w:t xml:space="preserve">. با استفاده از </w:t>
      </w:r>
      <w:r>
        <w:t>Neo4j</w:t>
      </w:r>
      <w:r>
        <w:rPr>
          <w:rtl/>
        </w:rPr>
        <w:t>، 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هر بلاک را به عنوان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گره در گراف مدل کن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و با استفاده از روابط گ</w:t>
      </w:r>
      <w:r>
        <w:rPr>
          <w:rFonts w:hint="eastAsia"/>
          <w:rtl/>
        </w:rPr>
        <w:t>راف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ارتباطات ب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cs"/>
          <w:rtl/>
        </w:rPr>
        <w:t xml:space="preserve">آدرس ها </w:t>
      </w:r>
      <w:r>
        <w:rPr>
          <w:rtl/>
        </w:rPr>
        <w:t>را نما</w:t>
      </w:r>
      <w:r>
        <w:rPr>
          <w:rFonts w:hint="cs"/>
          <w:rtl/>
        </w:rPr>
        <w:t>ی</w:t>
      </w:r>
      <w:r>
        <w:rPr>
          <w:rFonts w:hint="eastAsia"/>
          <w:rtl/>
        </w:rPr>
        <w:t>ش</w:t>
      </w:r>
      <w:r>
        <w:rPr>
          <w:rtl/>
        </w:rPr>
        <w:t xml:space="preserve"> ده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>.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و</w:t>
      </w:r>
      <w:r>
        <w:rPr>
          <w:rFonts w:hint="cs"/>
          <w:rtl/>
        </w:rPr>
        <w:t>ی</w:t>
      </w:r>
      <w:r>
        <w:rPr>
          <w:rFonts w:hint="eastAsia"/>
          <w:rtl/>
        </w:rPr>
        <w:t>کرد،</w:t>
      </w:r>
      <w:r>
        <w:rPr>
          <w:rtl/>
        </w:rPr>
        <w:t xml:space="preserve"> امکان مدل‌ساز</w:t>
      </w:r>
      <w:r>
        <w:rPr>
          <w:rFonts w:hint="cs"/>
          <w:rtl/>
        </w:rPr>
        <w:t>ی</w:t>
      </w:r>
      <w:r>
        <w:rPr>
          <w:rtl/>
        </w:rPr>
        <w:t xml:space="preserve"> ساختارمند و قابل فهم رفتار بلاکچ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فراهم م</w:t>
      </w:r>
      <w:r>
        <w:rPr>
          <w:rFonts w:hint="cs"/>
          <w:rtl/>
        </w:rPr>
        <w:t>ی‌</w:t>
      </w:r>
      <w:r>
        <w:rPr>
          <w:rFonts w:hint="eastAsia"/>
          <w:rtl/>
        </w:rPr>
        <w:t>کند</w:t>
      </w:r>
      <w:r>
        <w:rPr>
          <w:rtl/>
        </w:rPr>
        <w:t>.</w:t>
      </w:r>
    </w:p>
    <w:p w14:paraId="0602821A" w14:textId="77777777" w:rsidR="00A06C8B" w:rsidRPr="00A06C8B" w:rsidRDefault="00A06C8B" w:rsidP="00A06C8B">
      <w:pPr>
        <w:pStyle w:val="a6"/>
        <w:rPr>
          <w:sz w:val="16"/>
          <w:szCs w:val="16"/>
          <w:rtl/>
        </w:rPr>
      </w:pPr>
    </w:p>
    <w:p w14:paraId="2945E129" w14:textId="77777777" w:rsidR="00A06C8B" w:rsidRDefault="00A06C8B" w:rsidP="00A06C8B">
      <w:pPr>
        <w:pStyle w:val="a6"/>
        <w:rPr>
          <w:rtl/>
        </w:rPr>
      </w:pPr>
      <w:r>
        <w:rPr>
          <w:rFonts w:hint="eastAsia"/>
          <w:rtl/>
        </w:rPr>
        <w:t>در</w:t>
      </w:r>
      <w:r>
        <w:rPr>
          <w:rtl/>
        </w:rPr>
        <w:t xml:space="preserve"> ادامه، با مشاهده روابط ب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آدرس‌ها</w:t>
      </w:r>
      <w:r>
        <w:rPr>
          <w:rFonts w:hint="cs"/>
          <w:rtl/>
        </w:rPr>
        <w:t xml:space="preserve"> </w:t>
      </w:r>
      <w:r>
        <w:rPr>
          <w:rtl/>
        </w:rPr>
        <w:t>و تراکنش‌ها، 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تحل</w:t>
      </w:r>
      <w:r>
        <w:rPr>
          <w:rFonts w:hint="cs"/>
          <w:rtl/>
        </w:rPr>
        <w:t>ی</w:t>
      </w:r>
      <w:r>
        <w:rPr>
          <w:rFonts w:hint="eastAsia"/>
          <w:rtl/>
        </w:rPr>
        <w:t>ل‌ها</w:t>
      </w:r>
      <w:r>
        <w:rPr>
          <w:rFonts w:hint="cs"/>
          <w:rtl/>
        </w:rPr>
        <w:t>ی</w:t>
      </w:r>
      <w:r>
        <w:rPr>
          <w:rtl/>
        </w:rPr>
        <w:t xml:space="preserve"> شبکه‌ا</w:t>
      </w:r>
      <w:r>
        <w:rPr>
          <w:rFonts w:hint="cs"/>
          <w:rtl/>
        </w:rPr>
        <w:t>ی</w:t>
      </w:r>
      <w:r>
        <w:rPr>
          <w:rtl/>
        </w:rPr>
        <w:t xml:space="preserve"> جامع</w:t>
      </w:r>
      <w:r>
        <w:rPr>
          <w:rFonts w:hint="cs"/>
          <w:rtl/>
        </w:rPr>
        <w:t>ی</w:t>
      </w:r>
      <w:r>
        <w:rPr>
          <w:rtl/>
        </w:rPr>
        <w:t xml:space="preserve"> انجام ده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و الگوها</w:t>
      </w:r>
      <w:r>
        <w:rPr>
          <w:rFonts w:hint="cs"/>
          <w:rtl/>
        </w:rPr>
        <w:t>ی</w:t>
      </w:r>
      <w:r>
        <w:rPr>
          <w:rtl/>
        </w:rPr>
        <w:t xml:space="preserve"> ارتباط</w:t>
      </w:r>
      <w:r>
        <w:rPr>
          <w:rFonts w:hint="cs"/>
          <w:rtl/>
        </w:rPr>
        <w:t>ی</w:t>
      </w:r>
      <w:r>
        <w:rPr>
          <w:rtl/>
        </w:rPr>
        <w:t xml:space="preserve"> ب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اجزا</w:t>
      </w:r>
      <w:r>
        <w:rPr>
          <w:rFonts w:hint="cs"/>
          <w:rtl/>
        </w:rPr>
        <w:t>ی</w:t>
      </w:r>
      <w:r>
        <w:rPr>
          <w:rtl/>
        </w:rPr>
        <w:t xml:space="preserve"> مختلف بلاکچ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بررس</w:t>
      </w:r>
      <w:r>
        <w:rPr>
          <w:rFonts w:hint="cs"/>
          <w:rtl/>
        </w:rPr>
        <w:t>ی</w:t>
      </w:r>
      <w:r>
        <w:rPr>
          <w:rtl/>
        </w:rPr>
        <w:t xml:space="preserve"> نما</w:t>
      </w:r>
      <w:r>
        <w:rPr>
          <w:rFonts w:hint="cs"/>
          <w:rtl/>
        </w:rPr>
        <w:t>یی</w:t>
      </w:r>
      <w:r>
        <w:rPr>
          <w:rFonts w:hint="eastAsia"/>
          <w:rtl/>
        </w:rPr>
        <w:t>م</w:t>
      </w:r>
      <w:r>
        <w:rPr>
          <w:rtl/>
        </w:rPr>
        <w:t>.</w:t>
      </w:r>
    </w:p>
    <w:p w14:paraId="78DBA0D5" w14:textId="77777777" w:rsidR="00A06C8B" w:rsidRDefault="00A06C8B" w:rsidP="00A06C8B">
      <w:pPr>
        <w:pStyle w:val="a6"/>
        <w:rPr>
          <w:rtl/>
        </w:rPr>
      </w:pPr>
    </w:p>
    <w:p w14:paraId="1CB5FB66" w14:textId="77777777" w:rsidR="00E91F14" w:rsidRDefault="00E91F14" w:rsidP="00E91F14">
      <w:pPr>
        <w:pStyle w:val="a6"/>
        <w:rPr>
          <w:rtl/>
        </w:rPr>
        <w:sectPr w:rsidR="00E91F14" w:rsidSect="000315C1">
          <w:headerReference w:type="default" r:id="rId22"/>
          <w:footerReference w:type="default" r:id="rId23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0C7A40D0" w14:textId="77777777" w:rsidR="00E91F14" w:rsidRDefault="00E91F14" w:rsidP="00E91F14">
      <w:pPr>
        <w:pStyle w:val="a6"/>
        <w:rPr>
          <w:rtl/>
        </w:rPr>
      </w:pPr>
    </w:p>
    <w:p w14:paraId="49152D59" w14:textId="03D4BF48" w:rsidR="00E91F14" w:rsidRDefault="005C7D77" w:rsidP="005C7D77">
      <w:pPr>
        <w:pStyle w:val="a"/>
        <w:rPr>
          <w:rtl/>
        </w:r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 w:rsidR="00C766EB" w:rsidRPr="00C766EB">
        <w:rPr>
          <w:rFonts w:hint="cs"/>
          <w:rtl/>
        </w:rPr>
        <w:t>مدل پیشنهادی</w:t>
      </w:r>
    </w:p>
    <w:p w14:paraId="4C799B9A" w14:textId="77777777" w:rsidR="0000095F" w:rsidRDefault="0000095F" w:rsidP="0000095F">
      <w:pPr>
        <w:pStyle w:val="a6"/>
        <w:rPr>
          <w:rtl/>
          <w:lang w:bidi="fa-IR"/>
        </w:rPr>
      </w:pPr>
    </w:p>
    <w:p w14:paraId="70534ED7" w14:textId="77777777" w:rsidR="0000095F" w:rsidRDefault="0000095F" w:rsidP="00147CC4">
      <w:pPr>
        <w:pStyle w:val="a6"/>
        <w:ind w:firstLine="0"/>
        <w:rPr>
          <w:rtl/>
          <w:lang w:bidi="fa-IR"/>
        </w:rPr>
        <w:sectPr w:rsidR="0000095F" w:rsidSect="000315C1">
          <w:headerReference w:type="default" r:id="rId24"/>
          <w:footerReference w:type="default" r:id="rId25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47047D86" w14:textId="77777777" w:rsidR="0000095F" w:rsidRDefault="0000095F" w:rsidP="00147CC4">
      <w:pPr>
        <w:pStyle w:val="a6"/>
        <w:ind w:firstLine="0"/>
        <w:rPr>
          <w:rtl/>
          <w:lang w:bidi="fa-IR"/>
        </w:rPr>
      </w:pPr>
    </w:p>
    <w:p w14:paraId="12505B6B" w14:textId="77777777" w:rsidR="0000095F" w:rsidRDefault="0000095F" w:rsidP="0000095F">
      <w:pPr>
        <w:pStyle w:val="a0"/>
        <w:rPr>
          <w:rtl/>
        </w:rPr>
      </w:pPr>
      <w:bookmarkStart w:id="9" w:name="_Toc106512886"/>
      <w:r>
        <w:rPr>
          <w:rFonts w:hint="cs"/>
          <w:rtl/>
        </w:rPr>
        <w:t>مقدمه</w:t>
      </w:r>
      <w:bookmarkEnd w:id="9"/>
    </w:p>
    <w:p w14:paraId="2FCFD444" w14:textId="77777777" w:rsidR="00147CC4" w:rsidRDefault="00147CC4" w:rsidP="00147CC4">
      <w:pPr>
        <w:pStyle w:val="a6"/>
        <w:rPr>
          <w:rtl/>
          <w:lang w:bidi="fa-IR"/>
        </w:rPr>
      </w:pPr>
      <w:r>
        <w:rPr>
          <w:rtl/>
          <w:lang w:bidi="fa-IR"/>
        </w:rPr>
        <w:t>به منظور مقابله با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 در بست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ضرور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وجود دارد که بتواند به کنترل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بکه پرداخته و بهبو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شناخت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آورانه و قدرتمند،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انتقال اطلاعات را به صورت امن و بدون واسطه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،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تمرکز</w:t>
      </w:r>
      <w:r>
        <w:rPr>
          <w:rtl/>
          <w:lang w:bidi="fa-IR"/>
        </w:rPr>
        <w:t xml:space="preserve"> بودن و عدم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واسطه مرک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آ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مقابل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 قرار دارد.</w:t>
      </w:r>
    </w:p>
    <w:p w14:paraId="530EF79D" w14:textId="77777777" w:rsidR="00147CC4" w:rsidRDefault="00147CC4" w:rsidP="00147C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آنجا 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صورت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شفاف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تم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و اطلاعات مربوط به آن‌ها به صورت عل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دسترس هستند، افراد بدنام و اشخاص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نو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کنند تا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لاف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نجام دهند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قابله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،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من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ک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م‌ها</w:t>
      </w:r>
      <w:r>
        <w:rPr>
          <w:rtl/>
          <w:lang w:bidi="fa-IR"/>
        </w:rPr>
        <w:t xml:space="preserve"> و فنا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ه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ه بتوانند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مورد باز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داده و هرگونه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نو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متوقف کنند.</w:t>
      </w:r>
    </w:p>
    <w:p w14:paraId="003E23BF" w14:textId="77777777" w:rsidR="00147CC4" w:rsidRDefault="00147CC4" w:rsidP="00147C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علاوه، وجود مک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و نظارت ب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ز جمله اقدام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ر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جاز</w:t>
      </w:r>
      <w:r>
        <w:rPr>
          <w:rtl/>
          <w:lang w:bidi="fa-IR"/>
        </w:rPr>
        <w:t xml:space="preserve"> در شبکه کمک کند. با تم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لاش‌ها و اقدامات، به منظور بهبود شناخت و درک بهتر از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اعتماد کاربران و جامعه در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پا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و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قدامات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ر</w:t>
      </w:r>
      <w:r>
        <w:rPr>
          <w:rtl/>
          <w:lang w:bidi="fa-IR"/>
        </w:rPr>
        <w:t xml:space="preserve"> و مقاوم در برابر ته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ت</w:t>
      </w:r>
      <w:r>
        <w:rPr>
          <w:rtl/>
          <w:lang w:bidi="fa-IR"/>
        </w:rPr>
        <w:t xml:space="preserve"> مجرمانه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6AEE0477" w14:textId="77777777" w:rsidR="0000095F" w:rsidRDefault="00147CC4" w:rsidP="00147C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قابله با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 در بست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ضرور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انداردها و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در حوزه رمزنگ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حراز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نظارت ب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حساس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قدامات در جهت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اعتماد و شناخت بهتر از شبکه بلا</w:t>
      </w:r>
      <w:r>
        <w:rPr>
          <w:rFonts w:hint="eastAsia"/>
          <w:rtl/>
          <w:lang w:bidi="fa-IR"/>
        </w:rPr>
        <w:t>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ارند و بتوانند به سازمان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هره‌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آورانه کمک کنند.</w:t>
      </w:r>
    </w:p>
    <w:p w14:paraId="482E3E45" w14:textId="77777777" w:rsidR="00CE4EB1" w:rsidRDefault="00CE4EB1" w:rsidP="00CE4EB1">
      <w:pPr>
        <w:pStyle w:val="a6"/>
        <w:rPr>
          <w:rtl/>
          <w:lang w:bidi="fa-IR"/>
        </w:rPr>
      </w:pPr>
      <w:r>
        <w:rPr>
          <w:rtl/>
          <w:lang w:bidi="fa-IR"/>
        </w:rPr>
        <w:t>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خش از م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فع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جهت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پرداخته‌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ستا، از فنا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انند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استفاده کرده‌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ت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کارآمد را تحت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رار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در فصل گذشته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</w:t>
      </w:r>
      <w:r>
        <w:rPr>
          <w:rFonts w:hint="eastAsia"/>
          <w:rtl/>
          <w:lang w:bidi="fa-IR"/>
        </w:rPr>
        <w:t>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ه ب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3117BAA7" w14:textId="77777777" w:rsidR="00CE4EB1" w:rsidRDefault="00CE4EB1" w:rsidP="00CE4EB1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ه منظو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ص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هرکدام از آدرس‌ها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در گراف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با رواب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اد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امکان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آسان به اطلاعات مربوط به روابط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نظارت کارآمد بر روابط درو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76606D7C" w14:textId="77777777" w:rsidR="00CE4EB1" w:rsidRDefault="00CE4EB1" w:rsidP="00CE4EB1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،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صورت واضح و شفاف نشان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کان مشاهده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ارتباطات کاربران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سئ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ناظران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آن‌ها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روابط مشکوک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ادرست را </w:t>
      </w:r>
      <w:r>
        <w:rPr>
          <w:rFonts w:hint="eastAsia"/>
          <w:rtl/>
          <w:lang w:bidi="fa-IR"/>
        </w:rPr>
        <w:t>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 و رو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مول و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عمول</w:t>
      </w:r>
      <w:r>
        <w:rPr>
          <w:rtl/>
          <w:lang w:bidi="fa-IR"/>
        </w:rPr>
        <w:t xml:space="preserve"> را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داده و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تقل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فاده کرد.</w:t>
      </w:r>
    </w:p>
    <w:p w14:paraId="6C551F90" w14:textId="77777777" w:rsidR="00CE4EB1" w:rsidRDefault="00CE4EB1" w:rsidP="00CE4EB1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و کنترل روابط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ستر،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ر اساس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، به م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جامع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مشاهده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با فراهم کرد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ص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ضح از ارتباطات درو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ه ما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روابط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، تقل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عمول</w:t>
      </w:r>
      <w:r>
        <w:rPr>
          <w:rtl/>
          <w:lang w:bidi="fa-IR"/>
        </w:rPr>
        <w:t xml:space="preserve"> را به سرعت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اقدامات لازم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آن‌ها اتخاذ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18A8B859" w14:textId="77777777" w:rsidR="00CE4EB1" w:rsidRDefault="00CE4EB1" w:rsidP="00CE4EB1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ر اساس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طور کامل و جامع روابط کاربران را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با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ت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تفاده از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،</w:t>
      </w:r>
      <w:r>
        <w:rPr>
          <w:rtl/>
          <w:lang w:bidi="fa-IR"/>
        </w:rPr>
        <w:t xml:space="preserve"> تصا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</w:t>
      </w:r>
      <w:r>
        <w:rPr>
          <w:rFonts w:hint="eastAsia"/>
          <w:rtl/>
          <w:lang w:bidi="fa-IR"/>
        </w:rPr>
        <w:t>فاف</w:t>
      </w:r>
      <w:r>
        <w:rPr>
          <w:rtl/>
          <w:lang w:bidi="fa-IR"/>
        </w:rPr>
        <w:t xml:space="preserve"> و قابل فهم از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1BB4EA81" w14:textId="77777777" w:rsidR="00CE4EB1" w:rsidRDefault="00CE4EB1" w:rsidP="00CE4EB1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صل،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ر اساس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، پرداخ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دسته‌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روابط کاربران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از آ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کنترل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ره بب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069504E0" w14:textId="77777777" w:rsidR="00CE4EB1" w:rsidRDefault="00CE4EB1" w:rsidP="00CE4EB1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مبرم ب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روابط کاربران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بزار قدرتمند در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نظارت بر روابط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ز آنجا 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پلتفر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بوب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 و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ست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بو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شم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در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اهم کند.</w:t>
      </w:r>
    </w:p>
    <w:p w14:paraId="1DE8A6B8" w14:textId="77777777" w:rsidR="00147CC4" w:rsidRPr="00CE4EB1" w:rsidRDefault="00CE4EB1" w:rsidP="00CE4EB1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ک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صل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گرفت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بزار قدرتمند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و کنترل روابط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ست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جامع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و از آن</w:t>
      </w:r>
      <w:r>
        <w:rPr>
          <w:rFonts w:hint="eastAsia"/>
          <w:rtl/>
          <w:lang w:bidi="fa-IR"/>
        </w:rPr>
        <w:t>‌ها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0150B42B" w14:textId="77777777" w:rsidR="0000095F" w:rsidRDefault="0000095F" w:rsidP="0000095F">
      <w:pPr>
        <w:pStyle w:val="a6"/>
        <w:rPr>
          <w:rtl/>
          <w:lang w:bidi="fa-IR"/>
        </w:rPr>
      </w:pPr>
    </w:p>
    <w:p w14:paraId="101C8880" w14:textId="77777777" w:rsidR="0000095F" w:rsidRDefault="00CE4EB1" w:rsidP="0000095F">
      <w:pPr>
        <w:pStyle w:val="a0"/>
        <w:rPr>
          <w:rtl/>
        </w:rPr>
      </w:pPr>
      <w:r>
        <w:rPr>
          <w:rFonts w:hint="cs"/>
          <w:rtl/>
        </w:rPr>
        <w:lastRenderedPageBreak/>
        <w:t>مدل مصور</w:t>
      </w:r>
    </w:p>
    <w:p w14:paraId="31AD56CA" w14:textId="77777777" w:rsidR="00780CE4" w:rsidRDefault="00780CE4" w:rsidP="00780CE4">
      <w:pPr>
        <w:pStyle w:val="a6"/>
        <w:rPr>
          <w:rtl/>
          <w:lang w:bidi="fa-IR"/>
        </w:rPr>
      </w:pPr>
      <w:r>
        <w:rPr>
          <w:rtl/>
          <w:lang w:bidi="fa-IR"/>
        </w:rPr>
        <w:t>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ر مبنا گراف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وش پژوه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در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‌ها و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ه ک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اجز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 عنوان گره‌ها (نقاط) و راب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ر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(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ک‌ها</w:t>
      </w:r>
      <w:r>
        <w:rPr>
          <w:rtl/>
          <w:lang w:bidi="fa-IR"/>
        </w:rPr>
        <w:t>)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با استفاده از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ر مبنا گراف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را در ساختار شبک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رده و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جز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61E762E1" w14:textId="77777777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است که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صل به هم، به تبادل اطلاعات و انجام تراکنش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د</w:t>
      </w:r>
      <w:r>
        <w:rPr>
          <w:rtl/>
          <w:lang w:bidi="fa-IR"/>
        </w:rPr>
        <w:t>. با توجه ب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و تعامل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ستفاده از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ر مبنا گراف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ما در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فتار و ان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کاربرا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لار</w:t>
      </w:r>
      <w:r>
        <w:rPr>
          <w:rtl/>
          <w:lang w:bidi="fa-IR"/>
        </w:rPr>
        <w:t xml:space="preserve"> کمک کند. با اعما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اربران را به عنوان گره‌ها در نظر ب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04C92B9E" w14:textId="77777777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ر مبنا گراف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لگوها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رفتار کاربرا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به عنوان مثال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انند زمان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، حجم تراکنش‌ها،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و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ن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ما کمک کند تا درک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فتار کاربران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آن‌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349B0E56" w14:textId="77777777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فاده از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ر مبنا گراف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ما در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فتار و ان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کاربرا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کمک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به ما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الگوها، روابط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رفتار کاربران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رده و درک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کرد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دست آ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3B81CD16" w14:textId="77777777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 اساس ساختار گراف اطلاعات را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ما داد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خزنده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شده‌اند را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بار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د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اطلاعات آدرس‌ها و و</w:t>
      </w:r>
      <w:r>
        <w:rPr>
          <w:rFonts w:hint="eastAsia"/>
          <w:rtl/>
          <w:lang w:bidi="fa-IR"/>
        </w:rPr>
        <w:t>ابست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باشند.</w:t>
      </w:r>
    </w:p>
    <w:p w14:paraId="7DA5A8A5" w14:textId="77777777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را به صورت گراف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هر آدرس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در گراف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شود و وابست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در نظر گرفته شوند.</w:t>
      </w:r>
    </w:p>
    <w:p w14:paraId="5743B21C" w14:textId="77777777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بار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را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گراف آدرس خود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ما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الگوها و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اعمال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استخراج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ه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سرعت بالا و کارآ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ناسب در پردازش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5B14B2DD" w14:textId="77777777" w:rsidR="00780CE4" w:rsidRP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با بار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توسط خزنده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گراف آدرس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ما را قاد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سازد</w:t>
      </w:r>
      <w:r>
        <w:rPr>
          <w:rtl/>
          <w:lang w:bidi="fa-IR"/>
        </w:rPr>
        <w:t xml:space="preserve"> تا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ه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>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انجام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به روا</w:t>
      </w:r>
      <w:r>
        <w:rPr>
          <w:rFonts w:hint="eastAsia"/>
          <w:rtl/>
          <w:lang w:bidi="fa-IR"/>
        </w:rPr>
        <w:t>بط</w:t>
      </w:r>
      <w:r>
        <w:rPr>
          <w:rtl/>
          <w:lang w:bidi="fa-IR"/>
        </w:rPr>
        <w:t xml:space="preserve">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آدرس‌ها دس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441EA832" w14:textId="77777777" w:rsidR="0000095F" w:rsidRDefault="00CE4EB1" w:rsidP="0000095F">
      <w:pPr>
        <w:pStyle w:val="a1"/>
        <w:rPr>
          <w:rtl/>
          <w:lang w:bidi="fa-IR"/>
        </w:rPr>
      </w:pPr>
      <w:r>
        <w:rPr>
          <w:rFonts w:hint="cs"/>
          <w:rtl/>
          <w:lang w:bidi="fa-IR"/>
        </w:rPr>
        <w:t>روابط</w:t>
      </w:r>
    </w:p>
    <w:p w14:paraId="67274CD2" w14:textId="77777777" w:rsidR="00AD5D5D" w:rsidRDefault="00AD5D5D" w:rsidP="00AD5D5D">
      <w:pPr>
        <w:pStyle w:val="a6"/>
        <w:rPr>
          <w:rtl/>
          <w:lang w:bidi="fa-IR"/>
        </w:rPr>
      </w:pPr>
      <w:r>
        <w:rPr>
          <w:rtl/>
          <w:lang w:bidi="fa-IR"/>
        </w:rPr>
        <w:t>در فصل سوم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وجود در بست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شاره کر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کنون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>.</w:t>
      </w:r>
    </w:p>
    <w:p w14:paraId="69BAF924" w14:textId="77777777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،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مت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دار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صور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رقرار شوند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کرد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رند.</w:t>
      </w:r>
    </w:p>
    <w:p w14:paraId="44F4C6A6" w14:textId="77777777" w:rsidR="00AD5D5D" w:rsidRDefault="00AD5D5D" w:rsidP="00AD5D5D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نوع روابط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رابطه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کاربر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و ارسا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غام‌ها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صور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در داخل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نجام شوند و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ا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ام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7D75AFB5" w14:textId="77777777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لاوه</w:t>
      </w:r>
      <w:r>
        <w:rPr>
          <w:rtl/>
          <w:lang w:bidi="fa-IR"/>
        </w:rPr>
        <w:t xml:space="preserve"> بر روابط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روابط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وجود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وابط شامل تعامل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عناصر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جود دارند.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ا استفاده از قراردادها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وشمند، امکان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عنوان مثال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رارداد هوشمن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ش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را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کرده و بدو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تعامل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مکان انجام آن را فراهم سازد.</w:t>
      </w:r>
    </w:p>
    <w:p w14:paraId="26E2B80E" w14:textId="77777777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ات و تعامل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،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عدالت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رند. با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قابل اعتما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مکان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رو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تراکنش‌ها به صورت موثر‌تر و قابل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‌تر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توسع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کارکر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کمک کنند.</w:t>
      </w:r>
    </w:p>
    <w:p w14:paraId="62BBA9F4" w14:textId="77777777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است که در آن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در فصل سوم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طالعه،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رداخته شده است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خش از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رواب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هستند،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5473F0AC" w14:textId="77777777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ارتباطا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امن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تس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ند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عتماد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شته باش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مؤث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مکان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عتبارسن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و ورو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به نحو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EE4DA10" w14:textId="77777777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ک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بهبود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عدالت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مک ک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توسعه و استفاده </w:t>
      </w:r>
      <w:r>
        <w:rPr>
          <w:rtl/>
          <w:lang w:bidi="fa-IR"/>
        </w:rPr>
        <w:lastRenderedPageBreak/>
        <w:t>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ز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کمک کند و م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قاب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فراهم آورد.</w:t>
      </w:r>
    </w:p>
    <w:p w14:paraId="2C8E8103" w14:textId="77777777" w:rsidR="00E6098A" w:rsidRPr="00E6098A" w:rsidRDefault="00E6098A" w:rsidP="00AD5D5D">
      <w:pPr>
        <w:pStyle w:val="a6"/>
        <w:rPr>
          <w:sz w:val="16"/>
          <w:szCs w:val="16"/>
          <w:rtl/>
          <w:lang w:bidi="fa-IR"/>
        </w:rPr>
      </w:pPr>
    </w:p>
    <w:p w14:paraId="71F82AD3" w14:textId="77777777" w:rsidR="00E6098A" w:rsidRDefault="00E6098A" w:rsidP="00E6098A">
      <w:pPr>
        <w:pStyle w:val="a6"/>
        <w:rPr>
          <w:rtl/>
          <w:lang w:bidi="fa-IR"/>
        </w:rPr>
      </w:pPr>
      <w:r>
        <w:rPr>
          <w:rtl/>
          <w:lang w:bidi="fa-IR"/>
        </w:rPr>
        <w:t>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نوع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بر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رابطه پرداخت است. رابطه پرداخت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ار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به کار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ست و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خوردار است.</w:t>
      </w:r>
    </w:p>
    <w:p w14:paraId="588FDF94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رداخت به صور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خواهد</w:t>
      </w:r>
      <w:r>
        <w:rPr>
          <w:rtl/>
          <w:lang w:bidi="fa-IR"/>
        </w:rPr>
        <w:t xml:space="preserve"> به کار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لغ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پرداخت کند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پرداخ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شامل اطلاعات مربوط به فرستنده،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ه</w:t>
      </w:r>
      <w:r>
        <w:rPr>
          <w:rtl/>
          <w:lang w:bidi="fa-IR"/>
        </w:rPr>
        <w:t xml:space="preserve"> و مقدار پرداخت است. سپس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به صورت رمز</w:t>
      </w:r>
      <w:r>
        <w:rPr>
          <w:rFonts w:hint="eastAsia"/>
          <w:rtl/>
          <w:lang w:bidi="fa-IR"/>
        </w:rPr>
        <w:t>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ب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22812595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توسط </w:t>
      </w:r>
      <w:r>
        <w:rPr>
          <w:rFonts w:hint="cs"/>
          <w:rtl/>
          <w:lang w:bidi="fa-IR"/>
        </w:rPr>
        <w:t>ماینرها</w:t>
      </w:r>
      <w:r>
        <w:rPr>
          <w:rtl/>
          <w:lang w:bidi="fa-IR"/>
        </w:rPr>
        <w:t xml:space="preserve"> (</w:t>
      </w:r>
      <w:r>
        <w:rPr>
          <w:lang w:bidi="fa-IR"/>
        </w:rPr>
        <w:t>Miners</w:t>
      </w:r>
      <w:r>
        <w:rPr>
          <w:rtl/>
          <w:lang w:bidi="fa-IR"/>
        </w:rPr>
        <w:t>)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>ماینرها</w:t>
      </w:r>
      <w:r>
        <w:rPr>
          <w:rtl/>
          <w:lang w:bidi="fa-IR"/>
        </w:rPr>
        <w:t xml:space="preserve"> و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ه</w:t>
      </w:r>
      <w:r>
        <w:rPr>
          <w:rtl/>
          <w:lang w:bidi="fa-IR"/>
        </w:rPr>
        <w:t xml:space="preserve"> اعتبارسن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را بر عهده دارند و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ز صحت و صل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آن‌ها مطمئن شوند.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امل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عتبار حساب‌ها و موجو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وشمند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</w:t>
      </w:r>
    </w:p>
    <w:p w14:paraId="4F8B7F6C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پس</w:t>
      </w:r>
      <w:r>
        <w:rPr>
          <w:rtl/>
          <w:lang w:bidi="fa-IR"/>
        </w:rPr>
        <w:t xml:space="preserve"> از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 پرداخت توسط </w:t>
      </w:r>
      <w:r>
        <w:rPr>
          <w:rFonts w:hint="cs"/>
          <w:rtl/>
          <w:lang w:bidi="fa-IR"/>
        </w:rPr>
        <w:t>ماینرها</w:t>
      </w:r>
      <w:r>
        <w:rPr>
          <w:rtl/>
          <w:lang w:bidi="fa-IR"/>
        </w:rPr>
        <w:t xml:space="preserve">، آن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 شامل اطلاعات تراکنش پرداخت و اطلاعات مربوط به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با اضافه شدن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،</w:t>
      </w:r>
      <w:r>
        <w:rPr>
          <w:rtl/>
          <w:lang w:bidi="fa-IR"/>
        </w:rPr>
        <w:t xml:space="preserve"> تراکنش پرداخت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ده و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ه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ابل</w:t>
      </w:r>
      <w:r>
        <w:rPr>
          <w:rtl/>
          <w:lang w:bidi="fa-IR"/>
        </w:rPr>
        <w:t xml:space="preserve"> مشاهده است.</w:t>
      </w:r>
    </w:p>
    <w:p w14:paraId="35A43836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پرداخت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. از جمله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،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عدم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واسطه‌ها و کاهش 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 اشاره کرد. با استفاده از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امکان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با اعتماد بالا و بدو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عتماد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طرف مقابل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80D519F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32013115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ع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ز روابط ک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آن رابطه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رابطه ح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شاره کرد، وجود دارد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ابطه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با حداقل مقدار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غلب، مقدار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شرک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خدمات را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،</w:t>
      </w:r>
      <w:r>
        <w:rPr>
          <w:rtl/>
          <w:lang w:bidi="fa-IR"/>
        </w:rPr>
        <w:t xml:space="preserve">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2C4B0E4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Sponsor account</w:t>
      </w:r>
      <w:r>
        <w:rPr>
          <w:rtl/>
          <w:lang w:bidi="fa-IR"/>
        </w:rPr>
        <w:t>) مق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به صورت مشخص به حساب مورد نظر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تا بتواند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ورد نظر ر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نجام ده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قدار پرداخت شده به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عنوان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جود دارد و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ع سر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‌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سو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امکان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مورد نظر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7EC318DB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موارد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ارائه دهنده خدمات مرتبط با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به عنوان اسپانسر حساب، مقدار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قدار معمولاً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ظ حداقل مقدار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در حساب مورد نظ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تا حساب بتواند در شبکه به صورت مداوم به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شرکت ک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برآورده کند.</w:t>
      </w:r>
    </w:p>
    <w:p w14:paraId="1D9D777B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جود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رداخت مقدار اسپان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وانسته است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مشکلات موجود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مرکز را حل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حس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نداشتن مقدار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لازم قادر به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مندش بتواند به شبکه متصل شود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خود را انجام دهد.</w:t>
      </w:r>
    </w:p>
    <w:p w14:paraId="3CFD6F25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619DA087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ز ارتباطات که به آن رابطه "</w:t>
      </w:r>
      <w:r>
        <w:rPr>
          <w:lang w:bidi="fa-IR"/>
        </w:rPr>
        <w:t>create account</w:t>
      </w:r>
      <w:r>
        <w:rPr>
          <w:rtl/>
          <w:lang w:bidi="fa-IR"/>
        </w:rPr>
        <w:t>"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،</w:t>
      </w:r>
      <w:r>
        <w:rPr>
          <w:rtl/>
          <w:lang w:bidi="fa-IR"/>
        </w:rPr>
        <w:t xml:space="preserve"> وجود دارد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ابطه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خلق کننده (</w:t>
      </w:r>
      <w:r>
        <w:rPr>
          <w:lang w:bidi="fa-IR"/>
        </w:rPr>
        <w:t>Creator account</w:t>
      </w:r>
      <w:r>
        <w:rPr>
          <w:rtl/>
          <w:lang w:bidi="fa-IR"/>
        </w:rPr>
        <w:t>) مسئو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به نام حساب خلق کننده، س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7243CD2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حساب خلق کننده مربوطه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کدام حساب در شبکه به عنوان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ثبت شو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 خلق کننده،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کنترل کامل بر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دارد و قادر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حساب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</w:t>
      </w:r>
      <w:r>
        <w:rPr>
          <w:rtl/>
          <w:lang w:bidi="fa-IR"/>
        </w:rPr>
        <w:lastRenderedPageBreak/>
        <w:t>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ند.</w:t>
      </w:r>
    </w:p>
    <w:p w14:paraId="443E4611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</w:t>
      </w:r>
      <w:r>
        <w:rPr>
          <w:lang w:bidi="fa-IR"/>
        </w:rPr>
        <w:t>create account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امکانات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حساب خلق کنن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 ش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کند. به علاوه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لسله مراتب حساب‌ها را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ه وج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ورد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صورت ک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حساب خلق کنن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تحت نظارت خود قرار دهد و بتواند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کنترل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ه باشد.</w:t>
      </w:r>
    </w:p>
    <w:p w14:paraId="2412C4BB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حساب خلق کننده مسئ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بر عهده دارد. ا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مقا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،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،</w:t>
      </w:r>
      <w:r>
        <w:rPr>
          <w:rtl/>
          <w:lang w:bidi="fa-IR"/>
        </w:rPr>
        <w:t xml:space="preserve"> و دسترس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حساب خلق کنن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ات</w:t>
      </w:r>
      <w:r>
        <w:rPr>
          <w:rtl/>
          <w:lang w:bidi="fa-IR"/>
        </w:rPr>
        <w:t xml:space="preserve">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عمال کند و آن را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سم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 راهنم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د.</w:t>
      </w:r>
    </w:p>
    <w:p w14:paraId="7F120981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</w:t>
      </w:r>
      <w:r>
        <w:rPr>
          <w:lang w:bidi="fa-IR"/>
        </w:rPr>
        <w:t>create account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ز نظر عملک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حساب خلق کننده قدرت و اخ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اخ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ظم و سلسله </w:t>
      </w:r>
      <w:r>
        <w:rPr>
          <w:rFonts w:hint="eastAsia"/>
          <w:rtl/>
          <w:lang w:bidi="fa-IR"/>
        </w:rPr>
        <w:t>مرات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حساب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72039651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رابطه </w:t>
      </w:r>
      <w:r>
        <w:rPr>
          <w:lang w:bidi="fa-IR"/>
        </w:rPr>
        <w:t>create account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رتباط مهم است که با استفاد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آن،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امکانات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خلق کننده و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حساب خلق کننده قدرت کنترل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در ارتباط با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و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اختار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سلسله مرات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دارد.</w:t>
      </w:r>
    </w:p>
    <w:p w14:paraId="0EAA9664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415842A2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ع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ز رابطه به نام "</w:t>
      </w:r>
      <w:r>
        <w:rPr>
          <w:lang w:bidi="fa-IR"/>
        </w:rPr>
        <w:t>merge account</w:t>
      </w:r>
      <w:r>
        <w:rPr>
          <w:rtl/>
          <w:lang w:bidi="fa-IR"/>
        </w:rPr>
        <w:t>" وجود دارد ک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</w:t>
      </w:r>
      <w:r>
        <w:rPr>
          <w:rtl/>
          <w:lang w:bidi="fa-IR"/>
        </w:rPr>
        <w:t xml:space="preserve"> به آن رابطه چه</w:t>
      </w:r>
      <w:r>
        <w:rPr>
          <w:rFonts w:hint="cs"/>
          <w:rtl/>
          <w:lang w:bidi="fa-IR"/>
        </w:rPr>
        <w:t>ا</w:t>
      </w:r>
      <w:r>
        <w:rPr>
          <w:rtl/>
          <w:lang w:bidi="fa-IR"/>
        </w:rPr>
        <w:t>رم ارجاع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رابطه </w:t>
      </w:r>
      <w:r>
        <w:rPr>
          <w:lang w:bidi="fa-IR"/>
        </w:rPr>
        <w:t>merge account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دغام دو حساب است و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،</w:t>
      </w:r>
      <w:r>
        <w:rPr>
          <w:rtl/>
          <w:lang w:bidi="fa-IR"/>
        </w:rPr>
        <w:t xml:space="preserve"> دو حساب جداگانه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متصل </w:t>
      </w:r>
      <w:r>
        <w:rPr>
          <w:rFonts w:hint="eastAsia"/>
          <w:rtl/>
          <w:lang w:bidi="fa-IR"/>
        </w:rPr>
        <w:t>شده</w:t>
      </w:r>
      <w:r>
        <w:rPr>
          <w:rtl/>
          <w:lang w:bidi="fa-IR"/>
        </w:rPr>
        <w:t xml:space="preserve"> و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7201258D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و حساب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دغ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اطلاعات مربوط به هر دو حساب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 اطلاعات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شد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دغ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دو روش انجام شود: ادغام با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primary account</w:t>
      </w:r>
      <w:r>
        <w:rPr>
          <w:rtl/>
          <w:lang w:bidi="fa-IR"/>
        </w:rPr>
        <w:t>) و ادغام با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secondary account</w:t>
      </w:r>
      <w:r>
        <w:rPr>
          <w:rtl/>
          <w:lang w:bidi="fa-IR"/>
        </w:rPr>
        <w:t>).</w:t>
      </w:r>
    </w:p>
    <w:p w14:paraId="310A9739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غام با حساب اص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حساب‌ها به عنوان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خ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حساب‌ها به آن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ت،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طلاعات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به آن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ر دو حساب را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7E582910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غام با حساب فر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اطلاعات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ت،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بلکه اطلاعات آن به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تق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باعث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اطلاعات دو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ان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دس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ورد</w:t>
      </w:r>
      <w:r>
        <w:rPr>
          <w:rtl/>
          <w:lang w:bidi="fa-IR"/>
        </w:rPr>
        <w:t>.</w:t>
      </w:r>
    </w:p>
    <w:p w14:paraId="172C5655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1AF8B6C0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پنجم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که به آن "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>" (</w:t>
      </w:r>
      <w:r>
        <w:rPr>
          <w:lang w:bidi="fa-IR"/>
        </w:rPr>
        <w:t>Co-Signature</w:t>
      </w:r>
      <w:r>
        <w:rPr>
          <w:rtl/>
          <w:lang w:bidi="fa-IR"/>
        </w:rPr>
        <w:t>) ارجاع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جدد تراکنش‌ها در شبکه استلار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در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احراز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عتبارسن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نقش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د و ب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راکنش‌ها ر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امضا کنند.</w:t>
      </w:r>
    </w:p>
    <w:p w14:paraId="52879C3F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شبکه استلار، تراکنش‌ها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شرکت‌کننده (</w:t>
      </w:r>
      <w:r>
        <w:rPr>
          <w:lang w:bidi="fa-IR"/>
        </w:rPr>
        <w:t>participant</w:t>
      </w:r>
      <w:r>
        <w:rPr>
          <w:rtl/>
          <w:lang w:bidi="fa-IR"/>
        </w:rPr>
        <w:t>)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وند تا به صورت قابل اعتماد و معتبر در نظر گرفته شوند. اما در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قع،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‌کننده ممکن است ک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باشد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رکت‌کننده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اشته ب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رابط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پنجم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ه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3781F514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رکت‌کنند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تراکنش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ند شرکت‌کننده دارد تا به عنوان معتبر شناخته شو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</w:t>
      </w:r>
      <w:r>
        <w:rPr>
          <w:rtl/>
          <w:lang w:bidi="fa-IR"/>
        </w:rPr>
        <w:lastRenderedPageBreak/>
        <w:t>ب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راکنش‌ها را به صورت چند جانبه و ب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گرو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نند.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جدد و ضمانت از س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رکت‌کننده وجود دارد که به اعتبار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0FA3D217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تراکنش ابتدا توسط شرکت‌کننده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سپس، شرکت‌کننده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شرکت‌کنندگان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ر شرکت‌کننده که تراکنش ر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در نه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تراکنش با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مه شرکت‌کنندگان تک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معتبر در شبکه استلار در نظر گرف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1ABF7D52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زرگ،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دانتق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عتبارسن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در اطلاعات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ا استفاده از هم 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حا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تراکنش‌ها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وه </w:t>
      </w:r>
      <w:r>
        <w:rPr>
          <w:rFonts w:hint="eastAsia"/>
          <w:rtl/>
          <w:lang w:bidi="fa-IR"/>
        </w:rPr>
        <w:t>قابل</w:t>
      </w:r>
      <w:r>
        <w:rPr>
          <w:rtl/>
          <w:lang w:bidi="fa-IR"/>
        </w:rPr>
        <w:t xml:space="preserve"> اعتماد از شرکت‌کنندگان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ده‌اند و امکان تقلب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جاز</w:t>
      </w:r>
      <w:r>
        <w:rPr>
          <w:rtl/>
          <w:lang w:bidi="fa-IR"/>
        </w:rPr>
        <w:t xml:space="preserve"> در داده‌ها به طور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هش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3F3778C6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4E21106E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ششم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که به آن "</w:t>
      </w:r>
      <w:r>
        <w:rPr>
          <w:lang w:bidi="fa-IR"/>
        </w:rPr>
        <w:t>Allow Trust</w:t>
      </w:r>
      <w:r>
        <w:rPr>
          <w:rtl/>
          <w:lang w:bidi="fa-IR"/>
        </w:rPr>
        <w:t>" (اجازه دادن به اعتماد) ارجاع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هم و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ب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توانند اعتماد خود را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حساب خاص داشته باشند و بتوانند آن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معتبر در شبکه شناخته کنند.</w:t>
      </w:r>
    </w:p>
    <w:p w14:paraId="65803742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هر حساب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public key</w:t>
      </w:r>
      <w:r>
        <w:rPr>
          <w:rtl/>
          <w:lang w:bidi="fa-IR"/>
        </w:rPr>
        <w:t>) است که به عنوان شناسه منحصر به فرد آن حساب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هر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م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شبکه باشد. اما اجازه دادن به اعتماد (</w:t>
      </w:r>
      <w:r>
        <w:rPr>
          <w:lang w:bidi="fa-IR"/>
        </w:rPr>
        <w:t>Allow Trust</w:t>
      </w:r>
      <w:r>
        <w:rPr>
          <w:rtl/>
          <w:lang w:bidi="fa-IR"/>
        </w:rPr>
        <w:t xml:space="preserve">)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،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قبو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حساب مورد نظ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قابل اعتماد در شبکه شناخته شود و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بتوانند از آن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کننده معتبر بهره ببرند.</w:t>
      </w:r>
    </w:p>
    <w:p w14:paraId="02D4BD04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جازه دادن به اعتماد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</w:t>
      </w:r>
      <w:r>
        <w:rPr>
          <w:rtl/>
          <w:lang w:bidi="fa-IR"/>
        </w:rPr>
        <w:lastRenderedPageBreak/>
        <w:t>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عتماد از س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اول به حساب دوم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حساب او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 xml:space="preserve"> که حساب دوم در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کننده قابل اعتماد عمل کند و از آن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عتبر استفاده کند.</w:t>
      </w:r>
    </w:p>
    <w:p w14:paraId="3663F45B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</w:t>
      </w:r>
      <w:r>
        <w:rPr>
          <w:lang w:bidi="fa-IR"/>
        </w:rPr>
        <w:t>Allow Trust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 و در موارد مختلف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ثال، در صنعت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شرکت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جازه دادن به اعتماد را بدهند تا بتوانند از آن‌ه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اعتماد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جوه استفاده ک</w:t>
      </w:r>
      <w:r>
        <w:rPr>
          <w:rFonts w:hint="eastAsia"/>
          <w:rtl/>
          <w:lang w:bidi="fa-IR"/>
        </w:rPr>
        <w:t>ن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، اجازه دادن به اعتماد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عتب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شرکت در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مانند صنع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ه،</w:t>
      </w:r>
      <w:r>
        <w:rPr>
          <w:rtl/>
          <w:lang w:bidi="fa-IR"/>
        </w:rPr>
        <w:t xml:space="preserve">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تأ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تجار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المل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33A21FDA" w14:textId="77777777" w:rsidR="00DA4E6C" w:rsidRDefault="00DA4E6C" w:rsidP="00DA4E6C">
      <w:pPr>
        <w:pStyle w:val="a6"/>
        <w:ind w:firstLine="0"/>
        <w:rPr>
          <w:rtl/>
          <w:lang w:bidi="fa-IR"/>
        </w:rPr>
      </w:pPr>
    </w:p>
    <w:p w14:paraId="6DACC20A" w14:textId="77777777" w:rsidR="00DA4E6C" w:rsidRDefault="00DA4E6C" w:rsidP="00DA4E6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روابط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 وجود دارند که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عملکرد و اعتمادبخ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دارند. در ادامه،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اهمیت</w:t>
      </w:r>
      <w:r>
        <w:rPr>
          <w:rtl/>
          <w:lang w:bidi="fa-IR"/>
        </w:rPr>
        <w:t xml:space="preserve">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ز روابط موجود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مدل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گراف آدرس خود را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179CDD4A" w14:textId="77777777" w:rsidR="00DA4E6C" w:rsidRPr="00AD5D5D" w:rsidRDefault="00DA4E6C" w:rsidP="00DA4E6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دل</w:t>
      </w:r>
      <w:r>
        <w:rPr>
          <w:rtl/>
          <w:lang w:bidi="fa-IR"/>
        </w:rPr>
        <w:t xml:space="preserve">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گراف آدرس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به نحوه ارتباط و ارجاع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 و آدرس‌ها مرتبط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هر حساب چه ک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قابل اعتماد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و به چ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ما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مدل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عتماد</w:t>
      </w:r>
      <w:r>
        <w:rPr>
          <w:rtl/>
          <w:lang w:bidi="fa-IR"/>
        </w:rPr>
        <w:t xml:space="preserve"> و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بس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77E229D5" w14:textId="77777777" w:rsidR="0000095F" w:rsidRDefault="00DA4E6C" w:rsidP="00DA4E6C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>4-2-2. وزن روابط</w:t>
      </w:r>
    </w:p>
    <w:p w14:paraId="3A6BDB4C" w14:textId="77777777" w:rsidR="00626558" w:rsidRDefault="00626558" w:rsidP="00626558">
      <w:pPr>
        <w:pStyle w:val="a6"/>
        <w:rPr>
          <w:rtl/>
          <w:lang w:bidi="fa-IR"/>
        </w:rPr>
      </w:pPr>
      <w:r>
        <w:rPr>
          <w:rtl/>
          <w:lang w:bidi="fa-IR"/>
        </w:rPr>
        <w:t>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ه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ستر قدرتمند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ختلف به کاربران خود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فهوم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ک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ختار داد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و شفاف است، ساخته شده است.</w:t>
      </w:r>
    </w:p>
    <w:p w14:paraId="56C8C375" w14:textId="77777777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مکانات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ت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کاربران خود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از جمل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حساب‌ها، انتقال وجه، صدور توکن‌ها و ثبت سفارش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شاره کرد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،</w:t>
      </w:r>
      <w:r>
        <w:rPr>
          <w:rtl/>
          <w:lang w:bidi="fa-IR"/>
        </w:rPr>
        <w:t xml:space="preserve"> کاربران قادرند به صورت مستقل و تحت کنترل خود، امور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نند.</w:t>
      </w:r>
    </w:p>
    <w:p w14:paraId="6EFF38F7" w14:textId="77777777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روابط</w:t>
      </w:r>
      <w:r>
        <w:rPr>
          <w:rFonts w:hint="cs"/>
          <w:rtl/>
          <w:lang w:bidi="fa-IR"/>
        </w:rPr>
        <w:t>ی را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کرد</w:t>
      </w:r>
      <w:r>
        <w:rPr>
          <w:rFonts w:hint="cs"/>
          <w:rtl/>
          <w:lang w:bidi="fa-IR"/>
        </w:rPr>
        <w:t>ی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ه صورت شفاف و قابل ر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ست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ثبت و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به کاربران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تمام تراکنش‌ها و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ده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به صورت امن و قابل اعتم</w:t>
      </w:r>
      <w:r>
        <w:rPr>
          <w:rFonts w:hint="eastAsia"/>
          <w:rtl/>
          <w:lang w:bidi="fa-IR"/>
        </w:rPr>
        <w:t>اد</w:t>
      </w:r>
      <w:r>
        <w:rPr>
          <w:rtl/>
          <w:lang w:bidi="fa-IR"/>
        </w:rPr>
        <w:t xml:space="preserve"> ثبت شده و قابل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</w:t>
      </w:r>
    </w:p>
    <w:p w14:paraId="50395749" w14:textId="77777777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ا ارائه امکانات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تنوع، به کاربران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مستقل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انجام داده و روابطشان را در بستر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عتماد ب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رقرار کنند.</w:t>
      </w:r>
    </w:p>
    <w:p w14:paraId="42D67997" w14:textId="77777777" w:rsidR="00626558" w:rsidRDefault="00626558" w:rsidP="00626558">
      <w:pPr>
        <w:pStyle w:val="a6"/>
        <w:rPr>
          <w:rtl/>
          <w:lang w:bidi="fa-IR"/>
        </w:rPr>
      </w:pPr>
      <w:r>
        <w:rPr>
          <w:rtl/>
          <w:lang w:bidi="fa-IR"/>
        </w:rPr>
        <w:t>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</w:t>
      </w:r>
      <w:r>
        <w:rPr>
          <w:rFonts w:hint="cs"/>
          <w:rtl/>
          <w:lang w:bidi="fa-IR"/>
        </w:rPr>
        <w:t xml:space="preserve"> بلاکچین استلار</w:t>
      </w:r>
      <w:r>
        <w:rPr>
          <w:rtl/>
          <w:lang w:bidi="fa-IR"/>
        </w:rPr>
        <w:t xml:space="preserve"> به صورت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که به عنوان گراف آدرس شن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Tharani&lt;/Author&gt;&lt;Year&gt;2021&lt;/Year&gt;&lt;RecNum&gt;2&lt;/RecNum&gt;&lt;DisplayText&gt;[1]&lt;/DisplayText&gt;&lt;record&gt;&lt;rec-number&gt;2&lt;/rec-number&gt;&lt;foreign-keys&gt;&lt;key app="EN" db-id="x55wrzaznw25sgefwdqvvpdlfdrrr2raar2d" timestamp="1668535307"&gt;2&lt;/key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foreign-keys&gt;&lt;ref-type name="Conference Proceedings"&gt;10&lt;/ref-type&gt;&lt;contributors&gt;&lt;authors&gt;&lt;author&gt;Tharani, Jeyakumar Samantha&lt;/author&gt;&lt;author&gt;Charles, Eugene Yougarajah Andrew&lt;/author&gt;&lt;author&gt;Hóu, Zhé&lt;/author&gt;&lt;author&gt;Palaniswami, Marimuthu&lt;/author&gt;&lt;author&gt;Muthukkumarasamy, Vallipuram&lt;/author&gt;&lt;/authors&gt;&lt;/contributors&gt;&lt;titles&gt;&lt;title&gt;Graph Based Visualisation Techniques for Analysis of Blockchain Transactions&lt;/title&gt;&lt;secondary-title&gt;2021 IEEE 46th Conference on Local Computer Networks (LCN)&lt;/secondary-title&gt;&lt;/titles&gt;&lt;pages&gt;427-430&lt;/pages&gt;&lt;dates&gt;&lt;year&gt;2021&lt;/year&gt;&lt;/dates&gt;&lt;publisher&gt;IEEE&lt;/publisher&gt;&lt;isbn&gt;1665418869&lt;/isbn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1]</w:t>
      </w:r>
      <w:r>
        <w:rPr>
          <w:rtl/>
          <w:lang w:bidi="fa-IR"/>
        </w:rPr>
        <w:fldChar w:fldCharType="end"/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روابط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در د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د و در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.</w:t>
      </w:r>
    </w:p>
    <w:p w14:paraId="3903692D" w14:textId="77777777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ر</w:t>
      </w:r>
      <w:r>
        <w:rPr>
          <w:rtl/>
          <w:lang w:bidi="fa-IR"/>
        </w:rPr>
        <w:t xml:space="preserve"> گره در گراف آدرس متعلق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است و به و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ه‌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طلاعات مربوط به کاربر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رد.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ه‌ها نشان دهنده روابط موجو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س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. به طور مثال، اگر دو کاربر </w:t>
      </w:r>
      <w:r>
        <w:rPr>
          <w:lang w:bidi="fa-IR"/>
        </w:rPr>
        <w:t>A</w:t>
      </w:r>
      <w:r>
        <w:rPr>
          <w:rtl/>
          <w:lang w:bidi="fa-IR"/>
        </w:rPr>
        <w:t xml:space="preserve"> و </w:t>
      </w:r>
      <w:r>
        <w:rPr>
          <w:lang w:bidi="fa-IR"/>
        </w:rPr>
        <w:t>B</w:t>
      </w:r>
      <w:r>
        <w:rPr>
          <w:rtl/>
          <w:lang w:bidi="fa-IR"/>
        </w:rPr>
        <w:t xml:space="preserve"> روابط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د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ه باشند و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تعامل داشته باشند، در گراف آدرس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به صورت متصل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.</w:t>
      </w:r>
    </w:p>
    <w:p w14:paraId="52E6BC96" w14:textId="77777777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گراف</w:t>
      </w:r>
      <w:r>
        <w:rPr>
          <w:rtl/>
          <w:lang w:bidi="fa-IR"/>
        </w:rPr>
        <w:t xml:space="preserve"> آدرس به کاربر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کان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روابط مهم و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خود ر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ازتاب ده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ر اساس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بادل اطلاعا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هر نوع تعامل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ند. با وجود گراف آدرس، کاربران قادرند به را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خود را مشاهده کرده و درک کنند که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ا کدام کاربران ارتباط دارند و به چ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>.</w:t>
      </w:r>
    </w:p>
    <w:p w14:paraId="78DDAD24" w14:textId="77777777" w:rsidR="00626558" w:rsidRDefault="00626558" w:rsidP="00626558">
      <w:pPr>
        <w:pStyle w:val="a6"/>
        <w:rPr>
          <w:rtl/>
          <w:lang w:bidi="fa-IR"/>
        </w:rPr>
      </w:pPr>
    </w:p>
    <w:p w14:paraId="6B48386F" w14:textId="77777777" w:rsidR="0000095F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گراف آدرس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و تب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و ارتباطات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ن‌ها در د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خوردار است و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معن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ار</w:t>
      </w:r>
      <w:r>
        <w:rPr>
          <w:rtl/>
          <w:lang w:bidi="fa-IR"/>
        </w:rPr>
        <w:t xml:space="preserve"> است.</w:t>
      </w:r>
    </w:p>
    <w:p w14:paraId="4CA9EBFD" w14:textId="77777777" w:rsidR="00626558" w:rsidRPr="00B0202D" w:rsidRDefault="00626558" w:rsidP="00626558">
      <w:pPr>
        <w:pStyle w:val="a6"/>
        <w:rPr>
          <w:sz w:val="16"/>
          <w:szCs w:val="16"/>
          <w:rtl/>
          <w:lang w:bidi="fa-IR"/>
        </w:rPr>
      </w:pPr>
    </w:p>
    <w:p w14:paraId="2DCF37E1" w14:textId="77777777" w:rsidR="00B0202D" w:rsidRDefault="00B0202D" w:rsidP="00B0202D">
      <w:pPr>
        <w:pStyle w:val="a6"/>
        <w:rPr>
          <w:rtl/>
          <w:lang w:bidi="fa-IR"/>
        </w:rPr>
      </w:pPr>
      <w:r>
        <w:rPr>
          <w:rtl/>
          <w:lang w:bidi="fa-IR"/>
        </w:rPr>
        <w:t>در د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رابطه پرداخت و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نشان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بط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ست که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خوردار است. رابطه پرداخت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خص به شخص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 xml:space="preserve"> و معمولاً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واسطه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 نظر گرفتن واسطه‌ها در رابطه پرداخت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ائ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ست.</w:t>
      </w:r>
    </w:p>
    <w:p w14:paraId="019F8CF5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اسطه‌ها</w:t>
      </w:r>
      <w:r>
        <w:rPr>
          <w:rtl/>
          <w:lang w:bidi="fa-IR"/>
        </w:rPr>
        <w:t xml:space="preserve"> در رابطه پرداخت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به عنوان عوامل واسطه‌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در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بانک‌ها، شرک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الکترو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هر نوع سامانه تعام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ند که در ف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خ</w:t>
      </w:r>
      <w:r>
        <w:rPr>
          <w:rFonts w:hint="eastAsia"/>
          <w:rtl/>
          <w:lang w:bidi="fa-IR"/>
        </w:rPr>
        <w:t>الت</w:t>
      </w:r>
      <w:r>
        <w:rPr>
          <w:rtl/>
          <w:lang w:bidi="fa-IR"/>
        </w:rPr>
        <w:t xml:space="preserve"> دارند. نقش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در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رداخ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زا</w:t>
      </w:r>
      <w:r>
        <w:rPr>
          <w:rtl/>
          <w:lang w:bidi="fa-IR"/>
        </w:rPr>
        <w:t xml:space="preserve"> است.</w:t>
      </w:r>
    </w:p>
    <w:p w14:paraId="60EF3ACA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استفاده از واسطه‌ها در رابطه پرداخت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منظر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ضر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که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به صورت امن و با رع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مقررات انجام شود.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ف</w:t>
      </w:r>
      <w:r>
        <w:rPr>
          <w:rFonts w:hint="eastAsia"/>
          <w:rtl/>
          <w:lang w:bidi="fa-IR"/>
        </w:rPr>
        <w:t>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ص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راکنش‌ها نقش داشته باشند،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ل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و صحت انجام تراکنش‌ها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54AF4288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فاده از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سط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پرداخت ممکن است تلا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د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،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در ف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پرداخت مخ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ح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ند.</w:t>
      </w:r>
    </w:p>
    <w:p w14:paraId="629836F8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 و ب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بطه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شا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 xml:space="preserve">به طور مشترک به عنوان امضاکنندگ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و هر دو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نن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</w:t>
      </w:r>
      <w:r>
        <w:rPr>
          <w:rFonts w:hint="eastAsia"/>
          <w:rtl/>
          <w:lang w:bidi="fa-IR"/>
        </w:rPr>
        <w:t>نش</w:t>
      </w:r>
      <w:r>
        <w:rPr>
          <w:rtl/>
          <w:lang w:bidi="fa-IR"/>
        </w:rPr>
        <w:t xml:space="preserve"> باش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از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عث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راکن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0481A097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رابطه هم‌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ه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ا استفاده از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،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مال کند. سپس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عتب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ضا،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 به ه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در صور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هر دو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تطابق داشته باشند، ت</w:t>
      </w:r>
      <w:r>
        <w:rPr>
          <w:rFonts w:hint="eastAsia"/>
          <w:rtl/>
          <w:lang w:bidi="fa-IR"/>
        </w:rPr>
        <w:t>راکنش</w:t>
      </w:r>
      <w:r>
        <w:rPr>
          <w:rtl/>
          <w:lang w:bidi="fa-IR"/>
        </w:rPr>
        <w:t xml:space="preserve"> به عنوان معتبر شن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BFA61D2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نشان دهند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رتباط متقابل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ارتبا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صورت دوطرفه باشد،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هر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عنوان امضاکنندگان تراکنش حضور داشته باشند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آن را به عهده ب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قا</w:t>
      </w:r>
      <w:r>
        <w:rPr>
          <w:rFonts w:hint="eastAsia"/>
          <w:rtl/>
          <w:lang w:bidi="fa-IR"/>
        </w:rPr>
        <w:t>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تراکنش‌ها توسط افر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 اعتبار و صل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لازم انجام شده باشند.</w:t>
      </w:r>
    </w:p>
    <w:p w14:paraId="4F87B27E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طور</w:t>
      </w:r>
      <w:r>
        <w:rPr>
          <w:rtl/>
          <w:lang w:bidi="fa-IR"/>
        </w:rPr>
        <w:t xml:space="preserve"> خلاصه، رابطه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عامل مهم و 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نشان دهند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رتباط ق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و باعث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راکن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رابطه به صورت دوطرفه بوده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من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ر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 xml:space="preserve"> تا تراکنش به عنوان معتبر شناخته شود.</w:t>
      </w:r>
    </w:p>
    <w:p w14:paraId="23D779B2" w14:textId="77777777" w:rsidR="00B0202D" w:rsidRPr="00B0202D" w:rsidRDefault="00B0202D" w:rsidP="00B0202D">
      <w:pPr>
        <w:pStyle w:val="a6"/>
        <w:rPr>
          <w:sz w:val="16"/>
          <w:szCs w:val="16"/>
          <w:rtl/>
          <w:lang w:bidi="fa-IR"/>
        </w:rPr>
      </w:pPr>
    </w:p>
    <w:p w14:paraId="1C64670D" w14:textId="77777777" w:rsidR="002A0926" w:rsidRDefault="002A0926" w:rsidP="002A0926">
      <w:pPr>
        <w:pStyle w:val="a6"/>
        <w:rPr>
          <w:rtl/>
          <w:lang w:bidi="fa-IR"/>
        </w:rPr>
      </w:pPr>
      <w:r>
        <w:rPr>
          <w:rtl/>
          <w:lang w:bidi="fa-IR"/>
        </w:rPr>
        <w:t>د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راب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دغام و ساخت اکانت کم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ا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ر حساب کاربران دارند و عمدتاً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52D218D7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فرد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ح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منابع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منافع به آن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ابطه </w:t>
      </w:r>
      <w:r>
        <w:rPr>
          <w:rtl/>
          <w:lang w:bidi="fa-IR"/>
        </w:rPr>
        <w:lastRenderedPageBreak/>
        <w:t>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کمتر مورد توج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اکثراً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کاربران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اشته باشد.</w:t>
      </w:r>
    </w:p>
    <w:p w14:paraId="610FD602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ادغام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دغام د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ست و معمولاً توسط سازمان‌ه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هادها بر اساس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مقررات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،</w:t>
      </w:r>
      <w:r>
        <w:rPr>
          <w:rtl/>
          <w:lang w:bidi="fa-IR"/>
        </w:rPr>
        <w:t xml:space="preserve"> ادغام حساب‌ها به صورت اج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 xml:space="preserve"> و کاربران بر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خصوص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دارند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ا در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ارد.</w:t>
      </w:r>
    </w:p>
    <w:p w14:paraId="3791E5C4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لاوه</w:t>
      </w:r>
      <w:r>
        <w:rPr>
          <w:rtl/>
          <w:lang w:bidi="fa-IR"/>
        </w:rPr>
        <w:t xml:space="preserve">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ساخت اکانت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توسط سازمان‌ها و س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نقش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در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کاهش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73285E47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طور</w:t>
      </w:r>
      <w:r>
        <w:rPr>
          <w:rtl/>
          <w:lang w:bidi="fa-IR"/>
        </w:rPr>
        <w:t xml:space="preserve"> خلاصه، راب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دغام و ساخت اکانت د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ر حساب کاربران دارند و اصولاً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6EB5ADF8" w14:textId="77777777" w:rsidR="002A0926" w:rsidRPr="002A0926" w:rsidRDefault="002A0926" w:rsidP="002A0926">
      <w:pPr>
        <w:pStyle w:val="a6"/>
        <w:ind w:firstLine="0"/>
        <w:rPr>
          <w:sz w:val="16"/>
          <w:szCs w:val="16"/>
          <w:rtl/>
          <w:lang w:bidi="fa-IR"/>
        </w:rPr>
      </w:pPr>
    </w:p>
    <w:p w14:paraId="4ADFFDC0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رابطه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به و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ه</w:t>
      </w:r>
      <w:r>
        <w:rPr>
          <w:rtl/>
          <w:lang w:bidi="fa-IR"/>
        </w:rPr>
        <w:t xml:space="preserve"> رابطه "</w:t>
      </w:r>
      <w:r>
        <w:rPr>
          <w:lang w:bidi="fa-IR"/>
        </w:rPr>
        <w:t>allow trust</w:t>
      </w:r>
      <w:r>
        <w:rPr>
          <w:rtl/>
          <w:lang w:bidi="fa-IR"/>
        </w:rPr>
        <w:t>"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در واقع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وز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ازما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خوردار است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کدام سازمان‌ها مجاز به ارسال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راکنش‌ها با استفاده از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ند</w:t>
      </w:r>
      <w:r>
        <w:rPr>
          <w:rtl/>
          <w:lang w:bidi="fa-IR"/>
        </w:rPr>
        <w:t>.</w:t>
      </w:r>
    </w:p>
    <w:p w14:paraId="0E1695EE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رابطه "</w:t>
      </w:r>
      <w:r>
        <w:rPr>
          <w:lang w:bidi="fa-IR"/>
        </w:rPr>
        <w:t>allow trust</w:t>
      </w:r>
      <w:r>
        <w:rPr>
          <w:rtl/>
          <w:lang w:bidi="fa-IR"/>
        </w:rPr>
        <w:t>"، کاربر مالک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در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سازمان، مجو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حساب خود اعطا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جوز به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تراکنش‌ها را د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آن کاربر انجام دهند و به صورت معتبر شناخته شو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فهوم ام</w:t>
      </w:r>
      <w:r>
        <w:rPr>
          <w:rFonts w:hint="eastAsia"/>
          <w:rtl/>
          <w:lang w:bidi="fa-IR"/>
        </w:rPr>
        <w:t>ک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سازما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 xml:space="preserve">مانند تبادل ارزه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مشارکت در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عال شود.</w:t>
      </w:r>
    </w:p>
    <w:p w14:paraId="13828383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"</w:t>
      </w:r>
      <w:r>
        <w:rPr>
          <w:lang w:bidi="fa-IR"/>
        </w:rPr>
        <w:t>allow trust</w:t>
      </w:r>
      <w:r>
        <w:rPr>
          <w:rtl/>
          <w:lang w:bidi="fa-IR"/>
        </w:rPr>
        <w:t>"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ند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نجام تراکنش‌ها و شبکه‌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عتما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و سازمان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مکان تبادل امن و قابل اعتماد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رابطه "</w:t>
      </w:r>
      <w:r>
        <w:rPr>
          <w:lang w:bidi="fa-IR"/>
        </w:rPr>
        <w:t>allow trust</w:t>
      </w:r>
      <w:r>
        <w:rPr>
          <w:rtl/>
          <w:lang w:bidi="fa-IR"/>
        </w:rPr>
        <w:t>" به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عنوان شرک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س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کنن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عمل کنند.</w:t>
      </w:r>
    </w:p>
    <w:p w14:paraId="10FBE6F9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رابطه "</w:t>
      </w:r>
      <w:r>
        <w:rPr>
          <w:lang w:bidi="fa-IR"/>
        </w:rPr>
        <w:t>allow trust</w:t>
      </w:r>
      <w:r>
        <w:rPr>
          <w:rtl/>
          <w:lang w:bidi="fa-IR"/>
        </w:rPr>
        <w:t>"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عنوان رابطه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کاربران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مجو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لازم را به سازما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اعطا کنند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عتماد و امکان تباد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من و قابل اعتماد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در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عنوان شرک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س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کنن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عمل کنند.</w:t>
      </w:r>
    </w:p>
    <w:p w14:paraId="2AD8A2A5" w14:textId="77777777" w:rsidR="002A0926" w:rsidRPr="002A0926" w:rsidRDefault="002A0926" w:rsidP="002A0926">
      <w:pPr>
        <w:pStyle w:val="a6"/>
        <w:ind w:firstLine="0"/>
        <w:rPr>
          <w:sz w:val="16"/>
          <w:szCs w:val="16"/>
          <w:rtl/>
          <w:lang w:bidi="fa-IR"/>
        </w:rPr>
      </w:pPr>
    </w:p>
    <w:p w14:paraId="53E452A8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جنبه جامعه‌شن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کاربران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د.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</w:t>
      </w:r>
      <w:r>
        <w:rPr>
          <w:rtl/>
          <w:lang w:bidi="fa-IR"/>
        </w:rPr>
        <w:t xml:space="preserve"> به ت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همخ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اربران در بازار استلار اشاره دارد.</w:t>
      </w:r>
    </w:p>
    <w:p w14:paraId="7943D224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خود را در بازار ارائه کن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فارشات شامل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ت</w:t>
      </w:r>
      <w:r>
        <w:rPr>
          <w:rtl/>
          <w:lang w:bidi="fa-IR"/>
        </w:rPr>
        <w:t xml:space="preserve"> و تعداد مورد نظ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فروش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در شبکه استلار هستند. سپس با استفاده از رابطه </w:t>
      </w:r>
      <w:r>
        <w:rPr>
          <w:lang w:bidi="fa-IR"/>
        </w:rPr>
        <w:t>matching</w:t>
      </w:r>
      <w:r>
        <w:rPr>
          <w:rtl/>
          <w:lang w:bidi="fa-IR"/>
        </w:rPr>
        <w:t>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فارشات مختلف و همخ</w:t>
      </w:r>
      <w:r>
        <w:rPr>
          <w:rFonts w:hint="eastAsia"/>
          <w:rtl/>
          <w:lang w:bidi="fa-IR"/>
        </w:rPr>
        <w:t>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،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شک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39E1AA7C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فارش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فارش فروش مطابقت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،</w:t>
      </w:r>
      <w:r>
        <w:rPr>
          <w:rtl/>
          <w:lang w:bidi="fa-IR"/>
        </w:rPr>
        <w:t xml:space="preserve"> تراکن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وج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ه شامل تباد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سفارش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با سفارش فروش کار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همخ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در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معمولاً شامل انت</w:t>
      </w:r>
      <w:r>
        <w:rPr>
          <w:rFonts w:hint="eastAsia"/>
          <w:rtl/>
          <w:lang w:bidi="fa-IR"/>
        </w:rPr>
        <w:t>قال</w:t>
      </w:r>
      <w:r>
        <w:rPr>
          <w:rtl/>
          <w:lang w:bidi="fa-IR"/>
        </w:rPr>
        <w:t xml:space="preserve"> ارز استلار (</w:t>
      </w:r>
      <w:r>
        <w:rPr>
          <w:lang w:bidi="fa-IR"/>
        </w:rPr>
        <w:t>XLM</w:t>
      </w:r>
      <w:r>
        <w:rPr>
          <w:rtl/>
          <w:lang w:bidi="fa-IR"/>
        </w:rPr>
        <w:t xml:space="preserve">)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در شبکه استلار است.</w:t>
      </w:r>
    </w:p>
    <w:p w14:paraId="2156372F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ند</w:t>
      </w:r>
      <w:r>
        <w:rPr>
          <w:rtl/>
          <w:lang w:bidi="fa-IR"/>
        </w:rPr>
        <w:t xml:space="preserve">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بازار استلار به صورت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سته</w:t>
      </w:r>
      <w:r>
        <w:rPr>
          <w:rtl/>
          <w:lang w:bidi="fa-IR"/>
        </w:rPr>
        <w:t xml:space="preserve"> و خودکار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سفارشات </w:t>
      </w:r>
      <w:r>
        <w:rPr>
          <w:rtl/>
          <w:lang w:bidi="fa-IR"/>
        </w:rPr>
        <w:lastRenderedPageBreak/>
        <w:t>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در بازار وار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به طور خودکار با سفارشات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طابقت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در صورت همخ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038FBB47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بازار 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با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با 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ت</w:t>
      </w:r>
      <w:r>
        <w:rPr>
          <w:rtl/>
          <w:lang w:bidi="fa-IR"/>
        </w:rPr>
        <w:t xml:space="preserve"> مناسب،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نند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به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</w:t>
      </w:r>
      <w:r>
        <w:rPr>
          <w:lang w:bidi="fa-IR"/>
        </w:rPr>
        <w:t>matching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ن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فارش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ً</w:t>
      </w:r>
      <w:r>
        <w:rPr>
          <w:rtl/>
          <w:lang w:bidi="fa-IR"/>
        </w:rPr>
        <w:t xml:space="preserve"> معکوس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ر سفارش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فر</w:t>
      </w:r>
      <w:r>
        <w:rPr>
          <w:rFonts w:hint="eastAsia"/>
          <w:rtl/>
          <w:lang w:bidi="fa-IR"/>
        </w:rPr>
        <w:t>وش</w:t>
      </w:r>
      <w:r>
        <w:rPr>
          <w:rtl/>
          <w:lang w:bidi="fa-IR"/>
        </w:rPr>
        <w:t xml:space="preserve"> از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د</w:t>
      </w:r>
      <w:r>
        <w:rPr>
          <w:rtl/>
          <w:lang w:bidi="fa-IR"/>
        </w:rPr>
        <w:t xml:space="preserve"> و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را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تر</w:t>
      </w:r>
      <w:r>
        <w:rPr>
          <w:rtl/>
          <w:lang w:bidi="fa-IR"/>
        </w:rPr>
        <w:t xml:space="preserve"> و ساده‌ت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3C1044EC" w14:textId="77777777" w:rsidR="00B0202D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بازار استلار به ت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ا مطابقت سفارشات مختلف،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به طور موثر و قابل اعتماد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در بازار استلار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در </w:t>
      </w:r>
      <w:r>
        <w:rPr>
          <w:rFonts w:hint="eastAsia"/>
          <w:rtl/>
          <w:lang w:bidi="fa-IR"/>
        </w:rPr>
        <w:t>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جنبه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به ت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همخ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اربران در بازار استلار اشاره دارد.</w:t>
      </w:r>
    </w:p>
    <w:p w14:paraId="5730D911" w14:textId="77777777" w:rsidR="0000095F" w:rsidRDefault="002A0926" w:rsidP="0000095F">
      <w:pPr>
        <w:pStyle w:val="a5"/>
        <w:rPr>
          <w:rtl/>
        </w:rPr>
      </w:pPr>
      <w:r>
        <w:rPr>
          <w:rFonts w:hint="cs"/>
          <w:sz w:val="24"/>
          <w:szCs w:val="24"/>
          <w:rtl/>
        </w:rPr>
        <w:t>روابط کاربران در بلاکچین استلار</w:t>
      </w:r>
      <w:r>
        <w:rPr>
          <w:sz w:val="24"/>
          <w:szCs w:val="24"/>
          <w:rtl/>
        </w:rPr>
        <w:br/>
      </w:r>
    </w:p>
    <w:tbl>
      <w:tblPr>
        <w:bidiVisual/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4A0" w:firstRow="1" w:lastRow="0" w:firstColumn="1" w:lastColumn="0" w:noHBand="0" w:noVBand="1"/>
      </w:tblPr>
      <w:tblGrid>
        <w:gridCol w:w="2636"/>
        <w:gridCol w:w="2624"/>
        <w:gridCol w:w="2631"/>
      </w:tblGrid>
      <w:tr w:rsidR="006C59C6" w14:paraId="1CBCFA92" w14:textId="77777777">
        <w:tc>
          <w:tcPr>
            <w:tcW w:w="2717" w:type="dxa"/>
            <w:shd w:val="clear" w:color="auto" w:fill="auto"/>
          </w:tcPr>
          <w:p w14:paraId="08043805" w14:textId="77777777" w:rsidR="006C59C6" w:rsidRDefault="006C59C6" w:rsidP="006C59C6">
            <w:pPr>
              <w:pStyle w:val="-"/>
              <w:rPr>
                <w:caps/>
                <w:rtl/>
                <w:lang w:bidi="fa-IR"/>
              </w:rPr>
            </w:pPr>
            <w:r>
              <w:rPr>
                <w:rFonts w:hint="cs"/>
                <w:caps/>
                <w:rtl/>
                <w:lang w:bidi="fa-IR"/>
              </w:rPr>
              <w:t>رابطه</w:t>
            </w:r>
          </w:p>
        </w:tc>
        <w:tc>
          <w:tcPr>
            <w:tcW w:w="2718" w:type="dxa"/>
            <w:shd w:val="clear" w:color="auto" w:fill="auto"/>
          </w:tcPr>
          <w:p w14:paraId="24E5DF4D" w14:textId="77777777" w:rsidR="006C59C6" w:rsidRDefault="006C59C6" w:rsidP="006C59C6">
            <w:pPr>
              <w:pStyle w:val="-"/>
              <w:rPr>
                <w:caps/>
                <w:rtl/>
                <w:lang w:bidi="fa-IR"/>
              </w:rPr>
            </w:pPr>
            <w:r>
              <w:rPr>
                <w:rFonts w:hint="cs"/>
                <w:caps/>
                <w:rtl/>
                <w:lang w:bidi="fa-IR"/>
              </w:rPr>
              <w:t>اهمیت</w:t>
            </w:r>
          </w:p>
        </w:tc>
        <w:tc>
          <w:tcPr>
            <w:tcW w:w="2718" w:type="dxa"/>
            <w:shd w:val="clear" w:color="auto" w:fill="auto"/>
          </w:tcPr>
          <w:p w14:paraId="21B44B64" w14:textId="77777777" w:rsidR="006C59C6" w:rsidRDefault="006C59C6" w:rsidP="006C59C6">
            <w:pPr>
              <w:pStyle w:val="-"/>
              <w:rPr>
                <w:caps/>
                <w:rtl/>
                <w:lang w:bidi="fa-IR"/>
              </w:rPr>
            </w:pPr>
            <w:r>
              <w:rPr>
                <w:rFonts w:hint="cs"/>
                <w:caps/>
                <w:rtl/>
                <w:lang w:bidi="fa-IR"/>
              </w:rPr>
              <w:t>نوع رابطه</w:t>
            </w:r>
          </w:p>
        </w:tc>
      </w:tr>
      <w:tr w:rsidR="006C59C6" w14:paraId="3C0C3BCF" w14:textId="77777777">
        <w:tc>
          <w:tcPr>
            <w:tcW w:w="2717" w:type="dxa"/>
            <w:shd w:val="clear" w:color="auto" w:fill="auto"/>
          </w:tcPr>
          <w:p w14:paraId="18E57235" w14:textId="77777777" w:rsidR="006C59C6" w:rsidRDefault="006C59C6" w:rsidP="006C59C6">
            <w:pPr>
              <w:pStyle w:val="-"/>
              <w:rPr>
                <w:lang w:bidi="fa-IR"/>
              </w:rPr>
            </w:pPr>
            <w:r>
              <w:rPr>
                <w:lang w:bidi="fa-IR"/>
              </w:rPr>
              <w:t>Payment</w:t>
            </w:r>
          </w:p>
        </w:tc>
        <w:tc>
          <w:tcPr>
            <w:tcW w:w="2718" w:type="dxa"/>
            <w:shd w:val="clear" w:color="auto" w:fill="auto"/>
          </w:tcPr>
          <w:p w14:paraId="355B1373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02060576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1162AEAD" w14:textId="77777777">
        <w:tc>
          <w:tcPr>
            <w:tcW w:w="2717" w:type="dxa"/>
            <w:shd w:val="clear" w:color="auto" w:fill="auto"/>
          </w:tcPr>
          <w:p w14:paraId="3C5F5A08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Co-</w:t>
            </w:r>
            <w:proofErr w:type="spellStart"/>
            <w:r>
              <w:rPr>
                <w:lang w:bidi="fa-IR"/>
              </w:rPr>
              <w:t>Singner</w:t>
            </w:r>
            <w:proofErr w:type="spellEnd"/>
          </w:p>
        </w:tc>
        <w:tc>
          <w:tcPr>
            <w:tcW w:w="2718" w:type="dxa"/>
            <w:shd w:val="clear" w:color="auto" w:fill="auto"/>
          </w:tcPr>
          <w:p w14:paraId="310DA99E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7430DB87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5CD17D8B" w14:textId="77777777">
        <w:tc>
          <w:tcPr>
            <w:tcW w:w="2717" w:type="dxa"/>
            <w:shd w:val="clear" w:color="auto" w:fill="auto"/>
          </w:tcPr>
          <w:p w14:paraId="11D3D43B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Create Account</w:t>
            </w:r>
          </w:p>
        </w:tc>
        <w:tc>
          <w:tcPr>
            <w:tcW w:w="2718" w:type="dxa"/>
            <w:shd w:val="clear" w:color="auto" w:fill="auto"/>
          </w:tcPr>
          <w:p w14:paraId="06818373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-</w:t>
            </w:r>
          </w:p>
        </w:tc>
        <w:tc>
          <w:tcPr>
            <w:tcW w:w="2718" w:type="dxa"/>
            <w:shd w:val="clear" w:color="auto" w:fill="auto"/>
          </w:tcPr>
          <w:p w14:paraId="319C861B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6E43351B" w14:textId="77777777">
        <w:tc>
          <w:tcPr>
            <w:tcW w:w="2717" w:type="dxa"/>
            <w:shd w:val="clear" w:color="auto" w:fill="auto"/>
          </w:tcPr>
          <w:p w14:paraId="6BCA1F20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Merge Account</w:t>
            </w:r>
          </w:p>
        </w:tc>
        <w:tc>
          <w:tcPr>
            <w:tcW w:w="2718" w:type="dxa"/>
            <w:shd w:val="clear" w:color="auto" w:fill="auto"/>
          </w:tcPr>
          <w:p w14:paraId="44190277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-</w:t>
            </w:r>
          </w:p>
        </w:tc>
        <w:tc>
          <w:tcPr>
            <w:tcW w:w="2718" w:type="dxa"/>
            <w:shd w:val="clear" w:color="auto" w:fill="auto"/>
          </w:tcPr>
          <w:p w14:paraId="0E80622E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7D28D12A" w14:textId="77777777">
        <w:tc>
          <w:tcPr>
            <w:tcW w:w="2717" w:type="dxa"/>
            <w:shd w:val="clear" w:color="auto" w:fill="auto"/>
          </w:tcPr>
          <w:p w14:paraId="23594811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Sponsor</w:t>
            </w:r>
          </w:p>
        </w:tc>
        <w:tc>
          <w:tcPr>
            <w:tcW w:w="2718" w:type="dxa"/>
            <w:shd w:val="clear" w:color="auto" w:fill="auto"/>
          </w:tcPr>
          <w:p w14:paraId="332E8660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-</w:t>
            </w:r>
          </w:p>
        </w:tc>
        <w:tc>
          <w:tcPr>
            <w:tcW w:w="2718" w:type="dxa"/>
            <w:shd w:val="clear" w:color="auto" w:fill="auto"/>
          </w:tcPr>
          <w:p w14:paraId="1AE5CE52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491E6AAA" w14:textId="77777777">
        <w:tc>
          <w:tcPr>
            <w:tcW w:w="2717" w:type="dxa"/>
            <w:shd w:val="clear" w:color="auto" w:fill="auto"/>
          </w:tcPr>
          <w:p w14:paraId="21ED2D00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Allow Trust</w:t>
            </w:r>
          </w:p>
        </w:tc>
        <w:tc>
          <w:tcPr>
            <w:tcW w:w="2718" w:type="dxa"/>
            <w:shd w:val="clear" w:color="auto" w:fill="auto"/>
          </w:tcPr>
          <w:p w14:paraId="22E40C7A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21BF75FF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سازمانی</w:t>
            </w:r>
          </w:p>
        </w:tc>
      </w:tr>
      <w:tr w:rsidR="006C59C6" w14:paraId="119D602A" w14:textId="77777777">
        <w:tc>
          <w:tcPr>
            <w:tcW w:w="2717" w:type="dxa"/>
            <w:shd w:val="clear" w:color="auto" w:fill="auto"/>
          </w:tcPr>
          <w:p w14:paraId="2EEEC9FC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Matching</w:t>
            </w:r>
          </w:p>
        </w:tc>
        <w:tc>
          <w:tcPr>
            <w:tcW w:w="2718" w:type="dxa"/>
            <w:shd w:val="clear" w:color="auto" w:fill="auto"/>
          </w:tcPr>
          <w:p w14:paraId="19C7944D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189119F4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اجتماعی</w:t>
            </w:r>
          </w:p>
        </w:tc>
      </w:tr>
    </w:tbl>
    <w:p w14:paraId="5D7ED96A" w14:textId="77777777" w:rsidR="0000095F" w:rsidRDefault="0000095F" w:rsidP="006C59C6">
      <w:pPr>
        <w:pStyle w:val="-"/>
        <w:jc w:val="left"/>
        <w:rPr>
          <w:rtl/>
          <w:lang w:bidi="fa-IR"/>
        </w:rPr>
      </w:pPr>
    </w:p>
    <w:p w14:paraId="66678D26" w14:textId="77777777" w:rsidR="001579F0" w:rsidRDefault="001579F0" w:rsidP="001579F0">
      <w:pPr>
        <w:pStyle w:val="a6"/>
        <w:rPr>
          <w:rtl/>
          <w:lang w:bidi="fa-IR"/>
        </w:rPr>
      </w:pPr>
    </w:p>
    <w:p w14:paraId="2D9EDC3F" w14:textId="77777777" w:rsidR="001579F0" w:rsidRDefault="001579F0" w:rsidP="001579F0">
      <w:pPr>
        <w:pStyle w:val="a6"/>
        <w:rPr>
          <w:rtl/>
          <w:lang w:bidi="fa-IR"/>
        </w:rPr>
      </w:pPr>
      <w:r>
        <w:rPr>
          <w:rtl/>
          <w:lang w:bidi="fa-IR"/>
        </w:rPr>
        <w:lastRenderedPageBreak/>
        <w:t xml:space="preserve">در جدول </w:t>
      </w:r>
      <w:r>
        <w:rPr>
          <w:rFonts w:hint="cs"/>
          <w:rtl/>
          <w:lang w:bidi="fa-IR"/>
        </w:rPr>
        <w:t xml:space="preserve">1-4 </w:t>
      </w:r>
      <w:r>
        <w:rPr>
          <w:rtl/>
          <w:lang w:bidi="fa-IR"/>
        </w:rPr>
        <w:t>،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هر رابطه و نوع آن رابطه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شد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جدول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هر رابطه چ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اختار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رد و نوع آن رابطه چگونه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427436E0" w14:textId="77777777" w:rsidR="001579F0" w:rsidRPr="001579F0" w:rsidRDefault="001579F0" w:rsidP="001579F0">
      <w:pPr>
        <w:pStyle w:val="a6"/>
        <w:rPr>
          <w:sz w:val="16"/>
          <w:szCs w:val="16"/>
          <w:rtl/>
          <w:lang w:bidi="fa-IR"/>
        </w:rPr>
      </w:pPr>
    </w:p>
    <w:p w14:paraId="7F6A0EFB" w14:textId="77777777" w:rsidR="001579F0" w:rsidRDefault="001579F0" w:rsidP="001579F0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طالعه عل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روابط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تمرکز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ساختار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تعامل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.</w:t>
      </w:r>
    </w:p>
    <w:p w14:paraId="22CDAAB2" w14:textId="77777777" w:rsidR="001579F0" w:rsidRDefault="001579F0" w:rsidP="001579F0">
      <w:pPr>
        <w:pStyle w:val="a1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 xml:space="preserve">4-2-3. </w:t>
      </w:r>
      <w:r w:rsidRPr="001579F0">
        <w:rPr>
          <w:rFonts w:hint="cs"/>
          <w:rtl/>
          <w:lang w:bidi="fa-IR"/>
        </w:rPr>
        <w:t>مدل گراف</w:t>
      </w:r>
    </w:p>
    <w:p w14:paraId="471A3DB7" w14:textId="77777777" w:rsidR="00B60062" w:rsidRDefault="00B60062" w:rsidP="00B60062">
      <w:pPr>
        <w:pStyle w:val="a6"/>
        <w:rPr>
          <w:rtl/>
          <w:lang w:bidi="fa-IR"/>
        </w:rPr>
      </w:pPr>
      <w:r>
        <w:rPr>
          <w:rtl/>
          <w:lang w:bidi="fa-IR"/>
        </w:rPr>
        <w:t>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</w:t>
      </w:r>
      <w:r>
        <w:rPr>
          <w:rFonts w:hint="cs"/>
          <w:rtl/>
          <w:lang w:bidi="fa-IR"/>
        </w:rPr>
        <w:t xml:space="preserve">. </w:t>
      </w:r>
      <w:r>
        <w:rPr>
          <w:rtl/>
          <w:lang w:bidi="fa-IR"/>
        </w:rPr>
        <w:t xml:space="preserve"> با استفاده از خزنده، اطلاعات مربوط به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را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صل، با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جداول مسطح مربوط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را ب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درس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رواب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داده شده است،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54BE6128" w14:textId="77777777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لاعات بر اساس ساختار گراف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با استفاده از </w:t>
      </w:r>
      <w:r>
        <w:rPr>
          <w:lang w:bidi="fa-IR"/>
        </w:rPr>
        <w:t>neo4j</w:t>
      </w:r>
      <w:r>
        <w:rPr>
          <w:rtl/>
          <w:lang w:bidi="fa-IR"/>
        </w:rPr>
        <w:t>، جداول مسطح مربوط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را به شکل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هر آدرس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است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شان‌دهنده تراکنش‌ها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</w:t>
      </w:r>
    </w:p>
    <w:p w14:paraId="26A226E8" w14:textId="77777777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‌طور مؤثر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مربوط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را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گراف آدرس‌ها امکان جستجو، پرس‌وجو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د</w:t>
      </w:r>
      <w:r>
        <w:rPr>
          <w:rtl/>
          <w:lang w:bidi="fa-IR"/>
        </w:rPr>
        <w:t xml:space="preserve"> و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ر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ه</w:t>
      </w:r>
      <w:r>
        <w:rPr>
          <w:rtl/>
          <w:lang w:bidi="fa-IR"/>
        </w:rPr>
        <w:t xml:space="preserve"> کردن و رابطه‌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 به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رد</w:t>
      </w:r>
      <w:r>
        <w:rPr>
          <w:rtl/>
          <w:lang w:bidi="fa-IR"/>
        </w:rPr>
        <w:t>.</w:t>
      </w:r>
    </w:p>
    <w:p w14:paraId="35BB50EC" w14:textId="77777777" w:rsidR="001579F0" w:rsidRP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با استفاده از </w:t>
      </w:r>
      <w:r>
        <w:rPr>
          <w:lang w:bidi="fa-IR"/>
        </w:rPr>
        <w:t>neo4j</w:t>
      </w:r>
      <w:r>
        <w:rPr>
          <w:rtl/>
          <w:lang w:bidi="fa-IR"/>
        </w:rPr>
        <w:t xml:space="preserve"> و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جداول مسطح به گراف آدرس‌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اطلاعات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را بهبود داده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</w:t>
      </w:r>
      <w:r>
        <w:rPr>
          <w:rtl/>
          <w:lang w:bidi="fa-IR"/>
        </w:rPr>
        <w:lastRenderedPageBreak/>
        <w:t>انجام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6E1C41E0" w14:textId="57AA4D86" w:rsidR="001558E1" w:rsidRPr="00B60062" w:rsidRDefault="001558E1" w:rsidP="00B60062">
      <w:pPr>
        <w:pStyle w:val="a6"/>
        <w:ind w:firstLine="0"/>
        <w:rPr>
          <w:sz w:val="18"/>
          <w:szCs w:val="18"/>
          <w:rtl/>
          <w:lang w:bidi="fa-IR"/>
        </w:rPr>
      </w:pPr>
    </w:p>
    <w:p w14:paraId="4D182DE7" w14:textId="3B6CE9D8" w:rsidR="0000095F" w:rsidRDefault="00537645" w:rsidP="001558E1">
      <w:pPr>
        <w:pStyle w:val="a6"/>
        <w:rPr>
          <w:rtl/>
          <w:lang w:bidi="fa-IR"/>
        </w:rPr>
      </w:pPr>
      <w:r>
        <w:rPr>
          <w:noProof/>
          <w:rtl/>
          <w:lang w:val="fa-IR" w:bidi="fa-IR"/>
        </w:rPr>
        <w:drawing>
          <wp:anchor distT="0" distB="0" distL="114300" distR="114300" simplePos="0" relativeHeight="251657728" behindDoc="0" locked="0" layoutInCell="1" allowOverlap="1" wp14:anchorId="12D825E9" wp14:editId="3AC6D4C7">
            <wp:simplePos x="0" y="0"/>
            <wp:positionH relativeFrom="page">
              <wp:align>center</wp:align>
            </wp:positionH>
            <wp:positionV relativeFrom="paragraph">
              <wp:posOffset>9525</wp:posOffset>
            </wp:positionV>
            <wp:extent cx="4345305" cy="1812925"/>
            <wp:effectExtent l="0" t="0" r="0" b="0"/>
            <wp:wrapNone/>
            <wp:docPr id="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5305" cy="18129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33DF7">
        <w:rPr>
          <w:noProof/>
          <w:lang w:bidi="fa-IR"/>
        </w:rPr>
        <mc:AlternateContent>
          <mc:Choice Requires="wps">
            <w:drawing>
              <wp:inline distT="0" distB="0" distL="0" distR="0" wp14:anchorId="75C3D828" wp14:editId="724BD30A">
                <wp:extent cx="4343400" cy="1809750"/>
                <wp:effectExtent l="0" t="0" r="0" b="0"/>
                <wp:docPr id="1748083636" name="AutoShape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4343400" cy="18097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2B238476" id="AutoShape 3" o:spid="_x0000_s1026" style="width:342pt;height:142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" filled="f" stroked="f">
                <o:lock v:ext="edit" aspectratio="t"/>
                <w10:anchorlock/>
              </v:rect>
            </w:pict>
          </mc:Fallback>
        </mc:AlternateContent>
      </w:r>
    </w:p>
    <w:p w14:paraId="33A5D6C1" w14:textId="77777777" w:rsidR="0000095F" w:rsidRDefault="001558E1" w:rsidP="0000095F">
      <w:pPr>
        <w:pStyle w:val="a3"/>
        <w:rPr>
          <w:rtl/>
        </w:rPr>
      </w:pPr>
      <w:r>
        <w:rPr>
          <w:rFonts w:hint="cs"/>
          <w:sz w:val="24"/>
          <w:szCs w:val="24"/>
          <w:rtl/>
        </w:rPr>
        <w:t>گراف روابط بین دو حساب در بلاکچین استلار</w:t>
      </w:r>
    </w:p>
    <w:p w14:paraId="7C2C69CD" w14:textId="77777777" w:rsidR="00B60062" w:rsidRDefault="00B60062" w:rsidP="00B60062">
      <w:pPr>
        <w:pStyle w:val="a6"/>
        <w:rPr>
          <w:rtl/>
          <w:lang w:bidi="fa-IR"/>
        </w:rPr>
      </w:pPr>
      <w:r>
        <w:rPr>
          <w:rtl/>
          <w:lang w:bidi="fa-IR"/>
        </w:rPr>
        <w:t>با در نظر گرفتن روابط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شد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گراف مربوطه به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د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شبک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با توجه به رواب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شده است، به وجود آمده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>.</w:t>
      </w:r>
    </w:p>
    <w:p w14:paraId="4EE3C672" w14:textId="77777777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امه، به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شامل تکنولوژ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و منابع محاسب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ختار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گراف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1340EFB0" w14:textId="77777777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ختار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، از مد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</w:t>
      </w:r>
      <w:r>
        <w:rPr>
          <w:lang w:bidi="fa-IR"/>
        </w:rPr>
        <w:t>neo4j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‌ها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لاعات بر اساس ساختار گراف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و امکان جستجو، پرس‌وجو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ند</w:t>
      </w:r>
      <w:r>
        <w:rPr>
          <w:rtl/>
          <w:lang w:bidi="fa-IR"/>
        </w:rPr>
        <w:t>.</w:t>
      </w:r>
    </w:p>
    <w:p w14:paraId="3D37F879" w14:textId="77777777" w:rsidR="0000095F" w:rsidRP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قادر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‌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لگوها و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شبک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 و امکان استخراج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ز داده‌ها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سازند</w:t>
      </w:r>
      <w:r>
        <w:rPr>
          <w:rtl/>
          <w:lang w:bidi="fa-IR"/>
        </w:rPr>
        <w:t>.</w:t>
      </w:r>
    </w:p>
    <w:p w14:paraId="27440304" w14:textId="77777777" w:rsidR="00E91F14" w:rsidRDefault="00E91F14" w:rsidP="00E91F14">
      <w:pPr>
        <w:pStyle w:val="a6"/>
        <w:rPr>
          <w:rtl/>
          <w:lang w:bidi="fa-IR"/>
        </w:rPr>
      </w:pPr>
    </w:p>
    <w:p w14:paraId="773467BF" w14:textId="77777777" w:rsidR="00B60062" w:rsidRPr="00EB3436" w:rsidRDefault="00EB3436" w:rsidP="00EB3436">
      <w:pPr>
        <w:pStyle w:val="a0"/>
        <w:rPr>
          <w:sz w:val="30"/>
          <w:szCs w:val="30"/>
          <w:rtl/>
        </w:rPr>
      </w:pPr>
      <w:r w:rsidRPr="00EB3436">
        <w:rPr>
          <w:rFonts w:hint="cs"/>
          <w:sz w:val="30"/>
          <w:szCs w:val="30"/>
          <w:rtl/>
        </w:rPr>
        <w:lastRenderedPageBreak/>
        <w:t>معماری سیستم</w:t>
      </w:r>
    </w:p>
    <w:p w14:paraId="39C8A2D7" w14:textId="621A7C16" w:rsidR="001F1F09" w:rsidRDefault="001F1F09" w:rsidP="001F1F09">
      <w:pPr>
        <w:pStyle w:val="a6"/>
        <w:rPr>
          <w:rtl/>
          <w:lang w:bidi="fa-IR"/>
        </w:rPr>
      </w:pPr>
      <w:r>
        <w:rPr>
          <w:rtl/>
          <w:lang w:bidi="fa-IR"/>
        </w:rPr>
        <w:t>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ورد نظر ما، هدف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ب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اف آدرس‌ها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صورت موثر و کارآمد ت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دف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ذکور از قسم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ده است که هر قسمت به صورت مستقل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وظ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خود مشغول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منظور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تشار اختلالات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سمت خاص به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اختلال وارد نکند</w:t>
      </w:r>
      <w:r>
        <w:rPr>
          <w:rFonts w:hint="cs"/>
          <w:rtl/>
          <w:lang w:bidi="fa-IR"/>
        </w:rPr>
        <w:t>.</w:t>
      </w:r>
    </w:p>
    <w:p w14:paraId="0620A122" w14:textId="5E5C94F8" w:rsidR="001F1F09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منظور تحقق ساختار مستقل قسمت‌ها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ا از اصول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ق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هر قسمت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واحد مستقل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مسئ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خاص خود را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ر عهده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جزا به صورت مو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هماهنگ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ک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تا بهبود </w:t>
      </w:r>
      <w:r>
        <w:rPr>
          <w:rFonts w:hint="eastAsia"/>
          <w:rtl/>
          <w:lang w:bidi="fa-IR"/>
        </w:rPr>
        <w:t>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را فراهم کنند.</w:t>
      </w:r>
    </w:p>
    <w:p w14:paraId="1C9983A9" w14:textId="5A3A119E" w:rsidR="001F1F09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در صورت بروز اختلال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قسمت‌ها،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تحت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رار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 xml:space="preserve"> و به طور معمول وظ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خود را ادام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به منظور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تشار خطاها و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ائ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ست. 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ا قدرت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reliability</w:t>
      </w:r>
      <w:r>
        <w:rPr>
          <w:rtl/>
          <w:lang w:bidi="fa-IR"/>
        </w:rPr>
        <w:t>)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fault tolerance</w:t>
      </w:r>
      <w:r>
        <w:rPr>
          <w:rtl/>
          <w:lang w:bidi="fa-IR"/>
        </w:rPr>
        <w:t>)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د</w:t>
      </w:r>
      <w:r>
        <w:rPr>
          <w:rtl/>
          <w:lang w:bidi="fa-IR"/>
        </w:rPr>
        <w:t>.</w:t>
      </w:r>
    </w:p>
    <w:p w14:paraId="307D0C8A" w14:textId="485CB27A" w:rsidR="004344BC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موارد فوق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ا توان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ت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اف آدرس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را با عملکرد مستقل قسمت‌ها و عدم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سمت 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ا به طور موثر و کارآمد عمل کرده و در مواقع اختلال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اً</w:t>
      </w:r>
      <w:r>
        <w:rPr>
          <w:rtl/>
          <w:lang w:bidi="fa-IR"/>
        </w:rPr>
        <w:t xml:space="preserve"> به حالت ع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زگردد.</w:t>
      </w:r>
    </w:p>
    <w:p w14:paraId="3932682D" w14:textId="77777777" w:rsidR="001F1F09" w:rsidRDefault="001F1F09" w:rsidP="001F1F09">
      <w:pPr>
        <w:pStyle w:val="a6"/>
        <w:rPr>
          <w:rtl/>
          <w:lang w:bidi="fa-IR"/>
        </w:rPr>
      </w:pPr>
    </w:p>
    <w:p w14:paraId="02DF2975" w14:textId="3F7CB5B7" w:rsidR="001F1F09" w:rsidRDefault="00333DF7" w:rsidP="001F1F09">
      <w:pPr>
        <w:pStyle w:val="a6"/>
        <w:jc w:val="center"/>
        <w:rPr>
          <w:rtl/>
        </w:rPr>
      </w:pPr>
      <w:r>
        <w:rPr>
          <w:noProof/>
        </w:rPr>
        <w:lastRenderedPageBreak/>
        <w:drawing>
          <wp:inline distT="0" distB="0" distL="0" distR="0" wp14:anchorId="30464E21" wp14:editId="34E49033">
            <wp:extent cx="4838700" cy="1257300"/>
            <wp:effectExtent l="0" t="0" r="0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8700" cy="125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9E8346" w14:textId="41DEA2B6" w:rsidR="001F1F09" w:rsidRPr="001F1F09" w:rsidRDefault="001F1F09" w:rsidP="001F1F09">
      <w:pPr>
        <w:pStyle w:val="a6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 xml:space="preserve">شکل2-4. </w:t>
      </w:r>
      <w:r>
        <w:rPr>
          <w:rFonts w:hint="cs"/>
          <w:szCs w:val="24"/>
          <w:rtl/>
          <w:lang w:bidi="fa-IR"/>
        </w:rPr>
        <w:t>شماتیک سیستم طراحی شده.</w:t>
      </w:r>
    </w:p>
    <w:p w14:paraId="4856D13D" w14:textId="77777777" w:rsidR="00EB3436" w:rsidRDefault="00EB3436" w:rsidP="00C40D82">
      <w:pPr>
        <w:pStyle w:val="a6"/>
        <w:rPr>
          <w:rtl/>
          <w:lang w:bidi="fa-IR"/>
        </w:rPr>
      </w:pPr>
    </w:p>
    <w:p w14:paraId="3B6399D5" w14:textId="7ED47AD3" w:rsidR="001F1F09" w:rsidRDefault="001F1F09" w:rsidP="001F1F09">
      <w:pPr>
        <w:pStyle w:val="a6"/>
        <w:rPr>
          <w:rtl/>
          <w:lang w:bidi="fa-IR"/>
        </w:rPr>
      </w:pPr>
      <w:r>
        <w:rPr>
          <w:rtl/>
          <w:lang w:bidi="fa-IR"/>
        </w:rPr>
        <w:t>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</w:t>
      </w:r>
      <w:r>
        <w:rPr>
          <w:lang w:bidi="fa-IR"/>
        </w:rPr>
        <w:t>API</w:t>
      </w:r>
      <w:r>
        <w:rPr>
          <w:rtl/>
          <w:lang w:bidi="fa-IR"/>
        </w:rPr>
        <w:t>، با بهر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زبان برنامه‌ن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lang w:bidi="fa-IR"/>
        </w:rPr>
        <w:t>Full Node</w:t>
      </w:r>
      <w:r>
        <w:rPr>
          <w:rtl/>
          <w:lang w:bidi="fa-IR"/>
        </w:rPr>
        <w:t xml:space="preserve"> از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ر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 امکان د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 ب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ظر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سپس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رسمان </w:t>
      </w:r>
      <w:r>
        <w:rPr>
          <w:lang w:bidi="fa-IR"/>
        </w:rPr>
        <w:t>Cypher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خرو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اصل از آن به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6CD0A9C4" w14:textId="32EB468F" w:rsidR="001F1F09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</w:t>
      </w:r>
      <w:r>
        <w:rPr>
          <w:lang w:bidi="fa-IR"/>
        </w:rPr>
        <w:t>Full Node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د کامل از شبک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که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مل و بروز شده از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در اخ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ما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با استفاده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ما قادر به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د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از ج</w:t>
      </w:r>
      <w:r>
        <w:rPr>
          <w:rFonts w:hint="eastAsia"/>
          <w:rtl/>
          <w:lang w:bidi="fa-IR"/>
        </w:rPr>
        <w:t>مله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ه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575CD9B7" w14:textId="53E1CCB9" w:rsidR="001F1F09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سپس،</w:t>
      </w:r>
      <w:r>
        <w:rPr>
          <w:rtl/>
          <w:lang w:bidi="fa-IR"/>
        </w:rPr>
        <w:t xml:space="preserve"> با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رسمان </w:t>
      </w:r>
      <w:r>
        <w:rPr>
          <w:lang w:bidi="fa-IR"/>
        </w:rPr>
        <w:t>Cypher</w:t>
      </w:r>
      <w:r>
        <w:rPr>
          <w:rtl/>
          <w:lang w:bidi="fa-IR"/>
        </w:rPr>
        <w:t>، قادر به جستجو و استخراج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در قالب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. </w:t>
      </w:r>
      <w:r>
        <w:rPr>
          <w:lang w:bidi="fa-IR"/>
        </w:rPr>
        <w:t>Cypher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 با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. با اعما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رسمان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طلاعات مربوط به حساب‌ها و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را استخراج کرده و به صورت مناسب به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ارسال نم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3E6F0F15" w14:textId="181EBC1B" w:rsidR="001F1F09" w:rsidRDefault="001F1F09" w:rsidP="000365FF">
      <w:pPr>
        <w:pStyle w:val="a6"/>
        <w:ind w:firstLine="0"/>
        <w:jc w:val="left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</w:t>
      </w:r>
      <w:r>
        <w:rPr>
          <w:lang w:bidi="fa-IR"/>
        </w:rPr>
        <w:t>API</w:t>
      </w:r>
      <w:r>
        <w:rPr>
          <w:rtl/>
          <w:lang w:bidi="fa-IR"/>
        </w:rPr>
        <w:t xml:space="preserve"> با تعامل با </w:t>
      </w:r>
      <w:r>
        <w:rPr>
          <w:lang w:bidi="fa-IR"/>
        </w:rPr>
        <w:t>Full Node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و استفاده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امکان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ظر را فراهم کرده و با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آن‌ها به پرسمان </w:t>
      </w:r>
      <w:r>
        <w:rPr>
          <w:lang w:bidi="fa-IR"/>
        </w:rPr>
        <w:t>Cypher</w:t>
      </w:r>
      <w:r>
        <w:rPr>
          <w:rtl/>
          <w:lang w:bidi="fa-IR"/>
        </w:rPr>
        <w:t>، امکان جستجو و استخراج اطلاعات مربوطه را به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س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56186EF1" w14:textId="020B6C2B" w:rsidR="000365FF" w:rsidRDefault="000365FF" w:rsidP="000365FF">
      <w:pPr>
        <w:pStyle w:val="a6"/>
        <w:rPr>
          <w:rtl/>
          <w:lang w:bidi="fa-IR"/>
        </w:rPr>
      </w:pPr>
      <w:r>
        <w:rPr>
          <w:rtl/>
          <w:lang w:bidi="fa-IR"/>
        </w:rPr>
        <w:lastRenderedPageBreak/>
        <w:t>در حال حاضر، در م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ع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قادر به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لحظ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در آ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به 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،</w:t>
      </w:r>
      <w:r>
        <w:rPr>
          <w:rtl/>
          <w:lang w:bidi="fa-IR"/>
        </w:rPr>
        <w:t xml:space="preserve"> بهتر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ره‌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منابع،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به عنوان مثال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ع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بار</w:t>
      </w:r>
      <w:r>
        <w:rPr>
          <w:rtl/>
          <w:lang w:bidi="fa-IR"/>
        </w:rPr>
        <w:t>.</w:t>
      </w:r>
    </w:p>
    <w:p w14:paraId="74FF71F2" w14:textId="4A2AAB17" w:rsidR="000365FF" w:rsidRDefault="000365FF" w:rsidP="000365F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وامل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خت‌اف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لزوم تطابق با استانداردها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ربوطه باشد. 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به منظور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ز منابع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بروز خطاها و اشکالات،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ف</w:t>
      </w:r>
      <w:r>
        <w:rPr>
          <w:rFonts w:hint="eastAsia"/>
          <w:rtl/>
          <w:lang w:bidi="fa-IR"/>
        </w:rPr>
        <w:t>ته</w:t>
      </w:r>
      <w:r>
        <w:rPr>
          <w:rtl/>
          <w:lang w:bidi="fa-IR"/>
        </w:rPr>
        <w:t xml:space="preserve"> شده است که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را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 و منظم انجام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0A4E9FB8" w14:textId="3A51117F" w:rsidR="000365FF" w:rsidRDefault="000365FF" w:rsidP="000365F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نجام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ز منابع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 طرز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ت زمان و انرژ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حداقل برس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م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ز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رفه‌ج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منابع و بهبود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ره‌مند ش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در ح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همچنان امکان به‌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ظم و به موقع اطلاعات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52DF6904" w14:textId="77777777" w:rsidR="000365FF" w:rsidRDefault="000365FF" w:rsidP="000365FF">
      <w:pPr>
        <w:pStyle w:val="a6"/>
        <w:ind w:firstLine="0"/>
        <w:jc w:val="left"/>
        <w:rPr>
          <w:rtl/>
          <w:lang w:bidi="fa-IR"/>
        </w:rPr>
      </w:pPr>
      <w:r>
        <w:rPr>
          <w:rFonts w:hint="eastAsia"/>
          <w:rtl/>
          <w:lang w:bidi="fa-IR"/>
        </w:rPr>
        <w:t>به‌طور</w:t>
      </w:r>
      <w:r>
        <w:rPr>
          <w:rtl/>
          <w:lang w:bidi="fa-IR"/>
        </w:rPr>
        <w:t xml:space="preserve"> خلاصه،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ا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صورت لحظ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را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وامل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ست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ه باشند. به منظور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ز منابع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شکالات،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فته شده است که ف</w:t>
      </w:r>
      <w:r>
        <w:rPr>
          <w:rFonts w:hint="eastAsia"/>
          <w:rtl/>
          <w:lang w:bidi="fa-IR"/>
        </w:rPr>
        <w:t>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را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 و منظم انجام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به عنوان مثال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ع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بار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بود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هره‌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نابع فراهم کند.</w:t>
      </w:r>
    </w:p>
    <w:p w14:paraId="5BCC7D89" w14:textId="77777777" w:rsidR="000365FF" w:rsidRPr="000365FF" w:rsidRDefault="000365FF" w:rsidP="000365FF">
      <w:pPr>
        <w:pStyle w:val="a6"/>
        <w:ind w:firstLine="0"/>
        <w:jc w:val="left"/>
        <w:rPr>
          <w:sz w:val="16"/>
          <w:szCs w:val="16"/>
          <w:rtl/>
          <w:lang w:bidi="fa-IR"/>
        </w:rPr>
      </w:pPr>
    </w:p>
    <w:p w14:paraId="4941B802" w14:textId="6024293F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در ادامه کار، با استفاده از کتابخانه</w:t>
      </w:r>
      <w:r w:rsidRPr="000365FF">
        <w:rPr>
          <w:lang w:bidi="fa-IR"/>
        </w:rPr>
        <w:t xml:space="preserve"> neo4j-driver </w:t>
      </w:r>
      <w:r w:rsidRPr="000365FF">
        <w:rPr>
          <w:rtl/>
        </w:rPr>
        <w:t xml:space="preserve">که برای زبان‌های برنامه‌نویسی </w:t>
      </w:r>
      <w:r>
        <w:rPr>
          <w:rFonts w:hint="cs"/>
          <w:rtl/>
          <w:lang w:bidi="fa-IR"/>
        </w:rPr>
        <w:t>پ</w:t>
      </w:r>
      <w:r w:rsidRPr="000365FF">
        <w:rPr>
          <w:rtl/>
        </w:rPr>
        <w:t>ایتون و جاوا‌اسکریپت توسعه داده شده است، می‌توانیم وبسایت خود را طراحی کرده و از طریق پرسمان‌های</w:t>
      </w:r>
      <w:r w:rsidRPr="000365FF">
        <w:rPr>
          <w:lang w:bidi="fa-IR"/>
        </w:rPr>
        <w:t xml:space="preserve"> Cypher </w:t>
      </w:r>
      <w:r w:rsidRPr="000365FF">
        <w:rPr>
          <w:rtl/>
        </w:rPr>
        <w:t>از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استفاده کنیم تا اطلاعات مورد نظر خود را استخراج </w:t>
      </w:r>
      <w:r w:rsidRPr="000365FF">
        <w:rPr>
          <w:rtl/>
        </w:rPr>
        <w:lastRenderedPageBreak/>
        <w:t>کنیم</w:t>
      </w:r>
      <w:r w:rsidRPr="000365FF">
        <w:rPr>
          <w:lang w:bidi="fa-IR"/>
        </w:rPr>
        <w:t>.</w:t>
      </w:r>
    </w:p>
    <w:p w14:paraId="793D0575" w14:textId="07D99BA9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این کتابخانه</w:t>
      </w:r>
      <w:r w:rsidRPr="000365FF">
        <w:rPr>
          <w:lang w:bidi="fa-IR"/>
        </w:rPr>
        <w:t xml:space="preserve"> neo4j-driver </w:t>
      </w:r>
      <w:r w:rsidRPr="000365FF">
        <w:rPr>
          <w:rtl/>
        </w:rPr>
        <w:t>به طور ویژه برای برقراری ارتباط با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طراحی شده است و قابلیت اتصال به آن را در زبان‌های برنامه‌نویسی </w:t>
      </w:r>
      <w:r>
        <w:rPr>
          <w:rFonts w:hint="cs"/>
          <w:rtl/>
        </w:rPr>
        <w:t>پ</w:t>
      </w:r>
      <w:r w:rsidRPr="000365FF">
        <w:rPr>
          <w:rtl/>
        </w:rPr>
        <w:t>ایتون و جاوا‌اسکریپت فراهم می‌کند. با استفاده از این کتابخانه، می‌توانیم به راحتی وبسایت خود را طراحی کنیم و با استفاده از پرسمان‌های</w:t>
      </w:r>
      <w:r w:rsidRPr="000365FF">
        <w:rPr>
          <w:lang w:bidi="fa-IR"/>
        </w:rPr>
        <w:t xml:space="preserve"> Cypher</w:t>
      </w:r>
      <w:r w:rsidRPr="000365FF">
        <w:rPr>
          <w:rtl/>
        </w:rPr>
        <w:t>، به اطلاعات مورد نظر خود در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>دسترسی پیدا کنیم</w:t>
      </w:r>
      <w:r w:rsidRPr="000365FF">
        <w:rPr>
          <w:lang w:bidi="fa-IR"/>
        </w:rPr>
        <w:t>.</w:t>
      </w:r>
    </w:p>
    <w:p w14:paraId="35074673" w14:textId="77777777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پرسمان‌های</w:t>
      </w:r>
      <w:r w:rsidRPr="000365FF">
        <w:rPr>
          <w:lang w:bidi="fa-IR"/>
        </w:rPr>
        <w:t xml:space="preserve"> Cypher</w:t>
      </w:r>
      <w:r w:rsidRPr="000365FF">
        <w:rPr>
          <w:rtl/>
        </w:rPr>
        <w:t>، زبان پرسمانی مخصوص پایگاه داده گرافیک</w:t>
      </w:r>
      <w:r w:rsidRPr="000365FF">
        <w:rPr>
          <w:lang w:bidi="fa-IR"/>
        </w:rPr>
        <w:t xml:space="preserve"> Neo4j </w:t>
      </w:r>
      <w:r w:rsidRPr="000365FF">
        <w:rPr>
          <w:rtl/>
        </w:rPr>
        <w:t>است. با استفاده از این زبان، می‌توانیم به صورت گرافیکی با پایگاه داده ارتباط برقرار کرده و اطلاعات مورد نظر را استخراج کنیم. این زبان امکانات متنوعی برای جستجو، استخراج، و تحلیل داده‌ها در پایگاه داده گرافیک فراهم می‌کند و برای کاربردهای مختلف در وبسایت‌ها و برنامه‌های نرم‌افزاری مناسب است</w:t>
      </w:r>
      <w:r w:rsidRPr="000365FF">
        <w:rPr>
          <w:lang w:bidi="fa-IR"/>
        </w:rPr>
        <w:t>.</w:t>
      </w:r>
    </w:p>
    <w:p w14:paraId="732687CF" w14:textId="77777777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با استفاده از</w:t>
      </w:r>
      <w:r w:rsidRPr="000365FF">
        <w:rPr>
          <w:lang w:bidi="fa-IR"/>
        </w:rPr>
        <w:t xml:space="preserve"> neo4j-driver </w:t>
      </w:r>
      <w:r w:rsidRPr="000365FF">
        <w:rPr>
          <w:rtl/>
        </w:rPr>
        <w:t>و پرسمان‌های</w:t>
      </w:r>
      <w:r w:rsidRPr="000365FF">
        <w:rPr>
          <w:lang w:bidi="fa-IR"/>
        </w:rPr>
        <w:t xml:space="preserve"> Cypher</w:t>
      </w:r>
      <w:r w:rsidRPr="000365FF">
        <w:rPr>
          <w:rtl/>
        </w:rPr>
        <w:t>، ما قادر خواهیم بود تا در وبسایت خود از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>استفاده کنیم و اطلاعات مورد نظر را به صورت مدلسازی شده در قالب گراف دریافت کنیم. این امکان به ما اجازه می‌دهد تا به طور مؤثر و با کارایی بالا بر روی داده‌ها عملیات انجام دهیم و اطلاعات مربوطه را به نحو اصولی و هوشمندانه استخراج کنیم</w:t>
      </w:r>
      <w:r w:rsidRPr="000365FF">
        <w:rPr>
          <w:lang w:bidi="fa-IR"/>
        </w:rPr>
        <w:t>.</w:t>
      </w:r>
    </w:p>
    <w:p w14:paraId="45A5F976" w14:textId="0551FE02" w:rsidR="000365FF" w:rsidRPr="000365FF" w:rsidRDefault="000365FF" w:rsidP="000365FF">
      <w:pPr>
        <w:pStyle w:val="a6"/>
        <w:ind w:firstLine="0"/>
        <w:jc w:val="left"/>
        <w:rPr>
          <w:lang w:bidi="fa-IR"/>
        </w:rPr>
        <w:sectPr w:rsidR="000365FF" w:rsidRPr="000365FF" w:rsidSect="000315C1">
          <w:headerReference w:type="default" r:id="rId28"/>
          <w:footerReference w:type="default" r:id="rId29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0B5FF7B7" w14:textId="77777777" w:rsidR="005D4CD8" w:rsidRDefault="005D4CD8" w:rsidP="005D4CD8">
      <w:pPr>
        <w:pStyle w:val="a6"/>
        <w:rPr>
          <w:rtl/>
        </w:rPr>
      </w:pPr>
    </w:p>
    <w:p w14:paraId="7F8B49BB" w14:textId="3F9FFA33" w:rsidR="005D4CD8" w:rsidRDefault="005D4CD8" w:rsidP="00280E57">
      <w:pPr>
        <w:pStyle w:val="a"/>
        <w:rPr>
          <w:rtl/>
        </w:r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 w:rsidR="00C766EB" w:rsidRPr="00C766EB">
        <w:rPr>
          <w:rFonts w:hint="cs"/>
          <w:rtl/>
        </w:rPr>
        <w:t>نتیجه</w:t>
      </w:r>
      <w:r w:rsidR="00C766EB">
        <w:rPr>
          <w:rFonts w:hint="cs"/>
          <w:rtl/>
        </w:rPr>
        <w:t xml:space="preserve"> گیری</w:t>
      </w:r>
    </w:p>
    <w:p w14:paraId="1D9887FE" w14:textId="77777777" w:rsidR="005D4CD8" w:rsidRDefault="005D4CD8" w:rsidP="00E84AD2">
      <w:pPr>
        <w:pStyle w:val="a6"/>
        <w:ind w:firstLine="0"/>
        <w:rPr>
          <w:rtl/>
          <w:lang w:bidi="fa-IR"/>
        </w:rPr>
        <w:sectPr w:rsidR="005D4CD8" w:rsidSect="000315C1">
          <w:headerReference w:type="default" r:id="rId30"/>
          <w:footerReference w:type="default" r:id="rId31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7FA5D4E4" w14:textId="77777777" w:rsidR="005D4CD8" w:rsidRDefault="005D4CD8" w:rsidP="00E84AD2">
      <w:pPr>
        <w:pStyle w:val="a6"/>
        <w:ind w:firstLine="0"/>
        <w:rPr>
          <w:rtl/>
          <w:lang w:bidi="fa-IR"/>
        </w:rPr>
      </w:pPr>
    </w:p>
    <w:p w14:paraId="17E522D2" w14:textId="77777777" w:rsidR="005D4CD8" w:rsidRDefault="005D4CD8" w:rsidP="005D4CD8">
      <w:pPr>
        <w:pStyle w:val="a0"/>
        <w:rPr>
          <w:rtl/>
        </w:rPr>
      </w:pPr>
      <w:bookmarkStart w:id="10" w:name="_Toc106512890"/>
      <w:r>
        <w:rPr>
          <w:rFonts w:hint="cs"/>
          <w:rtl/>
        </w:rPr>
        <w:t>مقدمه</w:t>
      </w:r>
      <w:bookmarkEnd w:id="10"/>
    </w:p>
    <w:p w14:paraId="2C31D0CA" w14:textId="02B8D99A" w:rsidR="00C766EB" w:rsidRDefault="00C766EB" w:rsidP="00C766EB">
      <w:pPr>
        <w:pStyle w:val="a6"/>
        <w:rPr>
          <w:rtl/>
          <w:lang w:bidi="fa-IR"/>
        </w:rPr>
      </w:pPr>
      <w:r>
        <w:rPr>
          <w:rtl/>
          <w:lang w:bidi="fa-IR"/>
        </w:rPr>
        <w:t>در بخش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‌نامه،</w:t>
      </w:r>
      <w:r>
        <w:rPr>
          <w:rtl/>
          <w:lang w:bidi="fa-IR"/>
        </w:rPr>
        <w:t xml:space="preserve">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ورد نظر پرداخته و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داده شد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lang w:bidi="fa-IR"/>
        </w:rPr>
        <w:t>full node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تا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را به صورت گراف آدرس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آدرس، شامل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در 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ست.</w:t>
      </w:r>
    </w:p>
    <w:p w14:paraId="0898DFCF" w14:textId="51AAF0B0" w:rsidR="00C766EB" w:rsidRDefault="00C766EB" w:rsidP="00C766E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ا قادر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ود تا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پرس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Cypher</w:t>
      </w:r>
      <w:r>
        <w:rPr>
          <w:rtl/>
          <w:lang w:bidi="fa-IR"/>
        </w:rPr>
        <w:t>، خروج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ظر خود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پرد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کان به م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و با استفاده از مف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اف،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داده‌ها بپرد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72E365F6" w14:textId="42BE6247" w:rsidR="00C766EB" w:rsidRDefault="00C766EB" w:rsidP="00C766E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ا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دل گراف، قادر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ود تا به صورت کامل و جامع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بر روابط کاربران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ما کمک کند تا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را درک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مشخص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ه کدام کاربران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ارتباط هستند و به چه نح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،</w:t>
      </w:r>
      <w:r>
        <w:rPr>
          <w:rtl/>
          <w:lang w:bidi="fa-IR"/>
        </w:rPr>
        <w:t xml:space="preserve"> و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4C758CA8" w14:textId="18CB7373" w:rsidR="005D4CD8" w:rsidRPr="00C766EB" w:rsidRDefault="00C766EB" w:rsidP="00C766E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مکانات پرس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Cypher</w:t>
      </w:r>
      <w:r>
        <w:rPr>
          <w:rtl/>
          <w:lang w:bidi="fa-IR"/>
        </w:rPr>
        <w:t>، ما قادر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ود تا اطلاعات مورد نظر خود را به صورت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ر اساس الگوها و روابط موجود در داده‌ها استخراج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کان به م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کامل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بر روابط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به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54A1F5FA" w14:textId="77777777" w:rsidR="005D4CD8" w:rsidRDefault="005D4CD8" w:rsidP="005D4CD8">
      <w:pPr>
        <w:pStyle w:val="a6"/>
        <w:rPr>
          <w:rtl/>
          <w:lang w:bidi="fa-IR"/>
        </w:rPr>
      </w:pPr>
    </w:p>
    <w:p w14:paraId="646655B4" w14:textId="69DA8C8C" w:rsidR="005D4CD8" w:rsidRDefault="00C766EB" w:rsidP="005D4CD8">
      <w:pPr>
        <w:pStyle w:val="a0"/>
        <w:rPr>
          <w:rFonts w:cs="B Nazanin"/>
          <w:rtl/>
        </w:rPr>
      </w:pPr>
      <w:r w:rsidRPr="00C766EB">
        <w:rPr>
          <w:rFonts w:cs="B Nazanin" w:hint="cs"/>
          <w:rtl/>
        </w:rPr>
        <w:lastRenderedPageBreak/>
        <w:t>گراف نهایی</w:t>
      </w:r>
    </w:p>
    <w:p w14:paraId="7B4547A9" w14:textId="7517089E" w:rsidR="003023AD" w:rsidRDefault="003023AD" w:rsidP="003023AD">
      <w:pPr>
        <w:pStyle w:val="a6"/>
        <w:rPr>
          <w:rtl/>
          <w:lang w:bidi="fa-IR"/>
        </w:rPr>
      </w:pPr>
      <w:r>
        <w:rPr>
          <w:rtl/>
          <w:lang w:bidi="fa-IR"/>
        </w:rPr>
        <w:t>در ادامه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ز روابط کاربران بر اساس گراف آدرس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ش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آدرس،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ات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دارد.</w:t>
      </w:r>
    </w:p>
    <w:p w14:paraId="0F403032" w14:textId="0EFA460D" w:rsid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ما قادر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ود تا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،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به شناخت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فتارها و تعاملا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ان</w:t>
      </w:r>
      <w:r>
        <w:rPr>
          <w:rtl/>
          <w:lang w:bidi="fa-IR"/>
        </w:rPr>
        <w:t xml:space="preserve"> دست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1EB37573" w14:textId="7BDAFA07" w:rsid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پرس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را پاسخ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مانند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که</w:t>
      </w:r>
      <w:r>
        <w:rPr>
          <w:rtl/>
          <w:lang w:bidi="fa-IR"/>
        </w:rPr>
        <w:t xml:space="preserve"> کدام کاربران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ارتباط هستند و به چه نح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 بر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به صورت کمّ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درک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بدست آ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4BC087E0" w14:textId="5A6253BE" w:rsid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ات،</w:t>
      </w:r>
      <w:r>
        <w:rPr>
          <w:rtl/>
          <w:lang w:bidi="fa-IR"/>
        </w:rPr>
        <w:t xml:space="preserve"> ما قادر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ود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روابط کاربران را مدل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ات</w:t>
      </w:r>
      <w:r>
        <w:rPr>
          <w:rtl/>
          <w:lang w:bidi="fa-IR"/>
        </w:rPr>
        <w:t xml:space="preserve"> ما را به سم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درک بهتر از روابط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سوق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4BC448A1" w14:textId="34298B1F" w:rsidR="00C766EB" w:rsidRP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با استفاده از گراف آدرس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کاربران، ما قادر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ود به شناخت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ابط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دس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ات</w:t>
      </w:r>
      <w:r>
        <w:rPr>
          <w:rtl/>
          <w:lang w:bidi="fa-IR"/>
        </w:rPr>
        <w:t xml:space="preserve"> به ما کمک خواهند کرد تا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ابط کاربران و نحوه تعامل آن‌ها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آگاه ش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به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33BD868D" w14:textId="77777777" w:rsidR="0046513E" w:rsidRDefault="0046513E" w:rsidP="00C766EB">
      <w:pPr>
        <w:pStyle w:val="a6"/>
        <w:rPr>
          <w:rtl/>
          <w:lang w:bidi="fa-IR"/>
        </w:rPr>
      </w:pPr>
    </w:p>
    <w:p w14:paraId="3DB003B1" w14:textId="77777777" w:rsidR="0046513E" w:rsidRDefault="0046513E" w:rsidP="00C766EB">
      <w:pPr>
        <w:pStyle w:val="a6"/>
        <w:rPr>
          <w:rtl/>
          <w:lang w:bidi="fa-IR"/>
        </w:rPr>
      </w:pPr>
    </w:p>
    <w:p w14:paraId="07866CC6" w14:textId="77777777" w:rsidR="0046513E" w:rsidRDefault="0046513E" w:rsidP="00C766EB">
      <w:pPr>
        <w:pStyle w:val="a6"/>
        <w:rPr>
          <w:rtl/>
          <w:lang w:bidi="fa-IR"/>
        </w:rPr>
      </w:pPr>
    </w:p>
    <w:p w14:paraId="26B1E7CF" w14:textId="508D1AAA" w:rsidR="0046513E" w:rsidRDefault="00333DF7" w:rsidP="00C766EB">
      <w:pPr>
        <w:pStyle w:val="a6"/>
        <w:rPr>
          <w:rtl/>
          <w:lang w:bidi="fa-IR"/>
        </w:rPr>
      </w:pPr>
      <w:r w:rsidRPr="001F6889">
        <w:rPr>
          <w:noProof/>
        </w:rPr>
        <w:lastRenderedPageBreak/>
        <w:drawing>
          <wp:inline distT="0" distB="0" distL="0" distR="0" wp14:anchorId="464E298E" wp14:editId="3080997D">
            <wp:extent cx="4914900" cy="4371975"/>
            <wp:effectExtent l="0" t="0" r="0" b="0"/>
            <wp:docPr id="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4900" cy="4371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ECCE37" w14:textId="72CB22BE" w:rsidR="00C766EB" w:rsidRDefault="0046513E" w:rsidP="0046513E">
      <w:pPr>
        <w:pStyle w:val="a6"/>
        <w:jc w:val="center"/>
        <w:rPr>
          <w:szCs w:val="24"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 xml:space="preserve">شکل1-5. </w:t>
      </w:r>
      <w:r>
        <w:rPr>
          <w:rFonts w:hint="cs"/>
          <w:szCs w:val="24"/>
          <w:rtl/>
          <w:lang w:bidi="fa-IR"/>
        </w:rPr>
        <w:t xml:space="preserve">گراف رابطه </w:t>
      </w:r>
      <w:r>
        <w:rPr>
          <w:szCs w:val="24"/>
          <w:lang w:bidi="fa-IR"/>
        </w:rPr>
        <w:t>create account</w:t>
      </w:r>
    </w:p>
    <w:p w14:paraId="44CCC5FC" w14:textId="77777777" w:rsidR="0046513E" w:rsidRDefault="0046513E" w:rsidP="0046513E">
      <w:pPr>
        <w:pStyle w:val="a6"/>
        <w:jc w:val="center"/>
        <w:rPr>
          <w:szCs w:val="24"/>
          <w:lang w:bidi="fa-IR"/>
        </w:rPr>
      </w:pPr>
    </w:p>
    <w:p w14:paraId="0612168B" w14:textId="2A40A7D8" w:rsidR="003023AD" w:rsidRPr="003023AD" w:rsidRDefault="003023AD" w:rsidP="003023AD">
      <w:pPr>
        <w:pStyle w:val="a6"/>
        <w:rPr>
          <w:sz w:val="28"/>
          <w:rtl/>
          <w:lang w:bidi="fa-IR"/>
        </w:rPr>
      </w:pPr>
      <w:r w:rsidRPr="003023AD">
        <w:rPr>
          <w:sz w:val="28"/>
          <w:rtl/>
          <w:lang w:bidi="fa-IR"/>
        </w:rPr>
        <w:t>همانطور که در فصل قبل مورد بحث قرار گرفت، در بلاکچ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استلار، هر رابطه و ارتباط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هم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ت</w:t>
      </w:r>
      <w:r w:rsidRPr="003023AD">
        <w:rPr>
          <w:sz w:val="28"/>
          <w:rtl/>
          <w:lang w:bidi="fa-IR"/>
        </w:rPr>
        <w:t xml:space="preserve"> خاص خود را دارد و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ارتباطات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توانند</w:t>
      </w:r>
      <w:r w:rsidRPr="003023AD">
        <w:rPr>
          <w:sz w:val="28"/>
          <w:rtl/>
          <w:lang w:bidi="fa-IR"/>
        </w:rPr>
        <w:t xml:space="preserve"> به ما راهنما</w:t>
      </w:r>
      <w:r w:rsidRPr="003023AD">
        <w:rPr>
          <w:rFonts w:hint="cs"/>
          <w:sz w:val="28"/>
          <w:rtl/>
          <w:lang w:bidi="fa-IR"/>
        </w:rPr>
        <w:t>یی</w:t>
      </w:r>
      <w:r w:rsidRPr="003023AD">
        <w:rPr>
          <w:sz w:val="28"/>
          <w:rtl/>
          <w:lang w:bidi="fa-IR"/>
        </w:rPr>
        <w:t xml:space="preserve"> کننده‌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بر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درک ساختار و عملکرد س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ستم</w:t>
      </w:r>
      <w:r w:rsidRPr="003023AD">
        <w:rPr>
          <w:sz w:val="28"/>
          <w:rtl/>
          <w:lang w:bidi="fa-IR"/>
        </w:rPr>
        <w:t xml:space="preserve"> باشند. با توجه به تحل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ل</w:t>
      </w:r>
      <w:r w:rsidRPr="003023AD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 xml:space="preserve">( شکل1-5 ) </w:t>
      </w:r>
      <w:r w:rsidRPr="003023AD">
        <w:rPr>
          <w:rFonts w:hint="eastAsia"/>
          <w:sz w:val="28"/>
          <w:rtl/>
          <w:lang w:bidi="fa-IR"/>
        </w:rPr>
        <w:t>،</w:t>
      </w:r>
      <w:r w:rsidRPr="003023AD">
        <w:rPr>
          <w:sz w:val="28"/>
          <w:rtl/>
          <w:lang w:bidi="fa-IR"/>
        </w:rPr>
        <w:t xml:space="preserve"> مشاهده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شود</w:t>
      </w:r>
      <w:r w:rsidRPr="003023AD">
        <w:rPr>
          <w:sz w:val="28"/>
          <w:rtl/>
          <w:lang w:bidi="fa-IR"/>
        </w:rPr>
        <w:t xml:space="preserve"> که ر</w:t>
      </w:r>
      <w:r w:rsidRPr="003023AD">
        <w:rPr>
          <w:rFonts w:hint="eastAsia"/>
          <w:sz w:val="28"/>
          <w:rtl/>
          <w:lang w:bidi="fa-IR"/>
        </w:rPr>
        <w:t>ابطه</w:t>
      </w:r>
      <w:r w:rsidRPr="003023AD">
        <w:rPr>
          <w:sz w:val="28"/>
          <w:rtl/>
          <w:lang w:bidi="fa-IR"/>
        </w:rPr>
        <w:t xml:space="preserve"> "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" (</w:t>
      </w:r>
      <w:r w:rsidRPr="003023AD">
        <w:rPr>
          <w:sz w:val="28"/>
          <w:lang w:bidi="fa-IR"/>
        </w:rPr>
        <w:t>create account</w:t>
      </w:r>
      <w:r w:rsidRPr="003023AD">
        <w:rPr>
          <w:sz w:val="28"/>
          <w:rtl/>
          <w:lang w:bidi="fa-IR"/>
        </w:rPr>
        <w:t xml:space="preserve">) به طور معمول از 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ک</w:t>
      </w:r>
      <w:r w:rsidRPr="003023AD">
        <w:rPr>
          <w:sz w:val="28"/>
          <w:rtl/>
          <w:lang w:bidi="fa-IR"/>
        </w:rPr>
        <w:t xml:space="preserve"> منبع خاص نشأت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گ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رد</w:t>
      </w:r>
      <w:r w:rsidRPr="003023AD">
        <w:rPr>
          <w:sz w:val="28"/>
          <w:rtl/>
          <w:lang w:bidi="fa-IR"/>
        </w:rPr>
        <w:t xml:space="preserve"> که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منبع به طور عمده 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ک</w:t>
      </w:r>
      <w:r w:rsidRPr="003023AD">
        <w:rPr>
          <w:sz w:val="28"/>
          <w:rtl/>
          <w:lang w:bidi="fa-IR"/>
        </w:rPr>
        <w:t xml:space="preserve"> شرکت ارائه دهنده خدمت است.</w:t>
      </w:r>
    </w:p>
    <w:p w14:paraId="790F30CC" w14:textId="4E8E3247" w:rsidR="003023AD" w:rsidRPr="003023AD" w:rsidRDefault="003023AD" w:rsidP="003023AD">
      <w:pPr>
        <w:pStyle w:val="a6"/>
        <w:rPr>
          <w:sz w:val="28"/>
          <w:rtl/>
          <w:lang w:bidi="fa-IR"/>
        </w:rPr>
      </w:pPr>
      <w:r w:rsidRPr="003023AD">
        <w:rPr>
          <w:rFonts w:hint="eastAsia"/>
          <w:sz w:val="28"/>
          <w:rtl/>
          <w:lang w:bidi="fa-IR"/>
        </w:rPr>
        <w:t>در</w:t>
      </w:r>
      <w:r w:rsidRPr="003023AD">
        <w:rPr>
          <w:sz w:val="28"/>
          <w:rtl/>
          <w:lang w:bidi="fa-IR"/>
        </w:rPr>
        <w:t xml:space="preserve"> بلاکچ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استلار،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 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ک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ز فعال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ت‌ه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ساس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ست که توسط شرکت‌ها ارائه دهنده خدمت در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شبکه انجام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شود</w:t>
      </w:r>
      <w:r w:rsidRPr="003023AD">
        <w:rPr>
          <w:sz w:val="28"/>
          <w:rtl/>
          <w:lang w:bidi="fa-IR"/>
        </w:rPr>
        <w:t>. با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 توسط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منبع، کاربران قادر خواهند بود تا به خدمات و امکانات مختلف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در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بلاکچ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دسترس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پ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دا</w:t>
      </w:r>
      <w:r w:rsidRPr="003023AD">
        <w:rPr>
          <w:sz w:val="28"/>
          <w:rtl/>
          <w:lang w:bidi="fa-IR"/>
        </w:rPr>
        <w:t xml:space="preserve"> کنند.</w:t>
      </w:r>
    </w:p>
    <w:p w14:paraId="6CBBA0D1" w14:textId="1ACC7ABF" w:rsidR="0046513E" w:rsidRPr="004F6CDC" w:rsidRDefault="003023AD" w:rsidP="004F6CDC">
      <w:pPr>
        <w:pStyle w:val="a6"/>
        <w:rPr>
          <w:sz w:val="28"/>
          <w:lang w:bidi="fa-IR"/>
        </w:rPr>
      </w:pPr>
      <w:r w:rsidRPr="003023AD">
        <w:rPr>
          <w:sz w:val="28"/>
          <w:rtl/>
          <w:lang w:bidi="fa-IR"/>
        </w:rPr>
        <w:t>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رابطه نشانگر ارتباط وابستگ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ب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کاربران و شرکت‌ه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رائه دهنده خدمت است. با </w:t>
      </w:r>
      <w:r w:rsidRPr="003023AD">
        <w:rPr>
          <w:sz w:val="28"/>
          <w:rtl/>
          <w:lang w:bidi="fa-IR"/>
        </w:rPr>
        <w:lastRenderedPageBreak/>
        <w:t>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، کاربران قرارداده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هوشمند و قوان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را که توسط ش</w:t>
      </w:r>
      <w:r w:rsidRPr="003023AD">
        <w:rPr>
          <w:rFonts w:hint="eastAsia"/>
          <w:sz w:val="28"/>
          <w:rtl/>
          <w:lang w:bidi="fa-IR"/>
        </w:rPr>
        <w:t>رکت‌ها</w:t>
      </w:r>
      <w:r w:rsidRPr="003023AD">
        <w:rPr>
          <w:sz w:val="28"/>
          <w:rtl/>
          <w:lang w:bidi="fa-IR"/>
        </w:rPr>
        <w:t xml:space="preserve"> تعر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ف</w:t>
      </w:r>
      <w:r w:rsidRPr="003023AD">
        <w:rPr>
          <w:sz w:val="28"/>
          <w:rtl/>
          <w:lang w:bidi="fa-IR"/>
        </w:rPr>
        <w:t xml:space="preserve"> شده‌اند، پذ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رفته</w:t>
      </w:r>
      <w:r w:rsidRPr="003023AD">
        <w:rPr>
          <w:sz w:val="28"/>
          <w:rtl/>
          <w:lang w:bidi="fa-IR"/>
        </w:rPr>
        <w:t xml:space="preserve"> و به عنوان شرکت کاربر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به شبکه متصل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شوند</w:t>
      </w:r>
      <w:r w:rsidRPr="003023AD">
        <w:rPr>
          <w:sz w:val="28"/>
          <w:rtl/>
          <w:lang w:bidi="fa-IR"/>
        </w:rPr>
        <w:t>.</w:t>
      </w:r>
    </w:p>
    <w:p w14:paraId="75607DFD" w14:textId="77777777" w:rsidR="0046513E" w:rsidRDefault="0046513E" w:rsidP="003023AD">
      <w:pPr>
        <w:pStyle w:val="a6"/>
        <w:ind w:firstLine="0"/>
        <w:jc w:val="left"/>
        <w:rPr>
          <w:sz w:val="28"/>
          <w:lang w:bidi="fa-IR"/>
        </w:rPr>
      </w:pPr>
    </w:p>
    <w:p w14:paraId="60A4B3D9" w14:textId="1A7612DC" w:rsidR="0046513E" w:rsidRPr="0046513E" w:rsidRDefault="00333DF7" w:rsidP="0046513E">
      <w:pPr>
        <w:pStyle w:val="a6"/>
        <w:jc w:val="left"/>
        <w:rPr>
          <w:sz w:val="28"/>
          <w:lang w:bidi="fa-IR"/>
        </w:rPr>
      </w:pPr>
      <w:r w:rsidRPr="001F6889">
        <w:rPr>
          <w:noProof/>
        </w:rPr>
        <w:drawing>
          <wp:inline distT="0" distB="0" distL="0" distR="0" wp14:anchorId="0EEFD751" wp14:editId="216AD4E5">
            <wp:extent cx="5010150" cy="4895850"/>
            <wp:effectExtent l="0" t="0" r="0" b="0"/>
            <wp:docPr id="1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0150" cy="489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7BD2B1" w14:textId="364F6D89" w:rsidR="0046513E" w:rsidRDefault="0046513E" w:rsidP="0046513E">
      <w:pPr>
        <w:pStyle w:val="a6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 xml:space="preserve">شکل2-5. </w:t>
      </w:r>
      <w:r>
        <w:rPr>
          <w:rFonts w:hint="cs"/>
          <w:szCs w:val="24"/>
          <w:rtl/>
          <w:lang w:bidi="fa-IR"/>
        </w:rPr>
        <w:t xml:space="preserve">گراف رابطه </w:t>
      </w:r>
      <w:r>
        <w:rPr>
          <w:szCs w:val="24"/>
          <w:lang w:bidi="fa-IR"/>
        </w:rPr>
        <w:t>payment</w:t>
      </w:r>
    </w:p>
    <w:p w14:paraId="15CB7119" w14:textId="77777777" w:rsidR="003023AD" w:rsidRDefault="003023AD" w:rsidP="0046513E">
      <w:pPr>
        <w:pStyle w:val="a6"/>
        <w:jc w:val="center"/>
        <w:rPr>
          <w:szCs w:val="24"/>
          <w:rtl/>
          <w:lang w:bidi="fa-IR"/>
        </w:rPr>
      </w:pPr>
    </w:p>
    <w:p w14:paraId="4EAB44FE" w14:textId="49460A2E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sz w:val="28"/>
          <w:rtl/>
          <w:lang w:bidi="fa-IR"/>
        </w:rPr>
        <w:t>با توجه به تصو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ر</w:t>
      </w:r>
      <w:r w:rsidRPr="004F6CDC">
        <w:rPr>
          <w:sz w:val="28"/>
          <w:rtl/>
          <w:lang w:bidi="fa-IR"/>
        </w:rPr>
        <w:t xml:space="preserve"> نشان داده شده در شکل، مشاهده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شود</w:t>
      </w:r>
      <w:r w:rsidRPr="004F6CDC">
        <w:rPr>
          <w:sz w:val="28"/>
          <w:rtl/>
          <w:lang w:bidi="fa-IR"/>
        </w:rPr>
        <w:t xml:space="preserve"> که رابطه "پرداخت" در بلاکچ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استلار توسط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</w:t>
      </w:r>
      <w:r w:rsidRPr="004F6CDC">
        <w:rPr>
          <w:sz w:val="28"/>
          <w:rtl/>
          <w:lang w:bidi="fa-IR"/>
        </w:rPr>
        <w:t xml:space="preserve"> فلش جهت‌دار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دو حساب کاربران نم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ش</w:t>
      </w:r>
      <w:r w:rsidRPr="004F6CDC">
        <w:rPr>
          <w:sz w:val="28"/>
          <w:rtl/>
          <w:lang w:bidi="fa-IR"/>
        </w:rPr>
        <w:t xml:space="preserve"> داده شده است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 از ا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برخوردار است و نقش اص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آن، انتقال دار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در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بلاکچ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است.</w:t>
      </w:r>
    </w:p>
    <w:p w14:paraId="7B0FE630" w14:textId="20776D6E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rFonts w:hint="eastAsia"/>
          <w:sz w:val="28"/>
          <w:rtl/>
          <w:lang w:bidi="fa-IR"/>
        </w:rPr>
        <w:t>رابطه</w:t>
      </w:r>
      <w:r w:rsidRPr="004F6CDC">
        <w:rPr>
          <w:sz w:val="28"/>
          <w:rtl/>
          <w:lang w:bidi="fa-IR"/>
        </w:rPr>
        <w:t xml:space="preserve"> "پرداخت" در بلاکچ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استلار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ز روابط اساس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و ح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ت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ست که به انتقال </w:t>
      </w:r>
      <w:r w:rsidRPr="004F6CDC">
        <w:rPr>
          <w:sz w:val="28"/>
          <w:rtl/>
          <w:lang w:bidi="fa-IR"/>
        </w:rPr>
        <w:lastRenderedPageBreak/>
        <w:t>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پردازد</w:t>
      </w:r>
      <w:r w:rsidRPr="004F6CDC">
        <w:rPr>
          <w:sz w:val="28"/>
          <w:rtl/>
          <w:lang w:bidi="fa-IR"/>
        </w:rPr>
        <w:t>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 نم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نگر</w:t>
      </w:r>
      <w:r w:rsidRPr="004F6CDC">
        <w:rPr>
          <w:sz w:val="28"/>
          <w:rtl/>
          <w:lang w:bidi="fa-IR"/>
        </w:rPr>
        <w:t xml:space="preserve"> عم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ست که کاربران با استفاده از بلاکچ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استلار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توانند</w:t>
      </w:r>
      <w:r w:rsidRPr="004F6CDC">
        <w:rPr>
          <w:sz w:val="28"/>
          <w:rtl/>
          <w:lang w:bidi="fa-IR"/>
        </w:rPr>
        <w:t xml:space="preserve"> ارزها، ارزش‌ه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ج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ال</w:t>
      </w:r>
      <w:r w:rsidRPr="004F6CDC">
        <w:rPr>
          <w:sz w:val="28"/>
          <w:rtl/>
          <w:lang w:bidi="fa-IR"/>
        </w:rPr>
        <w:t xml:space="preserve">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</w:t>
      </w:r>
      <w:r w:rsidRPr="004F6CDC">
        <w:rPr>
          <w:sz w:val="28"/>
          <w:rtl/>
          <w:lang w:bidi="fa-IR"/>
        </w:rPr>
        <w:t xml:space="preserve">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گر</w:t>
      </w:r>
      <w:r w:rsidRPr="004F6CDC">
        <w:rPr>
          <w:sz w:val="28"/>
          <w:rtl/>
          <w:lang w:bidi="fa-IR"/>
        </w:rPr>
        <w:t xml:space="preserve"> را به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گر</w:t>
      </w:r>
      <w:r w:rsidRPr="004F6CDC">
        <w:rPr>
          <w:sz w:val="28"/>
          <w:rtl/>
          <w:lang w:bidi="fa-IR"/>
        </w:rPr>
        <w:t xml:space="preserve"> انتقال دهند.</w:t>
      </w:r>
    </w:p>
    <w:p w14:paraId="687AB7C5" w14:textId="365169B8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rFonts w:hint="eastAsia"/>
          <w:sz w:val="28"/>
          <w:rtl/>
          <w:lang w:bidi="fa-IR"/>
        </w:rPr>
        <w:t>انتقال</w:t>
      </w:r>
      <w:r w:rsidRPr="004F6CDC">
        <w:rPr>
          <w:sz w:val="28"/>
          <w:rtl/>
          <w:lang w:bidi="fa-IR"/>
        </w:rPr>
        <w:t xml:space="preserve">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از طر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ق</w:t>
      </w:r>
      <w:r w:rsidRPr="004F6CDC">
        <w:rPr>
          <w:sz w:val="28"/>
          <w:rtl/>
          <w:lang w:bidi="fa-IR"/>
        </w:rPr>
        <w:t xml:space="preserve"> رابطه "پرداخت"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تواند</w:t>
      </w:r>
      <w:r w:rsidRPr="004F6CDC">
        <w:rPr>
          <w:sz w:val="28"/>
          <w:rtl/>
          <w:lang w:bidi="fa-IR"/>
        </w:rPr>
        <w:t xml:space="preserve"> به صورت گسترده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دو کاربر در بلاکچ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انجام شود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انتقالات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توانند</w:t>
      </w:r>
      <w:r w:rsidRPr="004F6CDC">
        <w:rPr>
          <w:sz w:val="28"/>
          <w:rtl/>
          <w:lang w:bidi="fa-IR"/>
        </w:rPr>
        <w:t xml:space="preserve"> شامل تعداد ز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معاملات و پرداخت‌ها با مقا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ر</w:t>
      </w:r>
      <w:r w:rsidRPr="004F6CDC">
        <w:rPr>
          <w:sz w:val="28"/>
          <w:rtl/>
          <w:lang w:bidi="fa-IR"/>
        </w:rPr>
        <w:t xml:space="preserve"> مختلف باشند. بنابر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،</w:t>
      </w:r>
      <w:r w:rsidRPr="004F6CDC">
        <w:rPr>
          <w:sz w:val="28"/>
          <w:rtl/>
          <w:lang w:bidi="fa-IR"/>
        </w:rPr>
        <w:t xml:space="preserve"> رابطه "پرداخت" در وزن ده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رتباط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دو کاربر از ا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بر</w:t>
      </w:r>
      <w:r w:rsidRPr="004F6CDC">
        <w:rPr>
          <w:rFonts w:hint="eastAsia"/>
          <w:sz w:val="28"/>
          <w:rtl/>
          <w:lang w:bidi="fa-IR"/>
        </w:rPr>
        <w:t>خوردار</w:t>
      </w:r>
      <w:r w:rsidRPr="004F6CDC">
        <w:rPr>
          <w:sz w:val="28"/>
          <w:rtl/>
          <w:lang w:bidi="fa-IR"/>
        </w:rPr>
        <w:t xml:space="preserve"> است.</w:t>
      </w:r>
    </w:p>
    <w:p w14:paraId="70799DA5" w14:textId="23C4F989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rFonts w:hint="eastAsia"/>
          <w:sz w:val="28"/>
          <w:rtl/>
          <w:lang w:bidi="fa-IR"/>
        </w:rPr>
        <w:t>با</w:t>
      </w:r>
      <w:r w:rsidRPr="004F6CDC">
        <w:rPr>
          <w:sz w:val="28"/>
          <w:rtl/>
          <w:lang w:bidi="fa-IR"/>
        </w:rPr>
        <w:t xml:space="preserve"> استفاده از رابطه "پرداخت"، امکان انتقال دق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ق</w:t>
      </w:r>
      <w:r w:rsidRPr="004F6CDC">
        <w:rPr>
          <w:sz w:val="28"/>
          <w:rtl/>
          <w:lang w:bidi="fa-IR"/>
        </w:rPr>
        <w:t xml:space="preserve"> و امن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فراهم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شود</w:t>
      </w:r>
      <w:r w:rsidRPr="004F6CDC">
        <w:rPr>
          <w:sz w:val="28"/>
          <w:rtl/>
          <w:lang w:bidi="fa-IR"/>
        </w:rPr>
        <w:t>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 نقش م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ر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جاد</w:t>
      </w:r>
      <w:r w:rsidRPr="004F6CDC">
        <w:rPr>
          <w:sz w:val="28"/>
          <w:rtl/>
          <w:lang w:bidi="fa-IR"/>
        </w:rPr>
        <w:t xml:space="preserve"> اعتماد و استحکام در بلاکچ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استلار دارد، ز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را</w:t>
      </w:r>
      <w:r w:rsidRPr="004F6CDC">
        <w:rPr>
          <w:sz w:val="28"/>
          <w:rtl/>
          <w:lang w:bidi="fa-IR"/>
        </w:rPr>
        <w:t xml:space="preserve"> به کاربران امکان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دهد</w:t>
      </w:r>
      <w:r w:rsidRPr="004F6CDC">
        <w:rPr>
          <w:sz w:val="28"/>
          <w:rtl/>
          <w:lang w:bidi="fa-IR"/>
        </w:rPr>
        <w:t xml:space="preserve"> تا به طور مستق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م</w:t>
      </w:r>
      <w:r w:rsidRPr="004F6CDC">
        <w:rPr>
          <w:sz w:val="28"/>
          <w:rtl/>
          <w:lang w:bidi="fa-IR"/>
        </w:rPr>
        <w:t xml:space="preserve"> و مطمئن به انتقال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با قطع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و سرعت بالا دس</w:t>
      </w:r>
      <w:r w:rsidRPr="004F6CDC">
        <w:rPr>
          <w:rFonts w:hint="eastAsia"/>
          <w:sz w:val="28"/>
          <w:rtl/>
          <w:lang w:bidi="fa-IR"/>
        </w:rPr>
        <w:t>ترس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پ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دا</w:t>
      </w:r>
      <w:r w:rsidRPr="004F6CDC">
        <w:rPr>
          <w:sz w:val="28"/>
          <w:rtl/>
          <w:lang w:bidi="fa-IR"/>
        </w:rPr>
        <w:t xml:space="preserve"> کنند.</w:t>
      </w:r>
    </w:p>
    <w:p w14:paraId="3B4C4F5E" w14:textId="04A1BF07" w:rsidR="003023AD" w:rsidRPr="004F6CDC" w:rsidRDefault="004F6CDC" w:rsidP="004F6CDC">
      <w:pPr>
        <w:pStyle w:val="a6"/>
        <w:jc w:val="left"/>
        <w:rPr>
          <w:sz w:val="28"/>
          <w:lang w:bidi="fa-IR"/>
        </w:rPr>
      </w:pPr>
      <w:r w:rsidRPr="004F6CDC">
        <w:rPr>
          <w:rFonts w:hint="eastAsia"/>
          <w:sz w:val="28"/>
          <w:rtl/>
          <w:lang w:bidi="fa-IR"/>
        </w:rPr>
        <w:t>به</w:t>
      </w:r>
      <w:r w:rsidRPr="004F6CDC">
        <w:rPr>
          <w:sz w:val="28"/>
          <w:rtl/>
          <w:lang w:bidi="fa-IR"/>
        </w:rPr>
        <w:t xml:space="preserve"> طور خلاصه، رابطه "پرداخت" در بلاکچ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استلار نم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نگر</w:t>
      </w:r>
      <w:r w:rsidRPr="004F6CDC">
        <w:rPr>
          <w:sz w:val="28"/>
          <w:rtl/>
          <w:lang w:bidi="fa-IR"/>
        </w:rPr>
        <w:t xml:space="preserve"> ا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است و نقش ح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ت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ر انتقال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و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جاد</w:t>
      </w:r>
      <w:r w:rsidRPr="004F6CDC">
        <w:rPr>
          <w:sz w:val="28"/>
          <w:rtl/>
          <w:lang w:bidi="fa-IR"/>
        </w:rPr>
        <w:t xml:space="preserve"> اعتماد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دارد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، به عنوان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ز عوامل اص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توسعه و استقرار بلاکچ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استلار، امکان انتقالات ما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را با سرعت و امن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 فراهم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کند</w:t>
      </w:r>
      <w:r w:rsidRPr="004F6CDC">
        <w:rPr>
          <w:sz w:val="28"/>
          <w:rtl/>
          <w:lang w:bidi="fa-IR"/>
        </w:rPr>
        <w:t>.</w:t>
      </w:r>
    </w:p>
    <w:p w14:paraId="44F2CB15" w14:textId="10F213AB" w:rsidR="005D4CD8" w:rsidRDefault="00144C43" w:rsidP="005D4CD8">
      <w:pPr>
        <w:pStyle w:val="a1"/>
        <w:rPr>
          <w:lang w:bidi="fa-IR"/>
        </w:rPr>
      </w:pPr>
      <w:r>
        <w:rPr>
          <w:rFonts w:hint="cs"/>
          <w:rtl/>
          <w:lang w:bidi="fa-IR"/>
        </w:rPr>
        <w:t>پرسمان</w:t>
      </w:r>
      <w:r>
        <w:rPr>
          <w:lang w:bidi="fa-IR"/>
        </w:rPr>
        <w:t xml:space="preserve"> Cypher</w:t>
      </w:r>
    </w:p>
    <w:p w14:paraId="5F149AA9" w14:textId="4AE8D070" w:rsidR="00144C43" w:rsidRDefault="00144C43" w:rsidP="00144C43">
      <w:pPr>
        <w:pStyle w:val="a6"/>
        <w:rPr>
          <w:rtl/>
          <w:lang w:bidi="fa-IR"/>
        </w:rPr>
      </w:pPr>
      <w:r>
        <w:rPr>
          <w:lang w:bidi="fa-IR"/>
        </w:rPr>
        <w:t>Cypher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گراف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خراج اطلاعات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بان توسط </w:t>
      </w:r>
      <w:r>
        <w:rPr>
          <w:lang w:bidi="fa-IR"/>
        </w:rPr>
        <w:t>Neo4j</w:t>
      </w:r>
      <w:r>
        <w:rPr>
          <w:rtl/>
          <w:lang w:bidi="fa-IR"/>
        </w:rPr>
        <w:t xml:space="preserve">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حبوب، توسعه و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. </w:t>
      </w:r>
      <w:r>
        <w:rPr>
          <w:lang w:bidi="fa-IR"/>
        </w:rPr>
        <w:t>Cypher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نجام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ساده و قابل فهم با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کنند.</w:t>
      </w:r>
    </w:p>
    <w:p w14:paraId="6719401A" w14:textId="67DAD795" w:rsidR="00144C43" w:rsidRDefault="00144C43" w:rsidP="00144C43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در</w:t>
      </w:r>
      <w:r>
        <w:rPr>
          <w:rtl/>
          <w:lang w:bidi="fa-IR"/>
        </w:rPr>
        <w:t xml:space="preserve"> </w:t>
      </w:r>
      <w:r>
        <w:rPr>
          <w:lang w:bidi="fa-IR"/>
        </w:rPr>
        <w:t>Cypher</w:t>
      </w:r>
      <w:r>
        <w:rPr>
          <w:rtl/>
          <w:lang w:bidi="fa-IR"/>
        </w:rPr>
        <w:t>، پرسمان‌ها به صورت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ها شامل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ه‌ها و روابط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آن‌ها هستند. با استفاده از </w:t>
      </w:r>
      <w:r>
        <w:rPr>
          <w:lang w:bidi="fa-IR"/>
        </w:rPr>
        <w:t>Cypher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،</w:t>
      </w:r>
      <w:r>
        <w:rPr>
          <w:rtl/>
          <w:lang w:bidi="fa-IR"/>
        </w:rPr>
        <w:t xml:space="preserve"> الگوها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گراف را استخراج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خود را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مؤثر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47D33491" w14:textId="1E2CE6C7" w:rsidR="00144C43" w:rsidRDefault="00144C43" w:rsidP="00144C43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</w:t>
      </w:r>
      <w:r>
        <w:rPr>
          <w:lang w:bidi="fa-IR"/>
        </w:rPr>
        <w:t>Cypher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سا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ه‌ها را بر اساس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نوع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ش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تر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 گراف جستجو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اطلاعات مرتبط را استخراج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</w:t>
      </w:r>
      <w:r>
        <w:rPr>
          <w:lang w:bidi="fa-IR"/>
        </w:rPr>
        <w:t>Cypher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اضافه، ح</w:t>
      </w:r>
      <w:r>
        <w:rPr>
          <w:rFonts w:hint="eastAsia"/>
          <w:rtl/>
          <w:lang w:bidi="fa-IR"/>
        </w:rPr>
        <w:t>ذف</w:t>
      </w:r>
      <w:r>
        <w:rPr>
          <w:rtl/>
          <w:lang w:bidi="fa-IR"/>
        </w:rPr>
        <w:t xml:space="preserve"> و به‌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را انجام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34900C44" w14:textId="14B37E3B" w:rsidR="00144C43" w:rsidRDefault="00144C43" w:rsidP="00144C43">
      <w:pPr>
        <w:pStyle w:val="a6"/>
        <w:rPr>
          <w:rtl/>
          <w:lang w:bidi="fa-IR"/>
        </w:rPr>
      </w:pPr>
      <w:r>
        <w:rPr>
          <w:lang w:bidi="fa-IR"/>
        </w:rPr>
        <w:t>Cypher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،</w:t>
      </w:r>
      <w:r>
        <w:rPr>
          <w:rtl/>
          <w:lang w:bidi="fa-IR"/>
        </w:rPr>
        <w:t xml:space="preserve"> قدرتمند و قابل ت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بان امکان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گروه‌ب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رتب‌س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ج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داده‌ها را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اخ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کاربران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صورت گسترده تر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ر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06811A97" w14:textId="7F1A8072" w:rsidR="00144C43" w:rsidRDefault="00144C43" w:rsidP="00144C43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</w:t>
      </w:r>
      <w:r>
        <w:rPr>
          <w:lang w:bidi="fa-IR"/>
        </w:rPr>
        <w:t>Cypher</w:t>
      </w:r>
      <w:r>
        <w:rPr>
          <w:rtl/>
          <w:lang w:bidi="fa-IR"/>
        </w:rPr>
        <w:t xml:space="preserve"> به عنوان زبان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،</w:t>
      </w:r>
      <w:r>
        <w:rPr>
          <w:rtl/>
          <w:lang w:bidi="fa-IR"/>
        </w:rPr>
        <w:t xml:space="preserve"> امکان استخراج اطلاعات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ا استفاده از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با استفاده از </w:t>
      </w:r>
      <w:r>
        <w:rPr>
          <w:lang w:bidi="fa-IR"/>
        </w:rPr>
        <w:t>Cypher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سا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ه 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فهم با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خود را با دقت و کارآم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خراج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0D4906C6" w14:textId="77777777" w:rsidR="000E1F77" w:rsidRPr="000E1F77" w:rsidRDefault="000E1F77" w:rsidP="00144C43">
      <w:pPr>
        <w:pStyle w:val="a6"/>
        <w:rPr>
          <w:sz w:val="16"/>
          <w:szCs w:val="16"/>
          <w:lang w:bidi="fa-IR"/>
        </w:rPr>
      </w:pPr>
    </w:p>
    <w:p w14:paraId="2F73C063" w14:textId="77777777" w:rsidR="000E1F77" w:rsidRDefault="000E1F77" w:rsidP="00144C43">
      <w:pPr>
        <w:pStyle w:val="a6"/>
        <w:rPr>
          <w:rtl/>
          <w:lang w:bidi="fa-IR"/>
        </w:rPr>
      </w:pPr>
      <w:r w:rsidRPr="000E1F77">
        <w:rPr>
          <w:rtl/>
          <w:lang w:bidi="fa-IR"/>
        </w:rPr>
        <w:t>با بهره‌گ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ر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از 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ک</w:t>
      </w:r>
      <w:r w:rsidRPr="000E1F77">
        <w:rPr>
          <w:rtl/>
          <w:lang w:bidi="fa-IR"/>
        </w:rPr>
        <w:t xml:space="preserve"> الگو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پرسمان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مشخص، دارا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توانا</w:t>
      </w:r>
      <w:r w:rsidRPr="000E1F77">
        <w:rPr>
          <w:rFonts w:hint="cs"/>
          <w:rtl/>
          <w:lang w:bidi="fa-IR"/>
        </w:rPr>
        <w:t>یی‌</w:t>
      </w:r>
      <w:r w:rsidRPr="000E1F77">
        <w:rPr>
          <w:rFonts w:hint="eastAsia"/>
          <w:rtl/>
          <w:lang w:bidi="fa-IR"/>
        </w:rPr>
        <w:t>ا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م</w:t>
      </w:r>
      <w:r w:rsidRPr="000E1F77">
        <w:rPr>
          <w:rtl/>
          <w:lang w:bidi="fa-IR"/>
        </w:rPr>
        <w:t xml:space="preserve"> تا مس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رها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متعدد</w:t>
      </w:r>
      <w:r>
        <w:rPr>
          <w:rFonts w:hint="cs"/>
          <w:rtl/>
          <w:lang w:bidi="fa-IR"/>
        </w:rPr>
        <w:t xml:space="preserve"> حهت دار</w:t>
      </w:r>
      <w:r w:rsidRPr="000E1F77">
        <w:rPr>
          <w:rtl/>
          <w:lang w:bidi="fa-IR"/>
        </w:rPr>
        <w:t xml:space="preserve"> که ب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ن</w:t>
      </w:r>
      <w:r w:rsidRPr="000E1F77">
        <w:rPr>
          <w:rtl/>
          <w:lang w:bidi="fa-IR"/>
        </w:rPr>
        <w:t xml:space="preserve"> دو حساب وجود دارند را به همراه تمام واسطه‌ها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مربوطه استخراج نما</w:t>
      </w:r>
      <w:r w:rsidRPr="000E1F77">
        <w:rPr>
          <w:rFonts w:hint="cs"/>
          <w:rtl/>
          <w:lang w:bidi="fa-IR"/>
        </w:rPr>
        <w:t>یی</w:t>
      </w:r>
      <w:r w:rsidRPr="000E1F77">
        <w:rPr>
          <w:rFonts w:hint="eastAsia"/>
          <w:rtl/>
          <w:lang w:bidi="fa-IR"/>
        </w:rPr>
        <w:t>م</w:t>
      </w:r>
      <w:r w:rsidRPr="000E1F77">
        <w:rPr>
          <w:rtl/>
          <w:lang w:bidi="fa-IR"/>
        </w:rPr>
        <w:t xml:space="preserve">. </w:t>
      </w:r>
    </w:p>
    <w:p w14:paraId="2DD33333" w14:textId="28B75A63" w:rsidR="000E1F77" w:rsidRDefault="000E1F77" w:rsidP="00144C43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ر این الگو </w:t>
      </w:r>
      <w:proofErr w:type="spellStart"/>
      <w:r>
        <w:rPr>
          <w:lang w:bidi="fa-IR"/>
        </w:rPr>
        <w:t>address_from</w:t>
      </w:r>
      <w:proofErr w:type="spellEnd"/>
      <w:r>
        <w:rPr>
          <w:rFonts w:hint="cs"/>
          <w:rtl/>
          <w:lang w:bidi="fa-IR"/>
        </w:rPr>
        <w:t xml:space="preserve"> مبدا حرکت ما می باشد </w:t>
      </w:r>
      <w:proofErr w:type="spellStart"/>
      <w:r>
        <w:rPr>
          <w:lang w:bidi="fa-IR"/>
        </w:rPr>
        <w:t>address_to</w:t>
      </w:r>
      <w:proofErr w:type="spellEnd"/>
      <w:r>
        <w:rPr>
          <w:rFonts w:hint="cs"/>
          <w:rtl/>
          <w:lang w:bidi="fa-IR"/>
        </w:rPr>
        <w:t xml:space="preserve"> مقصد نهایی است. توجه داشته باشد که در این بین ممکن است چندین آدرس وجود داشته باشد که واسطه ای بین این دو حساب است.</w:t>
      </w:r>
    </w:p>
    <w:p w14:paraId="285D56E6" w14:textId="77777777" w:rsidR="00851E19" w:rsidRDefault="00851E19" w:rsidP="00144C43">
      <w:pPr>
        <w:pStyle w:val="a6"/>
        <w:rPr>
          <w:rtl/>
          <w:lang w:bidi="fa-IR"/>
        </w:rPr>
      </w:pPr>
    </w:p>
    <w:p w14:paraId="4F48A8D4" w14:textId="62D6CF67" w:rsidR="00144C43" w:rsidRDefault="000E1F77" w:rsidP="000E1F77">
      <w:pPr>
        <w:pStyle w:val="a6"/>
        <w:rPr>
          <w:rtl/>
          <w:lang w:bidi="fa-IR"/>
        </w:rPr>
      </w:pPr>
      <w:r w:rsidRPr="000E1F77">
        <w:rPr>
          <w:rtl/>
          <w:lang w:bidi="fa-IR"/>
        </w:rPr>
        <w:t>ا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ن</w:t>
      </w:r>
      <w:r w:rsidRPr="000E1F77">
        <w:rPr>
          <w:rtl/>
          <w:lang w:bidi="fa-IR"/>
        </w:rPr>
        <w:t xml:space="preserve"> الگو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پرسمان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به صورت ز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ر</w:t>
      </w:r>
      <w:r w:rsidRPr="000E1F77">
        <w:rPr>
          <w:rtl/>
          <w:lang w:bidi="fa-IR"/>
        </w:rPr>
        <w:t xml:space="preserve"> تعر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ف</w:t>
      </w:r>
      <w:r w:rsidRPr="000E1F77">
        <w:rPr>
          <w:rtl/>
          <w:lang w:bidi="fa-IR"/>
        </w:rPr>
        <w:t xml:space="preserve"> م</w:t>
      </w:r>
      <w:r w:rsidRPr="000E1F77">
        <w:rPr>
          <w:rFonts w:hint="cs"/>
          <w:rtl/>
          <w:lang w:bidi="fa-IR"/>
        </w:rPr>
        <w:t>ی‌</w:t>
      </w:r>
      <w:r w:rsidRPr="000E1F77">
        <w:rPr>
          <w:rFonts w:hint="eastAsia"/>
          <w:rtl/>
          <w:lang w:bidi="fa-IR"/>
        </w:rPr>
        <w:t>گردد</w:t>
      </w:r>
      <w:r w:rsidRPr="000E1F77">
        <w:rPr>
          <w:rtl/>
          <w:lang w:bidi="fa-IR"/>
        </w:rPr>
        <w:t>:</w:t>
      </w:r>
    </w:p>
    <w:p w14:paraId="7ECEE203" w14:textId="77777777" w:rsidR="00144C43" w:rsidRPr="0072656C" w:rsidRDefault="00144C43" w:rsidP="00DC428B">
      <w:pPr>
        <w:pStyle w:val="a6"/>
        <w:shd w:val="clear" w:color="auto" w:fill="F7CAAC" w:themeFill="accent2" w:themeFillTint="66"/>
        <w:ind w:firstLine="0"/>
        <w:rPr>
          <w:b/>
          <w:bCs/>
          <w:color w:val="0D0D0D" w:themeColor="text1" w:themeTint="F2"/>
          <w:sz w:val="16"/>
          <w:szCs w:val="16"/>
          <w:rtl/>
          <w:lang w:bidi="fa-IR"/>
        </w:rPr>
      </w:pPr>
    </w:p>
    <w:p w14:paraId="4BDE8599" w14:textId="77777777" w:rsidR="00144C43" w:rsidRPr="0072656C" w:rsidRDefault="00144C43" w:rsidP="00DC428B">
      <w:pPr>
        <w:pStyle w:val="a6"/>
        <w:shd w:val="clear" w:color="auto" w:fill="F7CAAC" w:themeFill="accent2" w:themeFillTint="66"/>
        <w:bidi w:val="0"/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MATCH</w:t>
      </w:r>
    </w:p>
    <w:p w14:paraId="3F01EE6D" w14:textId="77777777" w:rsidR="00144C43" w:rsidRPr="0072656C" w:rsidRDefault="00144C43" w:rsidP="00DC428B">
      <w:pPr>
        <w:pStyle w:val="a6"/>
        <w:shd w:val="clear" w:color="auto" w:fill="F7CAAC" w:themeFill="accent2" w:themeFillTint="66"/>
        <w:bidi w:val="0"/>
        <w:ind w:firstLine="720"/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(</w:t>
      </w:r>
      <w:proofErr w:type="spellStart"/>
      <w:proofErr w:type="gramStart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address</w:t>
      </w:r>
      <w:proofErr w:type="gramEnd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_from</w:t>
      </w:r>
      <w:proofErr w:type="spellEnd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),</w:t>
      </w:r>
    </w:p>
    <w:p w14:paraId="79508888" w14:textId="474FC944" w:rsidR="00144C43" w:rsidRPr="0072656C" w:rsidRDefault="00144C43" w:rsidP="00DC428B">
      <w:pPr>
        <w:pStyle w:val="a6"/>
        <w:shd w:val="clear" w:color="auto" w:fill="F7CAAC" w:themeFill="accent2" w:themeFillTint="66"/>
        <w:bidi w:val="0"/>
        <w:ind w:firstLine="720"/>
        <w:rPr>
          <w:rFonts w:ascii="Segoe UI Symbol" w:hAnsi="Segoe UI Symbol"/>
          <w:b/>
          <w:bCs/>
          <w:color w:val="0D0D0D" w:themeColor="text1" w:themeTint="F2"/>
          <w:szCs w:val="24"/>
          <w:rtl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(</w:t>
      </w:r>
      <w:proofErr w:type="spellStart"/>
      <w:proofErr w:type="gramStart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address</w:t>
      </w:r>
      <w:proofErr w:type="gramEnd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_to</w:t>
      </w:r>
      <w:proofErr w:type="spellEnd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 xml:space="preserve">) </w:t>
      </w:r>
    </w:p>
    <w:p w14:paraId="6F57A086" w14:textId="6E398CE4" w:rsidR="000E1F77" w:rsidRPr="0072656C" w:rsidRDefault="00144C43" w:rsidP="00DC428B">
      <w:pPr>
        <w:pStyle w:val="a6"/>
        <w:shd w:val="clear" w:color="auto" w:fill="F7CAAC" w:themeFill="accent2" w:themeFillTint="66"/>
        <w:bidi w:val="0"/>
        <w:rPr>
          <w:rFonts w:ascii="Segoe UI Symbol" w:hAnsi="Segoe UI Symbol"/>
          <w:b/>
          <w:bCs/>
          <w:color w:val="0D0D0D" w:themeColor="text1" w:themeTint="F2"/>
          <w:szCs w:val="24"/>
          <w:rtl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p = Path(</w:t>
      </w:r>
      <w:proofErr w:type="spellStart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address_from</w:t>
      </w:r>
      <w:proofErr w:type="spellEnd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)</w:t>
      </w:r>
      <w:proofErr w:type="gramStart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-[</w:t>
      </w:r>
      <w:proofErr w:type="gramEnd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 xml:space="preserve">*]-&gt;( </w:t>
      </w:r>
      <w:proofErr w:type="spellStart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address_to</w:t>
      </w:r>
      <w:proofErr w:type="spellEnd"/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)  RETURN p</w:t>
      </w:r>
    </w:p>
    <w:p w14:paraId="7A68AC0B" w14:textId="77777777" w:rsidR="0072656C" w:rsidRPr="00DC428B" w:rsidRDefault="0072656C" w:rsidP="0072656C">
      <w:pPr>
        <w:pStyle w:val="a6"/>
        <w:bidi w:val="0"/>
        <w:rPr>
          <w:rFonts w:ascii="Segoe UI Symbol" w:hAnsi="Segoe UI Symbol"/>
          <w:color w:val="0D0D0D" w:themeColor="text1" w:themeTint="F2"/>
          <w:sz w:val="16"/>
          <w:szCs w:val="16"/>
          <w:rtl/>
          <w:lang w:bidi="fa-IR"/>
        </w:rPr>
      </w:pPr>
    </w:p>
    <w:p w14:paraId="6395BBFB" w14:textId="77777777" w:rsidR="0072656C" w:rsidRDefault="0072656C" w:rsidP="0072656C">
      <w:pPr>
        <w:pStyle w:val="a6"/>
        <w:rPr>
          <w:rFonts w:ascii="Segoe UI Symbol" w:hAnsi="Segoe UI Symbol"/>
          <w:color w:val="0D0D0D"/>
          <w:sz w:val="28"/>
          <w:lang w:bidi="fa-IR"/>
        </w:rPr>
      </w:pPr>
      <w:r w:rsidRPr="0072656C">
        <w:rPr>
          <w:rFonts w:ascii="Segoe UI Symbol" w:hAnsi="Segoe UI Symbol"/>
          <w:color w:val="0D0D0D"/>
          <w:sz w:val="28"/>
          <w:rtl/>
          <w:lang w:bidi="fa-IR"/>
        </w:rPr>
        <w:t>با بهره‌گ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ر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از ا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ن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الگو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پرسمان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قادر خواه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م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بود تا روابط ب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ن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دو حساب مشخص ز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ر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را با بهره‌گ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ر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از تمام واسطه‌ها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مربوطه استخراج نما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م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>.</w:t>
      </w:r>
    </w:p>
    <w:p w14:paraId="66263FC2" w14:textId="77777777" w:rsidR="0072656C" w:rsidRDefault="0072656C" w:rsidP="0072656C">
      <w:pPr>
        <w:pStyle w:val="a6"/>
        <w:bidi w:val="0"/>
        <w:jc w:val="center"/>
        <w:rPr>
          <w:rFonts w:asciiTheme="majorBidi" w:hAnsiTheme="majorBidi" w:cstheme="majorBidi"/>
          <w:color w:val="0D0D0D"/>
          <w:szCs w:val="24"/>
          <w:lang w:bidi="fa-IR"/>
        </w:rPr>
      </w:pPr>
      <w:proofErr w:type="spellStart"/>
      <w:r w:rsidRPr="0072656C">
        <w:rPr>
          <w:rFonts w:asciiTheme="majorBidi" w:hAnsiTheme="majorBidi" w:cstheme="majorBidi"/>
          <w:b/>
          <w:bCs/>
          <w:color w:val="0D0D0D"/>
          <w:szCs w:val="24"/>
          <w:lang w:bidi="fa-IR"/>
        </w:rPr>
        <w:t>Address_from</w:t>
      </w:r>
      <w:proofErr w:type="spellEnd"/>
      <w:r w:rsidRPr="0072656C">
        <w:rPr>
          <w:rFonts w:asciiTheme="majorBidi" w:hAnsiTheme="majorBidi" w:cstheme="majorBidi"/>
          <w:b/>
          <w:bCs/>
          <w:color w:val="0D0D0D"/>
          <w:szCs w:val="24"/>
          <w:lang w:bidi="fa-IR"/>
        </w:rPr>
        <w:t>:</w:t>
      </w:r>
    </w:p>
    <w:p w14:paraId="3EEBE637" w14:textId="3953FD39" w:rsidR="0072656C" w:rsidRPr="0072656C" w:rsidRDefault="0072656C" w:rsidP="0072656C">
      <w:pPr>
        <w:pStyle w:val="a6"/>
        <w:bidi w:val="0"/>
        <w:ind w:firstLine="0"/>
        <w:jc w:val="center"/>
        <w:rPr>
          <w:rFonts w:ascii="Segoe UI Symbol" w:hAnsi="Segoe UI Symbol"/>
          <w:color w:val="0D0D0D"/>
          <w:sz w:val="28"/>
          <w:lang w:bidi="fa-IR"/>
        </w:rPr>
      </w:pPr>
      <w:r w:rsidRPr="0072656C">
        <w:rPr>
          <w:rFonts w:asciiTheme="majorBidi" w:hAnsiTheme="majorBidi" w:cstheme="majorBidi"/>
          <w:b/>
          <w:bCs/>
          <w:color w:val="0D0D0D"/>
          <w:sz w:val="20"/>
          <w:szCs w:val="20"/>
          <w:shd w:val="clear" w:color="auto" w:fill="A8D08D" w:themeFill="accent6" w:themeFillTint="99"/>
          <w:lang w:bidi="fa-IR"/>
        </w:rPr>
        <w:t>GD3ZN2T6QQMKLAGKKMWHHU4FITANVJBTREEJERHTWGWF2GSBPOSHGCLU</w:t>
      </w:r>
    </w:p>
    <w:p w14:paraId="61DA7FEE" w14:textId="77777777" w:rsidR="0072656C" w:rsidRDefault="0072656C" w:rsidP="0072656C">
      <w:pPr>
        <w:pStyle w:val="a6"/>
        <w:bidi w:val="0"/>
        <w:jc w:val="center"/>
        <w:rPr>
          <w:rFonts w:asciiTheme="majorBidi" w:hAnsiTheme="majorBidi" w:cstheme="majorBidi"/>
          <w:b/>
          <w:bCs/>
          <w:color w:val="0D0D0D" w:themeColor="text1" w:themeTint="F2"/>
          <w:szCs w:val="24"/>
          <w:lang w:bidi="fa-IR"/>
        </w:rPr>
      </w:pPr>
      <w:proofErr w:type="spellStart"/>
      <w:r w:rsidRPr="0072656C">
        <w:rPr>
          <w:rFonts w:asciiTheme="majorBidi" w:hAnsiTheme="majorBidi" w:cstheme="majorBidi"/>
          <w:b/>
          <w:bCs/>
          <w:color w:val="0D0D0D" w:themeColor="text1" w:themeTint="F2"/>
          <w:szCs w:val="24"/>
          <w:lang w:bidi="fa-IR"/>
        </w:rPr>
        <w:t>Address_to</w:t>
      </w:r>
      <w:proofErr w:type="spellEnd"/>
      <w:r w:rsidRPr="0072656C">
        <w:rPr>
          <w:rFonts w:asciiTheme="majorBidi" w:hAnsiTheme="majorBidi" w:cstheme="majorBidi"/>
          <w:b/>
          <w:bCs/>
          <w:color w:val="0D0D0D" w:themeColor="text1" w:themeTint="F2"/>
          <w:szCs w:val="24"/>
          <w:lang w:bidi="fa-IR"/>
        </w:rPr>
        <w:t>:</w:t>
      </w:r>
    </w:p>
    <w:p w14:paraId="19C435CF" w14:textId="090D64A3" w:rsidR="0072656C" w:rsidRPr="0072656C" w:rsidRDefault="0072656C" w:rsidP="00DC428B">
      <w:pPr>
        <w:pStyle w:val="a6"/>
        <w:shd w:val="clear" w:color="auto" w:fill="A8D08D" w:themeFill="accent6" w:themeFillTint="99"/>
        <w:bidi w:val="0"/>
        <w:ind w:firstLine="0"/>
        <w:jc w:val="left"/>
        <w:rPr>
          <w:rFonts w:asciiTheme="majorBidi" w:hAnsiTheme="majorBidi" w:cstheme="majorBidi"/>
          <w:b/>
          <w:bCs/>
          <w:color w:val="0D0D0D" w:themeColor="text1" w:themeTint="F2"/>
          <w:szCs w:val="24"/>
          <w:rtl/>
          <w:lang w:bidi="fa-IR"/>
        </w:rPr>
      </w:pPr>
      <w:r w:rsidRPr="0072656C">
        <w:rPr>
          <w:rFonts w:asciiTheme="majorBidi" w:hAnsiTheme="majorBidi" w:cstheme="majorBidi"/>
          <w:b/>
          <w:bCs/>
          <w:color w:val="0D0D0D"/>
          <w:sz w:val="20"/>
          <w:szCs w:val="20"/>
          <w:lang w:bidi="fa-IR"/>
        </w:rPr>
        <w:t>GBT67MMDODT5NTYWQGDUFEQGMF2MQT5JHOUFYHVXOIB4PL3QSOPRNAHO</w:t>
      </w:r>
    </w:p>
    <w:p w14:paraId="321EEA92" w14:textId="77777777" w:rsidR="0072656C" w:rsidRDefault="0072656C" w:rsidP="0072656C">
      <w:pPr>
        <w:pStyle w:val="a6"/>
        <w:bidi w:val="0"/>
        <w:rPr>
          <w:rFonts w:ascii="Segoe UI Symbol" w:hAnsi="Segoe UI Symbol"/>
          <w:color w:val="0D0D0D" w:themeColor="text1" w:themeTint="F2"/>
          <w:sz w:val="28"/>
          <w:lang w:bidi="fa-IR"/>
        </w:rPr>
      </w:pPr>
    </w:p>
    <w:p w14:paraId="5B5F1B01" w14:textId="4D79C177" w:rsidR="0072656C" w:rsidRDefault="00333DF7" w:rsidP="0072656C">
      <w:pPr>
        <w:pStyle w:val="a6"/>
        <w:bidi w:val="0"/>
        <w:rPr>
          <w:noProof/>
        </w:rPr>
      </w:pPr>
      <w:r w:rsidRPr="001F6889">
        <w:rPr>
          <w:noProof/>
        </w:rPr>
        <w:drawing>
          <wp:inline distT="0" distB="0" distL="0" distR="0" wp14:anchorId="76CA52E3" wp14:editId="4943EA21">
            <wp:extent cx="5038725" cy="4029075"/>
            <wp:effectExtent l="0" t="0" r="0" b="0"/>
            <wp:docPr id="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8589F0" w14:textId="58124792" w:rsidR="0072656C" w:rsidRPr="0072656C" w:rsidRDefault="0072656C" w:rsidP="0072656C">
      <w:pPr>
        <w:pStyle w:val="a6"/>
        <w:jc w:val="center"/>
        <w:rPr>
          <w:noProof/>
          <w:szCs w:val="24"/>
          <w:rtl/>
          <w:lang w:bidi="fa-IR"/>
        </w:rPr>
      </w:pPr>
      <w:r>
        <w:rPr>
          <w:rFonts w:hint="cs"/>
          <w:b/>
          <w:bCs/>
          <w:noProof/>
          <w:szCs w:val="24"/>
          <w:rtl/>
          <w:lang w:bidi="fa-IR"/>
        </w:rPr>
        <w:t xml:space="preserve">شکل3-5. </w:t>
      </w:r>
      <w:r>
        <w:rPr>
          <w:rFonts w:hint="cs"/>
          <w:noProof/>
          <w:szCs w:val="24"/>
          <w:rtl/>
          <w:lang w:bidi="fa-IR"/>
        </w:rPr>
        <w:t xml:space="preserve">روابط </w:t>
      </w:r>
      <w:r w:rsidR="00DC428B">
        <w:rPr>
          <w:rFonts w:hint="cs"/>
          <w:noProof/>
          <w:szCs w:val="24"/>
          <w:rtl/>
          <w:lang w:bidi="fa-IR"/>
        </w:rPr>
        <w:t>ج</w:t>
      </w:r>
      <w:r>
        <w:rPr>
          <w:rFonts w:hint="cs"/>
          <w:noProof/>
          <w:szCs w:val="24"/>
          <w:rtl/>
          <w:lang w:bidi="fa-IR"/>
        </w:rPr>
        <w:t>هت دار دو حساب به همراه واسطه ها</w:t>
      </w:r>
    </w:p>
    <w:p w14:paraId="0A9FC212" w14:textId="77777777" w:rsidR="0072656C" w:rsidRDefault="0072656C" w:rsidP="0072656C">
      <w:pPr>
        <w:pStyle w:val="a6"/>
        <w:bidi w:val="0"/>
        <w:rPr>
          <w:noProof/>
        </w:rPr>
      </w:pPr>
    </w:p>
    <w:p w14:paraId="33D234EB" w14:textId="77777777" w:rsidR="0072656C" w:rsidRPr="00752439" w:rsidRDefault="0072656C" w:rsidP="0072656C">
      <w:pPr>
        <w:pStyle w:val="a6"/>
        <w:bidi w:val="0"/>
        <w:rPr>
          <w:rFonts w:ascii="Segoe UI Symbol" w:hAnsi="Segoe UI Symbol"/>
          <w:color w:val="0D0D0D" w:themeColor="text1" w:themeTint="F2"/>
          <w:sz w:val="28"/>
          <w:rtl/>
          <w:lang w:bidi="fa-IR"/>
        </w:rPr>
      </w:pPr>
    </w:p>
    <w:p w14:paraId="1D2B8E3C" w14:textId="77777777" w:rsidR="005D4CD8" w:rsidRDefault="00DC428B" w:rsidP="00DC428B">
      <w:pPr>
        <w:pStyle w:val="a6"/>
        <w:ind w:firstLine="720"/>
        <w:jc w:val="left"/>
        <w:rPr>
          <w:rtl/>
          <w:lang w:bidi="fa-IR"/>
        </w:rPr>
      </w:pPr>
      <w:r w:rsidRPr="00DC428B">
        <w:rPr>
          <w:rtl/>
          <w:lang w:bidi="fa-IR"/>
        </w:rPr>
        <w:t>در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مرحله، با استفاده از استخراج روابط مورد نظر، ب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ست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بر اساس روابط م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زان</w:t>
      </w:r>
      <w:r w:rsidRPr="00DC428B">
        <w:rPr>
          <w:rtl/>
          <w:lang w:bidi="fa-IR"/>
        </w:rPr>
        <w:t xml:space="preserve"> وابستگ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، اطلاعات لازم را به دست آور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م</w:t>
      </w:r>
      <w:r w:rsidRPr="00DC428B">
        <w:rPr>
          <w:rtl/>
          <w:lang w:bidi="fa-IR"/>
        </w:rPr>
        <w:t>.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روابط م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زان</w:t>
      </w:r>
      <w:r w:rsidRPr="00DC428B">
        <w:rPr>
          <w:rtl/>
          <w:lang w:bidi="fa-IR"/>
        </w:rPr>
        <w:t xml:space="preserve"> وابستگ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،</w:t>
      </w:r>
      <w:r w:rsidRPr="00DC428B">
        <w:rPr>
          <w:rtl/>
          <w:lang w:bidi="fa-IR"/>
        </w:rPr>
        <w:t xml:space="preserve"> به ما امکان م</w:t>
      </w:r>
      <w:r w:rsidRPr="00DC428B">
        <w:rPr>
          <w:rFonts w:hint="cs"/>
          <w:rtl/>
          <w:lang w:bidi="fa-IR"/>
        </w:rPr>
        <w:t>ی‌</w:t>
      </w:r>
      <w:r w:rsidRPr="00DC428B">
        <w:rPr>
          <w:rFonts w:hint="eastAsia"/>
          <w:rtl/>
          <w:lang w:bidi="fa-IR"/>
        </w:rPr>
        <w:t>دهند</w:t>
      </w:r>
      <w:r w:rsidRPr="00DC428B">
        <w:rPr>
          <w:rtl/>
          <w:lang w:bidi="fa-IR"/>
        </w:rPr>
        <w:t xml:space="preserve"> تا نسبت وابستگ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و ارتباط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 را به صورت دق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ق‌تر</w:t>
      </w:r>
      <w:r w:rsidRPr="00DC428B">
        <w:rPr>
          <w:rtl/>
          <w:lang w:bidi="fa-IR"/>
        </w:rPr>
        <w:t xml:space="preserve"> مورد بررس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قرا</w:t>
      </w:r>
      <w:r>
        <w:rPr>
          <w:rFonts w:hint="cs"/>
          <w:rtl/>
          <w:lang w:bidi="fa-IR"/>
        </w:rPr>
        <w:t>ر دهیم.</w:t>
      </w:r>
    </w:p>
    <w:p w14:paraId="687FC3DD" w14:textId="77777777" w:rsidR="00DC428B" w:rsidRDefault="00DC428B" w:rsidP="00DC428B">
      <w:pPr>
        <w:pStyle w:val="a6"/>
        <w:ind w:firstLine="0"/>
        <w:jc w:val="left"/>
        <w:rPr>
          <w:rtl/>
          <w:lang w:bidi="fa-IR"/>
        </w:rPr>
      </w:pPr>
    </w:p>
    <w:p w14:paraId="505D4D82" w14:textId="331A170B" w:rsidR="00DC428B" w:rsidRDefault="00DC428B" w:rsidP="00DC428B">
      <w:pPr>
        <w:pStyle w:val="a6"/>
        <w:ind w:firstLine="0"/>
        <w:jc w:val="left"/>
        <w:rPr>
          <w:rtl/>
          <w:lang w:bidi="fa-IR"/>
        </w:rPr>
        <w:sectPr w:rsidR="00DC428B" w:rsidSect="000315C1">
          <w:headerReference w:type="default" r:id="rId35"/>
          <w:footerReference w:type="default" r:id="rId36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  <w:r w:rsidRPr="00DC428B">
        <w:rPr>
          <w:rtl/>
          <w:lang w:bidi="fa-IR"/>
        </w:rPr>
        <w:t>بر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انجام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کار، ما از زبان برنامه‌نو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س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پ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تون</w:t>
      </w:r>
      <w:r w:rsidRPr="00DC428B">
        <w:rPr>
          <w:rtl/>
          <w:lang w:bidi="fa-IR"/>
        </w:rPr>
        <w:t xml:space="preserve"> بهره م</w:t>
      </w:r>
      <w:r w:rsidRPr="00DC428B">
        <w:rPr>
          <w:rFonts w:hint="cs"/>
          <w:rtl/>
          <w:lang w:bidi="fa-IR"/>
        </w:rPr>
        <w:t>ی‌</w:t>
      </w:r>
      <w:r w:rsidRPr="00DC428B">
        <w:rPr>
          <w:rFonts w:hint="eastAsia"/>
          <w:rtl/>
          <w:lang w:bidi="fa-IR"/>
        </w:rPr>
        <w:t>بر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م</w:t>
      </w:r>
      <w:r w:rsidRPr="00DC428B">
        <w:rPr>
          <w:rtl/>
          <w:lang w:bidi="fa-IR"/>
        </w:rPr>
        <w:t xml:space="preserve"> و با توجه به روابط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کاربر، مقدار توکن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که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آنها جابجا م</w:t>
      </w:r>
      <w:r w:rsidRPr="00DC428B">
        <w:rPr>
          <w:rFonts w:hint="cs"/>
          <w:rtl/>
          <w:lang w:bidi="fa-IR"/>
        </w:rPr>
        <w:t>ی‌</w:t>
      </w:r>
      <w:r w:rsidRPr="00DC428B">
        <w:rPr>
          <w:rFonts w:hint="eastAsia"/>
          <w:rtl/>
          <w:lang w:bidi="fa-IR"/>
        </w:rPr>
        <w:t>شود</w:t>
      </w:r>
      <w:r w:rsidRPr="00DC428B">
        <w:rPr>
          <w:rtl/>
          <w:lang w:bidi="fa-IR"/>
        </w:rPr>
        <w:t xml:space="preserve"> و حساب‌ه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واسطه‌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در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انتقال، وزن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را بر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ارتباط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 در نظر م</w:t>
      </w:r>
      <w:r w:rsidRPr="00DC428B">
        <w:rPr>
          <w:rFonts w:hint="cs"/>
          <w:rtl/>
          <w:lang w:bidi="fa-IR"/>
        </w:rPr>
        <w:t>ی‌</w:t>
      </w:r>
      <w:r w:rsidRPr="00DC428B">
        <w:rPr>
          <w:rFonts w:hint="eastAsia"/>
          <w:rtl/>
          <w:lang w:bidi="fa-IR"/>
        </w:rPr>
        <w:t>گ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ر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م</w:t>
      </w:r>
      <w:r w:rsidRPr="00DC428B">
        <w:rPr>
          <w:rtl/>
          <w:lang w:bidi="fa-IR"/>
        </w:rPr>
        <w:t>.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وزن بر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مق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سه</w:t>
      </w:r>
      <w:r w:rsidRPr="00DC428B">
        <w:rPr>
          <w:rtl/>
          <w:lang w:bidi="fa-IR"/>
        </w:rPr>
        <w:t xml:space="preserve"> و بررس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دق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ق‌تر</w:t>
      </w:r>
      <w:r w:rsidRPr="00DC428B">
        <w:rPr>
          <w:rtl/>
          <w:lang w:bidi="fa-IR"/>
        </w:rPr>
        <w:t xml:space="preserve"> ار</w:t>
      </w:r>
      <w:r w:rsidRPr="00DC428B">
        <w:rPr>
          <w:rFonts w:hint="eastAsia"/>
          <w:rtl/>
          <w:lang w:bidi="fa-IR"/>
        </w:rPr>
        <w:t>تباط</w:t>
      </w:r>
      <w:r w:rsidRPr="00DC428B">
        <w:rPr>
          <w:rtl/>
          <w:lang w:bidi="fa-IR"/>
        </w:rPr>
        <w:t xml:space="preserve">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 مورد استفاده قرار م</w:t>
      </w:r>
      <w:r w:rsidRPr="00DC428B">
        <w:rPr>
          <w:rFonts w:hint="cs"/>
          <w:rtl/>
          <w:lang w:bidi="fa-IR"/>
        </w:rPr>
        <w:t>ی‌</w:t>
      </w:r>
      <w:r w:rsidRPr="00DC428B">
        <w:rPr>
          <w:rFonts w:hint="eastAsia"/>
          <w:rtl/>
          <w:lang w:bidi="fa-IR"/>
        </w:rPr>
        <w:t>گ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رد</w:t>
      </w:r>
      <w:r w:rsidRPr="00DC428B">
        <w:rPr>
          <w:rtl/>
          <w:lang w:bidi="fa-IR"/>
        </w:rPr>
        <w:t>.</w:t>
      </w:r>
    </w:p>
    <w:p w14:paraId="267353FD" w14:textId="77777777" w:rsidR="005D4CD8" w:rsidRDefault="005D4CD8" w:rsidP="005D4CD8">
      <w:pPr>
        <w:pStyle w:val="a6"/>
        <w:rPr>
          <w:rtl/>
        </w:rPr>
      </w:pPr>
    </w:p>
    <w:p w14:paraId="3169C9A2" w14:textId="2CE7B65C" w:rsidR="005D4CD8" w:rsidRDefault="005D4CD8" w:rsidP="00222B91">
      <w:pPr>
        <w:pStyle w:val="a"/>
        <w:rPr>
          <w:rtl/>
        </w:r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 w:rsidR="003023AD">
        <w:rPr>
          <w:rFonts w:hint="cs"/>
          <w:rtl/>
        </w:rPr>
        <w:t>جمع بندی</w:t>
      </w:r>
    </w:p>
    <w:p w14:paraId="42691296" w14:textId="77777777" w:rsidR="005D4CD8" w:rsidRDefault="005D4CD8" w:rsidP="005D4CD8">
      <w:pPr>
        <w:pStyle w:val="a6"/>
        <w:rPr>
          <w:rtl/>
          <w:lang w:bidi="fa-IR"/>
        </w:rPr>
      </w:pPr>
    </w:p>
    <w:p w14:paraId="53FAC9F3" w14:textId="77777777" w:rsidR="005D4CD8" w:rsidRDefault="005D4CD8" w:rsidP="00DC428B">
      <w:pPr>
        <w:pStyle w:val="a6"/>
        <w:ind w:firstLine="0"/>
        <w:rPr>
          <w:rtl/>
          <w:lang w:bidi="fa-IR"/>
        </w:rPr>
        <w:sectPr w:rsidR="005D4CD8" w:rsidSect="000315C1">
          <w:headerReference w:type="default" r:id="rId37"/>
          <w:footerReference w:type="default" r:id="rId38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572257BA" w14:textId="77777777" w:rsidR="005D4CD8" w:rsidRDefault="005D4CD8" w:rsidP="00DC428B">
      <w:pPr>
        <w:pStyle w:val="a6"/>
        <w:ind w:firstLine="0"/>
        <w:rPr>
          <w:rtl/>
          <w:lang w:bidi="fa-IR"/>
        </w:rPr>
      </w:pPr>
    </w:p>
    <w:p w14:paraId="5B8C5C5A" w14:textId="77777777" w:rsidR="005D4CD8" w:rsidRDefault="005D4CD8" w:rsidP="005D4CD8">
      <w:pPr>
        <w:pStyle w:val="a0"/>
        <w:rPr>
          <w:rtl/>
        </w:rPr>
      </w:pPr>
      <w:bookmarkStart w:id="11" w:name="_Toc106512894"/>
      <w:r>
        <w:rPr>
          <w:rFonts w:hint="cs"/>
          <w:rtl/>
        </w:rPr>
        <w:t>مقدمه</w:t>
      </w:r>
      <w:bookmarkEnd w:id="11"/>
    </w:p>
    <w:p w14:paraId="747551F8" w14:textId="6B99006C" w:rsidR="00F02C5F" w:rsidRDefault="00F02C5F" w:rsidP="00F02C5F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همانگونه که در فصل های گذشته عنوان شد ، </w:t>
      </w:r>
      <w:r>
        <w:rPr>
          <w:rtl/>
          <w:lang w:bidi="fa-IR"/>
        </w:rPr>
        <w:t>با توجه ب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چال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حراز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رو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وجود ندارد. به منظور ح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چالش،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م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ست که بتواند به طور مداوم و بر اساس رف</w:t>
      </w:r>
      <w:r>
        <w:rPr>
          <w:rFonts w:hint="eastAsia"/>
          <w:rtl/>
          <w:lang w:bidi="fa-IR"/>
        </w:rPr>
        <w:t>تار</w:t>
      </w:r>
      <w:r>
        <w:rPr>
          <w:rtl/>
          <w:lang w:bidi="fa-IR"/>
        </w:rPr>
        <w:t xml:space="preserve"> کاربران در شبکه، آنها را نظارت کند.</w:t>
      </w:r>
    </w:p>
    <w:p w14:paraId="67B11039" w14:textId="74F2B22C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ستا،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م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به نام "گراف آدرس" ارائه کرده‌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Tharani&lt;/Author&gt;&lt;Year&gt;2021&lt;/Year&gt;&lt;RecNum&gt;2&lt;/RecNum&gt;&lt;DisplayText&gt;[1]&lt;/DisplayText&gt;&lt;record&gt;&lt;rec-number&gt;2&lt;/rec-number&gt;&lt;foreign-keys&gt;&lt;key app="EN" db-id="x55wrzaznw25sgefwdqvvpdlfdrrr2raar2d" timestamp="1668535307"&gt;2&lt;/key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foreign-keys&gt;&lt;ref-type name="Conference Proceedings"&gt;10&lt;/ref-type&gt;&lt;contributors&gt;&lt;authors&gt;&lt;author&gt;Tharani, Jeyakumar Samantha&lt;/author&gt;&lt;author&gt;Charles, Eugene Yougarajah Andrew&lt;/author&gt;&lt;author&gt;Hóu, Zhé&lt;/author&gt;&lt;author&gt;Palaniswami, Marimuthu&lt;/author&gt;&lt;author&gt;Muthukkumarasamy, Vallipuram&lt;/author&gt;&lt;/authors&gt;&lt;/contributors&gt;&lt;titles&gt;&lt;title&gt;Graph Based Visualisation Techniques for Analysis of Blockchain Transactions&lt;/title&gt;&lt;secondary-title&gt;2021 IEEE 46th Conference on Local Computer Networks (LCN)&lt;/secondary-title&gt;&lt;/titles&gt;&lt;pages&gt;427-430&lt;/pages&gt;&lt;dates&gt;&lt;year&gt;2021&lt;/year&gt;&lt;/dates&gt;&lt;publisher&gt;IEEE&lt;/publisher&gt;&lt;isbn&gt;1665418869&lt;/isbn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1]</w:t>
      </w:r>
      <w:r>
        <w:rPr>
          <w:rtl/>
          <w:lang w:bidi="fa-IR"/>
        </w:rPr>
        <w:fldChar w:fldCharType="end"/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هکار، ه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د (گره) در گراف تع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ر اساس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در شبکه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در گراف نم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ش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34942E01" w14:textId="5B5DBD82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گراف آدرس،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ختار شبکه از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به طور مداوم و به صورت زنده، رفتار کاربران را نظارت کرده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د. بر اساس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قادر است تا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هنجار را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داده و در صورت لزوم، اقدام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نجام دهد.</w:t>
      </w:r>
    </w:p>
    <w:p w14:paraId="01D330BB" w14:textId="47ACEBB6" w:rsidR="005D4CD8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امکان نظارت و کنترل بر رفتار آنها در شبکه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در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جمل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،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تقل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خلفات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هنج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و ارائه خدمات بهتر به کاربران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79B9F6CB" w14:textId="72BF7E0F" w:rsidR="00F02C5F" w:rsidRDefault="00F02C5F" w:rsidP="00F02C5F">
      <w:pPr>
        <w:pStyle w:val="a6"/>
        <w:rPr>
          <w:rtl/>
          <w:lang w:bidi="fa-IR"/>
        </w:rPr>
      </w:pPr>
      <w:r>
        <w:rPr>
          <w:rtl/>
          <w:lang w:bidi="fa-IR"/>
        </w:rPr>
        <w:t>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ژوهش، پس از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و وزن 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آنها ارائه ش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به‌طور مفصل مورد بحث قرار گرفت.</w:t>
      </w:r>
    </w:p>
    <w:p w14:paraId="508B02DA" w14:textId="7E13075F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رو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رائه ش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 اساس آنها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هر رابطه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و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و موثر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پرداخت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اد.</w:t>
      </w:r>
    </w:p>
    <w:p w14:paraId="1A32F414" w14:textId="208DF283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امه پژوهش، به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و روابط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صول مورد نظر پرد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ر اساس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ر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،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و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صول به دس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بهبود عملکرد محصول، بهبود تجربه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را</w:t>
      </w:r>
      <w:r>
        <w:rPr>
          <w:rFonts w:hint="eastAsia"/>
          <w:rtl/>
          <w:lang w:bidi="fa-IR"/>
        </w:rPr>
        <w:t>ئه</w:t>
      </w:r>
      <w:r>
        <w:rPr>
          <w:rtl/>
          <w:lang w:bidi="fa-IR"/>
        </w:rPr>
        <w:t xml:space="preserve"> خدمات بهتر به کاربران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21D93399" w14:textId="2FCA6A39" w:rsidR="00F02C5F" w:rsidRP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ناد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ژوهش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خصوص توسعه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صول گرفت و اقدامات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نجام دا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ژوهش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ز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</w:t>
      </w:r>
      <w:r>
        <w:rPr>
          <w:rFonts w:hint="eastAsia"/>
          <w:rtl/>
          <w:lang w:bidi="fa-IR"/>
        </w:rPr>
        <w:t>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نابع استفاده نمود.</w:t>
      </w:r>
    </w:p>
    <w:p w14:paraId="1E011F26" w14:textId="169A86A3" w:rsidR="005D4CD8" w:rsidRDefault="006D0AC6" w:rsidP="005D4CD8">
      <w:pPr>
        <w:pStyle w:val="a0"/>
        <w:rPr>
          <w:rtl/>
        </w:rPr>
      </w:pPr>
      <w:r>
        <w:rPr>
          <w:rFonts w:hint="cs"/>
          <w:rtl/>
        </w:rPr>
        <w:t>بحث</w:t>
      </w:r>
    </w:p>
    <w:p w14:paraId="3D67D05B" w14:textId="1F001600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در مطالعات گذشته،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با نظارت بر کاربران و مقابله با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رمانه صورت گرفته است. از جمله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،</w:t>
      </w:r>
      <w:r>
        <w:rPr>
          <w:rtl/>
          <w:lang w:bidi="fa-IR"/>
        </w:rPr>
        <w:t xml:space="preserve"> بهر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وده است.</w:t>
      </w:r>
    </w:p>
    <w:p w14:paraId="6C76CEAA" w14:textId="7C91839B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مانن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،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 و پردازش زبان 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نظارت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فتار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بزار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مجرمانه را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داد و در صورت </w:t>
      </w:r>
      <w:r>
        <w:rPr>
          <w:rtl/>
          <w:lang w:bidi="fa-IR"/>
        </w:rPr>
        <w:lastRenderedPageBreak/>
        <w:t>لزوم، اقدامات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قابله با آنها انجام داد.</w:t>
      </w:r>
    </w:p>
    <w:p w14:paraId="3E854D4A" w14:textId="7E75A53D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نظارت بر کاربران،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 و خودکار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داوم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طو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نه</w:t>
      </w:r>
      <w:r>
        <w:rPr>
          <w:rtl/>
          <w:lang w:bidi="fa-IR"/>
        </w:rPr>
        <w:t xml:space="preserve"> از وقوع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رمانه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tl/>
          <w:lang w:bidi="fa-IR"/>
        </w:rPr>
        <w:t xml:space="preserve"> و کاربران ر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ر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‌ها به مسئول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هوشمندانه به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مجرمانه واکنش نشان دهند و اقدامات لازم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اظت از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ح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نجام دهند.</w:t>
      </w:r>
    </w:p>
    <w:p w14:paraId="5FADDAAF" w14:textId="1AF2F68A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نظارت بر کاربران، بهبود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رمانه و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tl/>
          <w:lang w:bidi="fa-IR"/>
        </w:rPr>
        <w:t xml:space="preserve"> و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همراه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مند در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جرائم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ترن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حفظ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ف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</w:t>
      </w:r>
      <w:r>
        <w:rPr>
          <w:rFonts w:hint="eastAsia"/>
          <w:rtl/>
          <w:lang w:bidi="fa-IR"/>
        </w:rPr>
        <w:t>ستفاده</w:t>
      </w:r>
      <w:r>
        <w:rPr>
          <w:rtl/>
          <w:lang w:bidi="fa-IR"/>
        </w:rPr>
        <w:t xml:space="preserve">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429F74C0" w14:textId="77777777" w:rsidR="006D0AC6" w:rsidRPr="006D0AC6" w:rsidRDefault="006D0AC6" w:rsidP="006D0AC6">
      <w:pPr>
        <w:pStyle w:val="a6"/>
        <w:rPr>
          <w:rtl/>
          <w:lang w:bidi="fa-IR"/>
        </w:rPr>
      </w:pPr>
    </w:p>
    <w:p w14:paraId="12AC866A" w14:textId="77777777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در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حاضر، بر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شده نسبت به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گذشته،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صرف منابع را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داده است. در روش استفاده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منابع گسترد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جود دارد. </w:t>
      </w:r>
    </w:p>
    <w:p w14:paraId="5C44342B" w14:textId="18305EAB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اما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مصرف منابع را به حداقل رسانده‌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صورت که </w:t>
      </w:r>
      <w:r>
        <w:rPr>
          <w:rFonts w:hint="eastAsia"/>
          <w:rtl/>
          <w:lang w:bidi="fa-IR"/>
        </w:rPr>
        <w:t>منابع</w:t>
      </w:r>
      <w:r>
        <w:rPr>
          <w:rtl/>
          <w:lang w:bidi="fa-IR"/>
        </w:rPr>
        <w:t xml:space="preserve"> ا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ا صرفاً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موزش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گراف آدرس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وزن 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رابط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حساب در لحظه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درخواست از کاربر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6EE9901B" w14:textId="3F924A6F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کاربر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خواس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ا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اطلاعات مربوط به آن درخواست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ب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سپس، با استفاده از ابزار داده‌کا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وزن 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اساس درخواست ارسال شده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 xml:space="preserve"> و پاسخ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ه کاربر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به ما ا</w:t>
      </w:r>
      <w:r>
        <w:rPr>
          <w:rFonts w:hint="eastAsia"/>
          <w:rtl/>
          <w:lang w:bidi="fa-IR"/>
        </w:rPr>
        <w:t>مک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منابع را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ستفاده کرده و به صورت موثر و کارآمد پاسخ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کاربران را ارائه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59AE74A4" w14:textId="23EE6156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شد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به گون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 که هر قسمت آن به صورت </w:t>
      </w:r>
      <w:r>
        <w:rPr>
          <w:rtl/>
          <w:lang w:bidi="fa-IR"/>
        </w:rPr>
        <w:lastRenderedPageBreak/>
        <w:t>مستقل و مجزا از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خش‌ها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هر بخش از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قادر است به ت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بدون وابست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خش‌ها عملکرد خود را انجام ده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به آن امکان 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‌دهد تا در صورت بروز 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اختلال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خش،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به درس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 خود را ادامه دهند و از ک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تند</w:t>
      </w:r>
      <w:r>
        <w:rPr>
          <w:rtl/>
          <w:lang w:bidi="fa-IR"/>
        </w:rPr>
        <w:t>.</w:t>
      </w:r>
    </w:p>
    <w:p w14:paraId="47C2A491" w14:textId="1C140B36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اعث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اعتماد به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جدا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تقلال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بخش‌ها، احتمال انتشار خطا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آن بر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به حداق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سد</w:t>
      </w:r>
      <w:r>
        <w:rPr>
          <w:rtl/>
          <w:lang w:bidi="fa-IR"/>
        </w:rPr>
        <w:t>. به علاوه، در صورت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صلاح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خش،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گس</w:t>
      </w:r>
      <w:r>
        <w:rPr>
          <w:rFonts w:hint="eastAsia"/>
          <w:rtl/>
          <w:lang w:bidi="fa-IR"/>
        </w:rPr>
        <w:t>ترده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 طور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،</w:t>
      </w:r>
      <w:r>
        <w:rPr>
          <w:rtl/>
          <w:lang w:bidi="fa-IR"/>
        </w:rPr>
        <w:t xml:space="preserve"> بلکه تنها بخش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‌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.</w:t>
      </w:r>
    </w:p>
    <w:p w14:paraId="48D9A491" w14:textId="5E34127F" w:rsidR="006D0AC6" w:rsidRP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عملکرد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د</w:t>
      </w:r>
      <w:r>
        <w:rPr>
          <w:rtl/>
          <w:lang w:bidi="fa-IR"/>
        </w:rPr>
        <w:t xml:space="preserve"> و در برخورد با مشکلات و خطاها از آن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مکان ارائه خدمات به صورت مستمر و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ر</w:t>
      </w:r>
      <w:r>
        <w:rPr>
          <w:rtl/>
          <w:lang w:bidi="fa-IR"/>
        </w:rPr>
        <w:t xml:space="preserve">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در صورت بروز 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سمت،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سمت‌ها همچنان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عملکرد دارند.</w:t>
      </w:r>
    </w:p>
    <w:p w14:paraId="1332B562" w14:textId="21576AFD" w:rsidR="006D0AC6" w:rsidRDefault="006D0AC6" w:rsidP="006D0AC6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نوآ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جسته در حوزه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، تا کنون عدم وجود مطالعات جامع و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روابط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وده است.</w:t>
      </w:r>
    </w:p>
    <w:p w14:paraId="155BFFF4" w14:textId="2980502E" w:rsidR="006D0AC6" w:rsidRDefault="006D0AC6" w:rsidP="006D0AC6">
      <w:pPr>
        <w:pStyle w:val="a6"/>
        <w:ind w:firstLine="720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، تا به امروز،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ک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صورت نگرفت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تاکنون مطال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با ساختار، رفتار و عملکرد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جز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ه عمل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مده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موجب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در درک کامل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شود و ممانع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</w:t>
      </w:r>
      <w:r>
        <w:rPr>
          <w:rtl/>
          <w:lang w:bidi="fa-IR"/>
        </w:rPr>
        <w:t xml:space="preserve"> و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مل از آن به وجود آورد.</w:t>
      </w:r>
    </w:p>
    <w:p w14:paraId="1207E37C" w14:textId="0576F14F" w:rsidR="006D0AC6" w:rsidRP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و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روابط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و گسترش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ما کمک کنند تا عوامل مؤثر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روابط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را بهتر درک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راهکا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ام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قدر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31BDFB76" w14:textId="77777777" w:rsidR="00217501" w:rsidRDefault="00217501" w:rsidP="00217501">
      <w:pPr>
        <w:pStyle w:val="a6"/>
        <w:rPr>
          <w:rtl/>
          <w:lang w:bidi="fa-IR"/>
        </w:rPr>
        <w:sectPr w:rsidR="00217501" w:rsidSect="000315C1">
          <w:headerReference w:type="default" r:id="rId39"/>
          <w:footerReference w:type="default" r:id="rId40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606499E2" w14:textId="77777777" w:rsidR="00BF7795" w:rsidRDefault="00BF7795" w:rsidP="00BF7795">
      <w:pPr>
        <w:pStyle w:val="a6"/>
        <w:rPr>
          <w:rtl/>
          <w:lang w:bidi="fa-IR"/>
        </w:rPr>
      </w:pPr>
    </w:p>
    <w:p w14:paraId="0E705FE7" w14:textId="77777777" w:rsidR="00BF7795" w:rsidRDefault="00BF7795" w:rsidP="00BF7795">
      <w:pPr>
        <w:pStyle w:val="a"/>
        <w:numPr>
          <w:ilvl w:val="0"/>
          <w:numId w:val="0"/>
        </w:numPr>
        <w:rPr>
          <w:rtl/>
        </w:r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bookmarkStart w:id="12" w:name="_Toc106512913"/>
      <w:bookmarkStart w:id="13" w:name="_Toc116051471"/>
      <w:bookmarkStart w:id="14" w:name="_Toc116051494"/>
      <w:r>
        <w:rPr>
          <w:rFonts w:hint="cs"/>
          <w:rtl/>
        </w:rPr>
        <w:t>مراجع</w:t>
      </w:r>
      <w:bookmarkEnd w:id="12"/>
      <w:bookmarkEnd w:id="13"/>
      <w:bookmarkEnd w:id="14"/>
    </w:p>
    <w:p w14:paraId="081BCA82" w14:textId="77777777" w:rsidR="00BF7795" w:rsidRDefault="00BF7795" w:rsidP="00BF7795">
      <w:pPr>
        <w:pStyle w:val="a6"/>
        <w:rPr>
          <w:rtl/>
          <w:lang w:bidi="fa-IR"/>
        </w:rPr>
      </w:pPr>
    </w:p>
    <w:p w14:paraId="2D348970" w14:textId="77777777" w:rsidR="00BF7795" w:rsidRDefault="00BF7795" w:rsidP="00BF7795">
      <w:pPr>
        <w:pStyle w:val="a6"/>
        <w:rPr>
          <w:rtl/>
          <w:lang w:bidi="fa-IR"/>
        </w:rPr>
        <w:sectPr w:rsidR="00BF7795" w:rsidSect="000315C1">
          <w:headerReference w:type="default" r:id="rId41"/>
          <w:footerReference w:type="default" r:id="rId42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5389479B" w14:textId="77777777" w:rsidR="00BF7795" w:rsidRDefault="00BF7795" w:rsidP="00BF7795">
      <w:pPr>
        <w:pStyle w:val="a6"/>
        <w:rPr>
          <w:rtl/>
          <w:lang w:bidi="fa-IR"/>
        </w:rPr>
      </w:pPr>
    </w:p>
    <w:p w14:paraId="548CEECF" w14:textId="77777777" w:rsidR="006A4B21" w:rsidRDefault="006A4B21" w:rsidP="006A4B21">
      <w:pPr>
        <w:pStyle w:val="a6"/>
        <w:rPr>
          <w:rtl/>
        </w:rPr>
      </w:pPr>
    </w:p>
    <w:p w14:paraId="3DB24B73" w14:textId="77777777" w:rsidR="00E91F14" w:rsidRDefault="004344BC" w:rsidP="00EE1748">
      <w:pPr>
        <w:pStyle w:val="aa"/>
        <w:rPr>
          <w:rtl/>
        </w:rPr>
      </w:pPr>
      <w:r>
        <w:rPr>
          <w:rFonts w:hint="cs"/>
          <w:rtl/>
        </w:rPr>
        <w:t>مراجع</w:t>
      </w:r>
    </w:p>
    <w:p w14:paraId="7C0542DB" w14:textId="77777777" w:rsidR="00C91351" w:rsidRDefault="00C91351" w:rsidP="006D0AC6">
      <w:pPr>
        <w:bidi w:val="0"/>
        <w:rPr>
          <w:rFonts w:cs="B Zar"/>
          <w:b/>
          <w:bCs/>
          <w:sz w:val="32"/>
          <w:szCs w:val="32"/>
          <w:lang w:bidi="fa-IR"/>
        </w:rPr>
      </w:pPr>
    </w:p>
    <w:p w14:paraId="419DC99D" w14:textId="77777777" w:rsidR="00F02C5F" w:rsidRPr="00F02C5F" w:rsidRDefault="00C91351" w:rsidP="006D0AC6">
      <w:pPr>
        <w:pStyle w:val="EndNoteBibliography"/>
        <w:bidi w:val="0"/>
        <w:ind w:left="720" w:hanging="720"/>
        <w:jc w:val="left"/>
        <w:rPr>
          <w:rtl/>
        </w:rPr>
      </w:pPr>
      <w:r>
        <w:rPr>
          <w:rFonts w:cs="B Zar"/>
          <w:b/>
          <w:bCs/>
          <w:sz w:val="32"/>
          <w:szCs w:val="32"/>
          <w:rtl/>
          <w:lang w:bidi="fa-IR"/>
        </w:rPr>
        <w:fldChar w:fldCharType="begin"/>
      </w:r>
      <w:r>
        <w:rPr>
          <w:rFonts w:cs="B Zar"/>
          <w:b/>
          <w:bCs/>
          <w:sz w:val="32"/>
          <w:szCs w:val="32"/>
          <w:rtl/>
          <w:lang w:bidi="fa-IR"/>
        </w:rPr>
        <w:instrText xml:space="preserve"> </w:instrText>
      </w:r>
      <w:r>
        <w:rPr>
          <w:rFonts w:cs="B Zar"/>
          <w:b/>
          <w:bCs/>
          <w:sz w:val="32"/>
          <w:szCs w:val="32"/>
          <w:lang w:bidi="fa-IR"/>
        </w:rPr>
        <w:instrText>ADDIN EN.REFLIST</w:instrText>
      </w:r>
      <w:r>
        <w:rPr>
          <w:rFonts w:cs="B Zar"/>
          <w:b/>
          <w:bCs/>
          <w:sz w:val="32"/>
          <w:szCs w:val="32"/>
          <w:rtl/>
          <w:lang w:bidi="fa-IR"/>
        </w:rPr>
        <w:instrText xml:space="preserve"> </w:instrText>
      </w:r>
      <w:r>
        <w:rPr>
          <w:rFonts w:cs="B Zar"/>
          <w:b/>
          <w:bCs/>
          <w:sz w:val="32"/>
          <w:szCs w:val="32"/>
          <w:rtl/>
          <w:lang w:bidi="fa-IR"/>
        </w:rPr>
        <w:fldChar w:fldCharType="separate"/>
      </w:r>
      <w:r w:rsidR="00F02C5F" w:rsidRPr="00F02C5F">
        <w:rPr>
          <w:rtl/>
        </w:rPr>
        <w:t>1.</w:t>
      </w:r>
      <w:r w:rsidR="00F02C5F" w:rsidRPr="00F02C5F">
        <w:rPr>
          <w:rtl/>
        </w:rPr>
        <w:tab/>
      </w:r>
      <w:r w:rsidR="00F02C5F" w:rsidRPr="00F02C5F">
        <w:t xml:space="preserve">Tharani, J.S., et al. </w:t>
      </w:r>
      <w:r w:rsidR="00F02C5F" w:rsidRPr="00F02C5F">
        <w:rPr>
          <w:i/>
        </w:rPr>
        <w:t>Graph Based Visualisation Techniques for Analysis of Blockchain Transactions</w:t>
      </w:r>
      <w:r w:rsidR="00F02C5F" w:rsidRPr="00F02C5F">
        <w:t xml:space="preserve">. in </w:t>
      </w:r>
      <w:r w:rsidR="00F02C5F" w:rsidRPr="00F02C5F">
        <w:rPr>
          <w:i/>
        </w:rPr>
        <w:t>2021 IEEE 46th Conference on Local Computer Networks (LCN)</w:t>
      </w:r>
      <w:r w:rsidR="00F02C5F" w:rsidRPr="00F02C5F">
        <w:t>. 2021. IEEE</w:t>
      </w:r>
      <w:r w:rsidR="00F02C5F" w:rsidRPr="00F02C5F">
        <w:rPr>
          <w:rtl/>
        </w:rPr>
        <w:t>.</w:t>
      </w:r>
    </w:p>
    <w:p w14:paraId="24E823E9" w14:textId="77777777" w:rsidR="00F02C5F" w:rsidRPr="00F02C5F" w:rsidRDefault="00F02C5F" w:rsidP="006D0AC6">
      <w:pPr>
        <w:pStyle w:val="EndNoteBibliography"/>
        <w:bidi w:val="0"/>
        <w:ind w:left="720" w:hanging="720"/>
        <w:jc w:val="left"/>
        <w:rPr>
          <w:rtl/>
        </w:rPr>
      </w:pPr>
      <w:r w:rsidRPr="00F02C5F">
        <w:rPr>
          <w:rtl/>
        </w:rPr>
        <w:t>2.</w:t>
      </w:r>
      <w:r w:rsidRPr="00F02C5F">
        <w:rPr>
          <w:rtl/>
        </w:rPr>
        <w:tab/>
      </w:r>
      <w:r w:rsidRPr="00F02C5F">
        <w:t xml:space="preserve">Möser, M., R. Böhme, and D. Breuker. </w:t>
      </w:r>
      <w:r w:rsidRPr="00F02C5F">
        <w:rPr>
          <w:i/>
        </w:rPr>
        <w:t>An inquiry into money laundering tools in the Bitcoin ecosystem</w:t>
      </w:r>
      <w:r w:rsidRPr="00F02C5F">
        <w:t xml:space="preserve">. in </w:t>
      </w:r>
      <w:r w:rsidRPr="00F02C5F">
        <w:rPr>
          <w:i/>
        </w:rPr>
        <w:t>2013 APWG eCrime researchers summit</w:t>
      </w:r>
      <w:r w:rsidRPr="00F02C5F">
        <w:t>. 2013. Ieee</w:t>
      </w:r>
      <w:r w:rsidRPr="00F02C5F">
        <w:rPr>
          <w:rtl/>
        </w:rPr>
        <w:t>.</w:t>
      </w:r>
    </w:p>
    <w:p w14:paraId="6A1A4B08" w14:textId="77777777" w:rsidR="00F02C5F" w:rsidRPr="00F02C5F" w:rsidRDefault="00F02C5F" w:rsidP="006D0AC6">
      <w:pPr>
        <w:pStyle w:val="EndNoteBibliography"/>
        <w:bidi w:val="0"/>
        <w:ind w:left="720" w:hanging="720"/>
        <w:jc w:val="left"/>
        <w:rPr>
          <w:rtl/>
        </w:rPr>
      </w:pPr>
      <w:r w:rsidRPr="00F02C5F">
        <w:rPr>
          <w:rtl/>
        </w:rPr>
        <w:t>3.</w:t>
      </w:r>
      <w:r w:rsidRPr="00F02C5F">
        <w:rPr>
          <w:rtl/>
        </w:rPr>
        <w:tab/>
      </w:r>
      <w:r w:rsidRPr="00F02C5F">
        <w:t xml:space="preserve">Gaihre, A., Y. Luo, and H. Liu. </w:t>
      </w:r>
      <w:r w:rsidRPr="00F02C5F">
        <w:rPr>
          <w:i/>
        </w:rPr>
        <w:t>Do bitcoin users really care about anonymity? an analysis of the bitcoin transaction graph</w:t>
      </w:r>
      <w:r w:rsidRPr="00F02C5F">
        <w:t xml:space="preserve">. in </w:t>
      </w:r>
      <w:r w:rsidRPr="00F02C5F">
        <w:rPr>
          <w:i/>
        </w:rPr>
        <w:t>2018 IEEE International Conference on Big Data (Big Data)</w:t>
      </w:r>
      <w:r w:rsidRPr="00F02C5F">
        <w:t>. 2018. IEEE</w:t>
      </w:r>
      <w:r w:rsidRPr="00F02C5F">
        <w:rPr>
          <w:rtl/>
        </w:rPr>
        <w:t>.</w:t>
      </w:r>
    </w:p>
    <w:p w14:paraId="366DDDC0" w14:textId="77777777" w:rsidR="00F02C5F" w:rsidRPr="00F02C5F" w:rsidRDefault="00F02C5F" w:rsidP="006D0AC6">
      <w:pPr>
        <w:pStyle w:val="EndNoteBibliography"/>
        <w:bidi w:val="0"/>
        <w:ind w:left="720" w:hanging="720"/>
        <w:jc w:val="left"/>
        <w:rPr>
          <w:rtl/>
        </w:rPr>
      </w:pPr>
      <w:r w:rsidRPr="00F02C5F">
        <w:rPr>
          <w:rtl/>
        </w:rPr>
        <w:t>4.</w:t>
      </w:r>
      <w:r w:rsidRPr="00F02C5F">
        <w:rPr>
          <w:rtl/>
        </w:rPr>
        <w:tab/>
      </w:r>
      <w:r w:rsidRPr="00F02C5F">
        <w:t xml:space="preserve">Baek, H., et al. </w:t>
      </w:r>
      <w:r w:rsidRPr="00F02C5F">
        <w:rPr>
          <w:i/>
        </w:rPr>
        <w:t>A model for detecting cryptocurrency transactions with discernible purpose</w:t>
      </w:r>
      <w:r w:rsidRPr="00F02C5F">
        <w:t xml:space="preserve">. in </w:t>
      </w:r>
      <w:r w:rsidRPr="00F02C5F">
        <w:rPr>
          <w:i/>
        </w:rPr>
        <w:t>2019 Eleventh International Conference on Ubiquitous and Future Networks (ICUFN)</w:t>
      </w:r>
      <w:r w:rsidRPr="00F02C5F">
        <w:t>. 2019. IEEE</w:t>
      </w:r>
      <w:r w:rsidRPr="00F02C5F">
        <w:rPr>
          <w:rtl/>
        </w:rPr>
        <w:t>.</w:t>
      </w:r>
    </w:p>
    <w:p w14:paraId="5320412B" w14:textId="77777777" w:rsidR="00F02C5F" w:rsidRPr="00F02C5F" w:rsidRDefault="00F02C5F" w:rsidP="006D0AC6">
      <w:pPr>
        <w:pStyle w:val="EndNoteBibliography"/>
        <w:bidi w:val="0"/>
        <w:ind w:left="720" w:hanging="720"/>
        <w:jc w:val="left"/>
        <w:rPr>
          <w:rtl/>
        </w:rPr>
      </w:pPr>
      <w:r w:rsidRPr="00F02C5F">
        <w:rPr>
          <w:rtl/>
        </w:rPr>
        <w:t>5.</w:t>
      </w:r>
      <w:r w:rsidRPr="00F02C5F">
        <w:rPr>
          <w:rtl/>
        </w:rPr>
        <w:tab/>
      </w:r>
      <w:r w:rsidRPr="00F02C5F">
        <w:t xml:space="preserve">Du, H., et al. </w:t>
      </w:r>
      <w:r w:rsidRPr="00F02C5F">
        <w:rPr>
          <w:i/>
        </w:rPr>
        <w:t>Malicious Transaction Identification in Digital Currency via Federated Graph Deep Learning</w:t>
      </w:r>
      <w:r w:rsidRPr="00F02C5F">
        <w:t xml:space="preserve">. in </w:t>
      </w:r>
      <w:r w:rsidRPr="00F02C5F">
        <w:rPr>
          <w:i/>
        </w:rPr>
        <w:t>IEEE INFOCOM 2022-IEEE Conference on Computer Communications Workshops (INFOCOM WKSHPS)</w:t>
      </w:r>
      <w:r w:rsidRPr="00F02C5F">
        <w:t>. 2022. IEEE</w:t>
      </w:r>
      <w:r w:rsidRPr="00F02C5F">
        <w:rPr>
          <w:rtl/>
        </w:rPr>
        <w:t>.</w:t>
      </w:r>
    </w:p>
    <w:p w14:paraId="6A291829" w14:textId="77777777" w:rsidR="00F02C5F" w:rsidRPr="00F02C5F" w:rsidRDefault="00F02C5F" w:rsidP="006D0AC6">
      <w:pPr>
        <w:pStyle w:val="EndNoteBibliography"/>
        <w:bidi w:val="0"/>
        <w:ind w:left="720" w:hanging="720"/>
        <w:jc w:val="left"/>
        <w:rPr>
          <w:rtl/>
        </w:rPr>
      </w:pPr>
      <w:r w:rsidRPr="00F02C5F">
        <w:rPr>
          <w:rtl/>
        </w:rPr>
        <w:t>6.</w:t>
      </w:r>
      <w:r w:rsidRPr="00F02C5F">
        <w:rPr>
          <w:rtl/>
        </w:rPr>
        <w:tab/>
      </w:r>
      <w:r w:rsidRPr="00F02C5F">
        <w:t xml:space="preserve">Lokhava, M., et al. </w:t>
      </w:r>
      <w:r w:rsidRPr="00F02C5F">
        <w:rPr>
          <w:i/>
        </w:rPr>
        <w:t>Fast and secure global payments with stellar</w:t>
      </w:r>
      <w:r w:rsidRPr="00F02C5F">
        <w:t xml:space="preserve">. in </w:t>
      </w:r>
      <w:r w:rsidRPr="00F02C5F">
        <w:rPr>
          <w:i/>
        </w:rPr>
        <w:t>Proceedings of the 27th ACM Symposium on Operating Systems Principles</w:t>
      </w:r>
      <w:r w:rsidRPr="00F02C5F">
        <w:t>. 2019</w:t>
      </w:r>
      <w:r w:rsidRPr="00F02C5F">
        <w:rPr>
          <w:rtl/>
        </w:rPr>
        <w:t>.</w:t>
      </w:r>
    </w:p>
    <w:p w14:paraId="5CF86DDF" w14:textId="77777777" w:rsidR="00F02C5F" w:rsidRPr="00F02C5F" w:rsidRDefault="00F02C5F" w:rsidP="006D0AC6">
      <w:pPr>
        <w:pStyle w:val="EndNoteBibliography"/>
        <w:bidi w:val="0"/>
        <w:ind w:left="720" w:hanging="720"/>
        <w:jc w:val="left"/>
        <w:rPr>
          <w:rtl/>
        </w:rPr>
      </w:pPr>
      <w:r w:rsidRPr="00F02C5F">
        <w:rPr>
          <w:rtl/>
        </w:rPr>
        <w:t>7.</w:t>
      </w:r>
      <w:r w:rsidRPr="00F02C5F">
        <w:rPr>
          <w:rtl/>
        </w:rPr>
        <w:tab/>
      </w:r>
      <w:r w:rsidRPr="00F02C5F">
        <w:t xml:space="preserve">Larriba-Pey, J.L., N. Martínez-Bazán, and D. Domínguez-Sal, </w:t>
      </w:r>
      <w:r w:rsidRPr="00F02C5F">
        <w:rPr>
          <w:i/>
        </w:rPr>
        <w:t>Introduction to graph databases</w:t>
      </w:r>
      <w:r w:rsidRPr="00F02C5F">
        <w:t xml:space="preserve">, in </w:t>
      </w:r>
      <w:r w:rsidRPr="00F02C5F">
        <w:rPr>
          <w:i/>
        </w:rPr>
        <w:t>Reasoning Web International Summer School</w:t>
      </w:r>
      <w:r w:rsidRPr="00F02C5F">
        <w:t>. 2014, Springer. p. 171-194</w:t>
      </w:r>
      <w:r w:rsidRPr="00F02C5F">
        <w:rPr>
          <w:rtl/>
        </w:rPr>
        <w:t>.</w:t>
      </w:r>
    </w:p>
    <w:p w14:paraId="2F3290C5" w14:textId="4590BEE7" w:rsidR="00280D9B" w:rsidRPr="007D2BFA" w:rsidRDefault="00C91351" w:rsidP="006D0AC6">
      <w:pPr>
        <w:bidi w:val="0"/>
        <w:rPr>
          <w:rFonts w:cs="B Zar"/>
          <w:b/>
          <w:bCs/>
          <w:sz w:val="32"/>
          <w:szCs w:val="32"/>
          <w:rtl/>
          <w:lang w:bidi="fa-IR"/>
        </w:rPr>
      </w:pPr>
      <w:r>
        <w:rPr>
          <w:rFonts w:cs="B Zar"/>
          <w:b/>
          <w:bCs/>
          <w:sz w:val="32"/>
          <w:szCs w:val="32"/>
          <w:rtl/>
          <w:lang w:bidi="fa-IR"/>
        </w:rPr>
        <w:fldChar w:fldCharType="end"/>
      </w:r>
    </w:p>
    <w:sectPr w:rsidR="00280D9B" w:rsidRPr="007D2BFA" w:rsidSect="000315C1">
      <w:headerReference w:type="default" r:id="rId43"/>
      <w:footerReference w:type="default" r:id="rId44"/>
      <w:footnotePr>
        <w:numRestart w:val="eachPage"/>
      </w:footnotePr>
      <w:pgSz w:w="11906" w:h="16838" w:code="9"/>
      <w:pgMar w:top="2268" w:right="2268" w:bottom="2268" w:left="1701" w:header="851" w:footer="1418" w:gutter="0"/>
      <w:pgNumType w:start="1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A457A7" w14:textId="77777777" w:rsidR="0094608A" w:rsidRDefault="0094608A">
      <w:r>
        <w:separator/>
      </w:r>
    </w:p>
  </w:endnote>
  <w:endnote w:type="continuationSeparator" w:id="0">
    <w:p w14:paraId="4E9D477B" w14:textId="77777777" w:rsidR="0094608A" w:rsidRDefault="0094608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Titr">
    <w:charset w:val="B2"/>
    <w:family w:val="auto"/>
    <w:pitch w:val="variable"/>
    <w:sig w:usb0="00002001" w:usb1="80000000" w:usb2="00000008" w:usb3="00000000" w:csb0="00000040" w:csb1="00000000"/>
    <w:embedRegular r:id="rId1" w:fontKey="{F9C08208-362D-4B4B-AE9A-36B43FE0B5AD}"/>
    <w:embedBold r:id="rId2" w:fontKey="{D2061C37-5852-48D7-8189-A9EA32CDB8FC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3" w:fontKey="{89ABE72F-1E1D-487C-BE8A-7E063821D5AB}"/>
    <w:embedBold r:id="rId4" w:fontKey="{52CCF504-9366-4620-8976-167561C87E0F}"/>
  </w:font>
  <w:font w:name="B Traffic"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Yagut">
    <w:altName w:val="Arial"/>
    <w:charset w:val="B2"/>
    <w:family w:val="auto"/>
    <w:pitch w:val="variable"/>
    <w:sig w:usb0="00002001" w:usb1="80000000" w:usb2="00000008" w:usb3="00000000" w:csb0="00000040" w:csb1="00000000"/>
  </w:font>
  <w:font w:name="B Mitra">
    <w:charset w:val="B2"/>
    <w:family w:val="auto"/>
    <w:pitch w:val="variable"/>
    <w:sig w:usb0="00002001" w:usb1="80000000" w:usb2="00000008" w:usb3="00000000" w:csb0="00000040" w:csb1="00000000"/>
    <w:embedRegular r:id="rId5" w:fontKey="{5D9A1769-425C-4901-9038-C746266F4ED9}"/>
    <w:embedBold r:id="rId6" w:fontKey="{200C2B72-3814-4FEA-9687-3493CE7EC651}"/>
  </w:font>
  <w:font w:name="B Yagut">
    <w:charset w:val="B2"/>
    <w:family w:val="auto"/>
    <w:pitch w:val="variable"/>
    <w:sig w:usb0="00002001" w:usb1="80000000" w:usb2="00000008" w:usb3="00000000" w:csb0="00000040" w:csb1="00000000"/>
    <w:embedRegular r:id="rId7" w:fontKey="{004665A3-F119-4082-81B4-39E2112056B2}"/>
    <w:embedBold r:id="rId8" w:fontKey="{A10B4A13-4133-470C-B1F1-78518E661009}"/>
  </w:font>
  <w:font w:name="AGA Arabesque">
    <w:charset w:val="02"/>
    <w:family w:val="auto"/>
    <w:pitch w:val="variable"/>
    <w:sig w:usb0="00000000" w:usb1="10000000" w:usb2="00000000" w:usb3="00000000" w:csb0="80000000" w:csb1="00000000"/>
    <w:embedRegular r:id="rId9" w:fontKey="{6933B88B-041E-4FBD-B231-15B9C846B3EE}"/>
  </w:font>
  <w:font w:name="B Zar">
    <w:charset w:val="B2"/>
    <w:family w:val="auto"/>
    <w:pitch w:val="variable"/>
    <w:sig w:usb0="00002001" w:usb1="80000000" w:usb2="00000008" w:usb3="00000000" w:csb0="00000040" w:csb1="00000000"/>
    <w:embedRegular r:id="rId10" w:fontKey="{9AA956AE-8403-45E0-A9CE-CC9C342FF0FD}"/>
    <w:embedBold r:id="rId11" w:fontKey="{4ED44843-443F-4839-86C0-BB2C501042C7}"/>
  </w:font>
  <w:font w:name="2  Titr">
    <w:altName w:val="Arial"/>
    <w:charset w:val="B2"/>
    <w:family w:val="auto"/>
    <w:pitch w:val="variable"/>
    <w:sig w:usb0="00002001" w:usb1="80000000" w:usb2="00000008" w:usb3="00000000" w:csb0="00000040" w:csb1="00000000"/>
  </w:font>
  <w:font w:name="B Farnaz">
    <w:charset w:val="B2"/>
    <w:family w:val="auto"/>
    <w:pitch w:val="variable"/>
    <w:sig w:usb0="00002001" w:usb1="80000000" w:usb2="00000008" w:usb3="00000000" w:csb0="00000040" w:csb1="00000000"/>
    <w:embedRegular r:id="rId12" w:fontKey="{2CCA7A63-D694-42FA-B13E-0C1568F92BBA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12D0A91E-ECCE-487A-8541-B950E2ABA6BF}"/>
    <w:embedBold r:id="rId14" w:fontKey="{A941539B-1B0E-4C92-8559-94B1CD6FFC13}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15" w:fontKey="{42805C4E-A49E-4D2C-8065-5C7DF6314FAF}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6" w:fontKey="{4E75CE6C-2A28-4DC9-BEBE-FFBEE069ABCD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C385D0" w14:textId="77777777" w:rsidR="007F095F" w:rsidRDefault="007F095F" w:rsidP="00367AE5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06F13729" w14:textId="77777777" w:rsidR="007F095F" w:rsidRDefault="007F095F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4F6FC6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11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5C7FCD9A" w14:textId="77777777" w:rsidR="007F095F" w:rsidRDefault="007F095F">
    <w:pPr>
      <w:pStyle w:val="Footer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6E308D" w14:textId="77777777" w:rsidR="007F095F" w:rsidRDefault="007F095F">
    <w:pPr>
      <w:pStyle w:val="Foo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FC0EA9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14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5DCB3927" w14:textId="77777777" w:rsidR="007F095F" w:rsidRDefault="007F095F">
    <w:pPr>
      <w:pStyle w:val="Footer"/>
    </w:pP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2EFAAE" w14:textId="77777777" w:rsidR="007F095F" w:rsidRDefault="007F095F">
    <w:pPr>
      <w:pStyle w:val="Footer"/>
    </w:pPr>
  </w:p>
</w:ftr>
</file>

<file path=word/footer1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BE68CC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29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22C70738" w14:textId="77777777" w:rsidR="007F095F" w:rsidRDefault="007F095F">
    <w:pPr>
      <w:pStyle w:val="Footer"/>
    </w:pPr>
  </w:p>
</w:ftr>
</file>

<file path=word/footer1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A63DCB" w14:textId="77777777" w:rsidR="007F095F" w:rsidRDefault="007F095F">
    <w:pPr>
      <w:pStyle w:val="Footer"/>
    </w:pPr>
  </w:p>
</w:ftr>
</file>

<file path=word/footer1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4FCD5" w14:textId="77777777" w:rsidR="007F095F" w:rsidRDefault="007F095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8078EB" w14:textId="77777777" w:rsidR="007F095F" w:rsidRPr="00166CB3" w:rsidRDefault="007F095F" w:rsidP="00C6681D">
    <w:pPr>
      <w:pStyle w:val="Footer"/>
      <w:framePr w:w="1437" w:wrap="around" w:vAnchor="text" w:hAnchor="page" w:x="4946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 w:hint="eastAsia"/>
        <w:noProof/>
        <w:sz w:val="28"/>
        <w:szCs w:val="28"/>
        <w:rtl/>
      </w:rPr>
      <w:t>خ‌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78AB9A5F" w14:textId="77777777" w:rsidR="007F095F" w:rsidRDefault="007F095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E79AB8" w14:textId="77777777" w:rsidR="007F095F" w:rsidRDefault="007F095F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B2036B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2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7E39DDFC" w14:textId="77777777" w:rsidR="007F095F" w:rsidRDefault="007F095F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6A1FC2" w14:textId="77777777" w:rsidR="007F095F" w:rsidRDefault="007F095F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343ED6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5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725B8A61" w14:textId="77777777" w:rsidR="007F095F" w:rsidRDefault="007F095F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0BDD5F" w14:textId="77777777" w:rsidR="007F095F" w:rsidRDefault="007F095F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61CA5F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8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369D50CA" w14:textId="77777777" w:rsidR="007F095F" w:rsidRDefault="007F095F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D39359" w14:textId="77777777" w:rsidR="007F095F" w:rsidRDefault="007F095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835AD6" w14:textId="77777777" w:rsidR="0094608A" w:rsidRDefault="0094608A" w:rsidP="00164D71">
      <w:pPr>
        <w:spacing w:before="500" w:after="100"/>
      </w:pPr>
      <w:r>
        <w:separator/>
      </w:r>
    </w:p>
  </w:footnote>
  <w:footnote w:type="continuationSeparator" w:id="0">
    <w:p w14:paraId="69B5EE99" w14:textId="77777777" w:rsidR="0094608A" w:rsidRDefault="0094608A">
      <w:r>
        <w:continuationSeparator/>
      </w:r>
    </w:p>
  </w:footnote>
  <w:footnote w:type="continuationNotice" w:id="1">
    <w:p w14:paraId="2A95BA00" w14:textId="77777777" w:rsidR="0094608A" w:rsidRDefault="0094608A">
      <w:pPr>
        <w:rPr>
          <w:lang w:bidi="fa-IR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41F256" w14:textId="77777777" w:rsidR="007F095F" w:rsidRPr="00EE1748" w:rsidRDefault="007F095F" w:rsidP="00EE1748">
    <w:pPr>
      <w:pStyle w:val="Header"/>
      <w:rPr>
        <w:rtl/>
      </w:rPr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3E8ED7" w14:textId="77777777" w:rsidR="007F095F" w:rsidRPr="00EE1748" w:rsidRDefault="007F095F" w:rsidP="00EE1748">
    <w:pPr>
      <w:pStyle w:val="Header"/>
      <w:rPr>
        <w:rtl/>
      </w:rPr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B477FA" w14:textId="1DFCEFF5" w:rsidR="007F095F" w:rsidRPr="004201C1" w:rsidRDefault="00333DF7" w:rsidP="004201C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B619CDF" wp14:editId="47443047">
              <wp:simplePos x="0" y="0"/>
              <wp:positionH relativeFrom="column">
                <wp:posOffset>-146685</wp:posOffset>
              </wp:positionH>
              <wp:positionV relativeFrom="paragraph">
                <wp:posOffset>-118110</wp:posOffset>
              </wp:positionV>
              <wp:extent cx="3657600" cy="352425"/>
              <wp:effectExtent l="0" t="3175" r="0" b="0"/>
              <wp:wrapNone/>
              <wp:docPr id="405084057" name="Text Box 13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57600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EC772A2" w14:textId="0C6D6EC7" w:rsidR="004201C1" w:rsidRPr="00333DF7" w:rsidRDefault="004201C1" w:rsidP="004201C1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begin"/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STYLEREF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 فصل  \*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MERGEFORMAT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separate"/>
                          </w:r>
                          <w:r w:rsidR="00CF7DDC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نت</w:t>
                          </w:r>
                          <w:r w:rsidR="00CF7DDC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="00CF7DDC">
                            <w:rPr>
                              <w:rFonts w:cs="B Farnaz" w:hint="eastAsia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جه</w:t>
                          </w:r>
                          <w:r w:rsidR="00CF7DDC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 xml:space="preserve"> گ</w:t>
                          </w:r>
                          <w:r w:rsidR="00CF7DDC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="00CF7DDC">
                            <w:rPr>
                              <w:rFonts w:cs="B Farnaz" w:hint="eastAsia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ر</w:t>
                          </w:r>
                          <w:r w:rsidR="00CF7DDC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3B619CDF" id="_x0000_t202" coordsize="21600,21600" o:spt="202" path="m,l,21600r21600,l21600,xe">
              <v:stroke joinstyle="miter"/>
              <v:path gradientshapeok="t" o:connecttype="rect"/>
            </v:shapetype>
            <v:shape id="Text Box 130" o:spid="_x0000_s1034" type="#_x0000_t202" style="position:absolute;left:0;text-align:left;margin-left:-11.55pt;margin-top:-9.3pt;width:4in;height:27.7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" filled="f" stroked="f">
              <v:textbox inset="0,0,0,0">
                <w:txbxContent>
                  <w:p w14:paraId="4EC772A2" w14:textId="0C6D6EC7" w:rsidR="004201C1" w:rsidRPr="00333DF7" w:rsidRDefault="004201C1" w:rsidP="004201C1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begin"/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STYLEREF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 فصل  \*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MERGEFORMAT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separate"/>
                    </w:r>
                    <w:r w:rsidR="00CF7DDC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نت</w:t>
                    </w:r>
                    <w:r w:rsidR="00CF7DDC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="00CF7DDC">
                      <w:rPr>
                        <w:rFonts w:cs="B Farnaz" w:hint="eastAsia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جه</w:t>
                    </w:r>
                    <w:r w:rsidR="00CF7DDC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 xml:space="preserve"> گ</w:t>
                    </w:r>
                    <w:r w:rsidR="00CF7DDC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="00CF7DDC">
                      <w:rPr>
                        <w:rFonts w:cs="B Farnaz" w:hint="eastAsia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ر</w:t>
                    </w:r>
                    <w:r w:rsidR="00CF7DDC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2ACBEA2F" wp14:editId="4097028B">
              <wp:simplePos x="0" y="0"/>
              <wp:positionH relativeFrom="column">
                <wp:posOffset>-228600</wp:posOffset>
              </wp:positionH>
              <wp:positionV relativeFrom="paragraph">
                <wp:posOffset>43180</wp:posOffset>
              </wp:positionV>
              <wp:extent cx="5486400" cy="146685"/>
              <wp:effectExtent l="13335" t="12065" r="5715" b="12700"/>
              <wp:wrapNone/>
              <wp:docPr id="1159387743" name="Rectangle 12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46685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1CC3D41B" w14:textId="77777777" w:rsidR="003023AD" w:rsidRPr="00FC2BD0" w:rsidRDefault="004201C1" w:rsidP="003023AD">
                          <w:pPr>
                            <w:spacing w:line="192" w:lineRule="auto"/>
                            <w:rPr>
                              <w:rFonts w:cs="B Nazanin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  <w:r w:rsidRPr="003B519C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</w:rPr>
                            <w:t xml:space="preserve"> 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مدل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</w:t>
                          </w:r>
                          <w:r w:rsidR="003023AD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وین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برا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تجز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ه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و تحل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ل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زنج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ره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کاربران در بلاک چ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218B40F5" w14:textId="1FACCEAD" w:rsidR="004201C1" w:rsidRPr="003B519C" w:rsidRDefault="004201C1" w:rsidP="004201C1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ACBEA2F" id="Rectangle 129" o:spid="_x0000_s1035" style="position:absolute;left:0;text-align:left;margin-left:-18pt;margin-top:3.4pt;width:6in;height:11.5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" fillcolor="#f5f5f5" strokeweight=".5pt">
              <v:fill color2="black" rotate="t" angle="90" focus="100%" type="gradient"/>
              <v:textbox inset="0,0,0,0">
                <w:txbxContent>
                  <w:p w14:paraId="1CC3D41B" w14:textId="77777777" w:rsidR="003023AD" w:rsidRPr="00FC2BD0" w:rsidRDefault="004201C1" w:rsidP="003023AD">
                    <w:pPr>
                      <w:spacing w:line="192" w:lineRule="auto"/>
                      <w:rPr>
                        <w:rFonts w:cs="B Nazanin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  <w:r w:rsidRPr="003B519C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</w:rPr>
                      <w:t xml:space="preserve"> 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مدل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</w:t>
                    </w:r>
                    <w:r w:rsidR="003023AD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وین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برا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تجز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ه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و تحل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ل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زنج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ره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روابط حساب ها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کاربران در بلاک چ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ستلار</w:t>
                    </w:r>
                  </w:p>
                  <w:p w14:paraId="218B40F5" w14:textId="1FACCEAD" w:rsidR="004201C1" w:rsidRPr="003B519C" w:rsidRDefault="004201C1" w:rsidP="004201C1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D500A6" w14:textId="77777777" w:rsidR="007F095F" w:rsidRPr="00EE1748" w:rsidRDefault="007F095F" w:rsidP="00EE1748">
    <w:pPr>
      <w:pStyle w:val="Header"/>
      <w:rPr>
        <w:rtl/>
      </w:rPr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086289" w14:textId="1360C478" w:rsidR="007F095F" w:rsidRPr="00F717A2" w:rsidRDefault="00333DF7" w:rsidP="00F717A2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6BE3D860" wp14:editId="728FD810">
              <wp:simplePos x="0" y="0"/>
              <wp:positionH relativeFrom="column">
                <wp:posOffset>-146685</wp:posOffset>
              </wp:positionH>
              <wp:positionV relativeFrom="paragraph">
                <wp:posOffset>-118110</wp:posOffset>
              </wp:positionV>
              <wp:extent cx="3657600" cy="352425"/>
              <wp:effectExtent l="0" t="3175" r="0" b="0"/>
              <wp:wrapNone/>
              <wp:docPr id="687307169" name="Text Box 14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57600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AED4E1C" w14:textId="6E3D375F" w:rsidR="00F717A2" w:rsidRPr="00333DF7" w:rsidRDefault="00F717A2" w:rsidP="00F717A2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begin"/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STYLEREF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 فصل  \*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MERGEFORMAT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separate"/>
                          </w:r>
                          <w:r w:rsidR="00CF7DDC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جمع بند</w:t>
                          </w:r>
                          <w:r w:rsidR="00CF7DDC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6BE3D860" id="_x0000_t202" coordsize="21600,21600" o:spt="202" path="m,l,21600r21600,l21600,xe">
              <v:stroke joinstyle="miter"/>
              <v:path gradientshapeok="t" o:connecttype="rect"/>
            </v:shapetype>
            <v:shape id="Text Box 140" o:spid="_x0000_s1036" type="#_x0000_t202" style="position:absolute;left:0;text-align:left;margin-left:-11.55pt;margin-top:-9.3pt;width:4in;height:27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" filled="f" stroked="f">
              <v:textbox inset="0,0,0,0">
                <w:txbxContent>
                  <w:p w14:paraId="3AED4E1C" w14:textId="6E3D375F" w:rsidR="00F717A2" w:rsidRPr="00333DF7" w:rsidRDefault="00F717A2" w:rsidP="00F717A2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begin"/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STYLEREF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 فصل  \*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MERGEFORMAT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separate"/>
                    </w:r>
                    <w:r w:rsidR="00CF7DDC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جمع بند</w:t>
                    </w:r>
                    <w:r w:rsidR="00CF7DDC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1EF0C9C5" wp14:editId="0FF2E1BD">
              <wp:simplePos x="0" y="0"/>
              <wp:positionH relativeFrom="column">
                <wp:posOffset>-228600</wp:posOffset>
              </wp:positionH>
              <wp:positionV relativeFrom="paragraph">
                <wp:posOffset>43180</wp:posOffset>
              </wp:positionV>
              <wp:extent cx="5486400" cy="146685"/>
              <wp:effectExtent l="13335" t="12065" r="5715" b="12700"/>
              <wp:wrapNone/>
              <wp:docPr id="791505890" name="Rectangle 13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46685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B7C8684" w14:textId="77777777" w:rsidR="003023AD" w:rsidRPr="00FC2BD0" w:rsidRDefault="00F717A2" w:rsidP="003023AD">
                          <w:pPr>
                            <w:spacing w:line="192" w:lineRule="auto"/>
                            <w:rPr>
                              <w:rFonts w:cs="B Nazanin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  <w:r w:rsidRPr="003B519C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</w:rPr>
                            <w:t xml:space="preserve"> 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مدل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</w:t>
                          </w:r>
                          <w:r w:rsidR="003023AD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وین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برا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تجز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ه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و تحل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ل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زنج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ره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کاربران در بلاک چ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1E98F9AA" w14:textId="03415843" w:rsidR="00F717A2" w:rsidRPr="003B519C" w:rsidRDefault="00F717A2" w:rsidP="00F717A2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EF0C9C5" id="Rectangle 139" o:spid="_x0000_s1037" style="position:absolute;left:0;text-align:left;margin-left:-18pt;margin-top:3.4pt;width:6in;height:11.5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" fillcolor="#f5f5f5" strokeweight=".5pt">
              <v:fill color2="black" rotate="t" angle="90" focus="100%" type="gradient"/>
              <v:textbox inset="0,0,0,0">
                <w:txbxContent>
                  <w:p w14:paraId="4B7C8684" w14:textId="77777777" w:rsidR="003023AD" w:rsidRPr="00FC2BD0" w:rsidRDefault="00F717A2" w:rsidP="003023AD">
                    <w:pPr>
                      <w:spacing w:line="192" w:lineRule="auto"/>
                      <w:rPr>
                        <w:rFonts w:cs="B Nazanin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  <w:r w:rsidRPr="003B519C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</w:rPr>
                      <w:t xml:space="preserve"> 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مدل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</w:t>
                    </w:r>
                    <w:r w:rsidR="003023AD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وین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برا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تجز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ه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و تحل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ل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زنج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ره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روابط حساب ها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کاربران در بلاک چ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ستلار</w:t>
                    </w:r>
                  </w:p>
                  <w:p w14:paraId="1E98F9AA" w14:textId="03415843" w:rsidR="00F717A2" w:rsidRPr="003B519C" w:rsidRDefault="00F717A2" w:rsidP="00F717A2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AECCF2" w14:textId="77777777" w:rsidR="007F095F" w:rsidRPr="00BF7795" w:rsidRDefault="007F095F" w:rsidP="00BF7795">
    <w:pPr>
      <w:pStyle w:val="Header"/>
      <w:rPr>
        <w:rtl/>
      </w:rPr>
    </w:pPr>
  </w:p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576ED8" w14:textId="77777777" w:rsidR="007F095F" w:rsidRDefault="007F095F">
    <w:pPr>
      <w:pStyle w:val="Header"/>
      <w:rPr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5D5FEC" w14:textId="77777777" w:rsidR="007F095F" w:rsidRPr="00EE1748" w:rsidRDefault="007F095F" w:rsidP="00EE1748">
    <w:pPr>
      <w:pStyle w:val="Header"/>
      <w:rPr>
        <w:rtl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13CFF0" w14:textId="605EAF39" w:rsidR="007F095F" w:rsidRPr="004201C1" w:rsidRDefault="00333DF7" w:rsidP="004201C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4144" behindDoc="0" locked="0" layoutInCell="1" allowOverlap="1" wp14:anchorId="048F4EB7" wp14:editId="165545AD">
              <wp:simplePos x="0" y="0"/>
              <wp:positionH relativeFrom="column">
                <wp:posOffset>-228600</wp:posOffset>
              </wp:positionH>
              <wp:positionV relativeFrom="paragraph">
                <wp:posOffset>40005</wp:posOffset>
              </wp:positionV>
              <wp:extent cx="5486400" cy="194310"/>
              <wp:effectExtent l="13335" t="8890" r="5715" b="6350"/>
              <wp:wrapNone/>
              <wp:docPr id="771526211" name="Rectangle 12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94310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16795DD1" w14:textId="68BEC26B" w:rsidR="007942CA" w:rsidRPr="007942CA" w:rsidRDefault="004201C1" w:rsidP="007942CA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  <w:r w:rsidRPr="004A43A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</w:rPr>
                            <w:t xml:space="preserve">  </w:t>
                          </w:r>
                          <w:r w:rsidR="007942CA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مدل</w:t>
                          </w:r>
                          <w:r w:rsidR="007942CA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7942CA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</w:t>
                          </w:r>
                          <w:r w:rsidR="003023AD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وین</w:t>
                          </w:r>
                          <w:r w:rsidR="007942CA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برا</w:t>
                          </w:r>
                          <w:r w:rsidR="007942CA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7942CA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تجز</w:t>
                          </w:r>
                          <w:r w:rsidR="007942CA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7942CA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ه</w:t>
                          </w:r>
                          <w:r w:rsidR="007942CA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و تحل</w:t>
                          </w:r>
                          <w:r w:rsidR="007942CA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7942CA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ل</w:t>
                          </w:r>
                          <w:r w:rsidR="007942CA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زنج</w:t>
                          </w:r>
                          <w:r w:rsidR="007942CA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7942CA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ره</w:t>
                          </w:r>
                          <w:r w:rsidR="007942CA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</w:t>
                          </w:r>
                          <w:r w:rsidR="007942CA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7942CA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="007942CA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7942CA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کاربران در بلاک چ</w:t>
                          </w:r>
                          <w:r w:rsidR="007942CA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7942CA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</w:t>
                          </w:r>
                          <w:r w:rsidR="007942CA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4910C6D5" w14:textId="77777777" w:rsidR="004201C1" w:rsidRPr="007942CA" w:rsidRDefault="004201C1" w:rsidP="004201C1">
                          <w:pPr>
                            <w:spacing w:line="192" w:lineRule="auto"/>
                            <w:rPr>
                              <w:rFonts w:cs="B Nazanin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48F4EB7" id="Rectangle 123" o:spid="_x0000_s1026" style="position:absolute;left:0;text-align:left;margin-left:-18pt;margin-top:3.15pt;width:6in;height:15.3pt;z-index:251654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" fillcolor="#f5f5f5" strokeweight=".5pt">
              <v:fill color2="black" rotate="t" angle="90" focus="100%" type="gradient"/>
              <v:textbox inset="0,0,0,0">
                <w:txbxContent>
                  <w:p w14:paraId="16795DD1" w14:textId="68BEC26B" w:rsidR="007942CA" w:rsidRPr="007942CA" w:rsidRDefault="004201C1" w:rsidP="007942CA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  <w:r w:rsidRPr="004A43A1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</w:rPr>
                      <w:t xml:space="preserve">  </w:t>
                    </w:r>
                    <w:r w:rsidR="007942CA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مدل</w:t>
                    </w:r>
                    <w:r w:rsidR="007942CA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7942CA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</w:t>
                    </w:r>
                    <w:r w:rsidR="003023AD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وین</w:t>
                    </w:r>
                    <w:r w:rsidR="007942CA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برا</w:t>
                    </w:r>
                    <w:r w:rsidR="007942CA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7942CA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تجز</w:t>
                    </w:r>
                    <w:r w:rsidR="007942CA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7942CA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ه</w:t>
                    </w:r>
                    <w:r w:rsidR="007942CA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و تحل</w:t>
                    </w:r>
                    <w:r w:rsidR="007942CA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7942CA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ل</w:t>
                    </w:r>
                    <w:r w:rsidR="007942CA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زنج</w:t>
                    </w:r>
                    <w:r w:rsidR="007942CA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7942CA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ره</w:t>
                    </w:r>
                    <w:r w:rsidR="007942CA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</w:t>
                    </w:r>
                    <w:r w:rsidR="007942CA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7942CA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روابط حساب ها</w:t>
                    </w:r>
                    <w:r w:rsidR="007942CA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7942CA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کاربران در بلاک چ</w:t>
                    </w:r>
                    <w:r w:rsidR="007942CA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7942CA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</w:t>
                    </w:r>
                    <w:r w:rsidR="007942CA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ستلار</w:t>
                    </w:r>
                  </w:p>
                  <w:p w14:paraId="4910C6D5" w14:textId="77777777" w:rsidR="004201C1" w:rsidRPr="007942CA" w:rsidRDefault="004201C1" w:rsidP="004201C1">
                    <w:pPr>
                      <w:spacing w:line="192" w:lineRule="auto"/>
                      <w:rPr>
                        <w:rFonts w:cs="B Nazanin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55168" behindDoc="0" locked="0" layoutInCell="1" allowOverlap="1" wp14:anchorId="08CB701E" wp14:editId="69F3E7C0">
              <wp:simplePos x="0" y="0"/>
              <wp:positionH relativeFrom="column">
                <wp:posOffset>-146685</wp:posOffset>
              </wp:positionH>
              <wp:positionV relativeFrom="paragraph">
                <wp:posOffset>-118110</wp:posOffset>
              </wp:positionV>
              <wp:extent cx="3657600" cy="352425"/>
              <wp:effectExtent l="0" t="3175" r="0" b="0"/>
              <wp:wrapNone/>
              <wp:docPr id="1733069220" name="Text Box 12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57600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C79DFCA" w14:textId="1C5D2D42" w:rsidR="004201C1" w:rsidRPr="00333DF7" w:rsidRDefault="004201C1" w:rsidP="004201C1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begin"/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STYLEREF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 فصل  \*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MERGEFORMAT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separate"/>
                          </w:r>
                          <w:r w:rsidR="00CF7DDC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مقدمه</w: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8CB701E" id="_x0000_t202" coordsize="21600,21600" o:spt="202" path="m,l,21600r21600,l21600,xe">
              <v:stroke joinstyle="miter"/>
              <v:path gradientshapeok="t" o:connecttype="rect"/>
            </v:shapetype>
            <v:shape id="Text Box 124" o:spid="_x0000_s1027" type="#_x0000_t202" style="position:absolute;left:0;text-align:left;margin-left:-11.55pt;margin-top:-9.3pt;width:4in;height:27.75pt;z-index: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" filled="f" stroked="f">
              <v:textbox inset="0,0,0,0">
                <w:txbxContent>
                  <w:p w14:paraId="1C79DFCA" w14:textId="1C5D2D42" w:rsidR="004201C1" w:rsidRPr="00333DF7" w:rsidRDefault="004201C1" w:rsidP="004201C1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begin"/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STYLEREF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 فصل  \*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MERGEFORMAT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separate"/>
                    </w:r>
                    <w:r w:rsidR="00CF7DDC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مقدمه</w: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B9EF3A" w14:textId="77777777" w:rsidR="007F095F" w:rsidRPr="00EE1748" w:rsidRDefault="007F095F" w:rsidP="00EE1748">
    <w:pPr>
      <w:pStyle w:val="Header"/>
      <w:rPr>
        <w:rtl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F091DE" w14:textId="3CB756BE" w:rsidR="007F095F" w:rsidRPr="00164D71" w:rsidRDefault="00333DF7" w:rsidP="00164D7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2096" behindDoc="0" locked="0" layoutInCell="1" allowOverlap="1" wp14:anchorId="7F98D3C2" wp14:editId="1B984C64">
              <wp:simplePos x="0" y="0"/>
              <wp:positionH relativeFrom="column">
                <wp:posOffset>-238125</wp:posOffset>
              </wp:positionH>
              <wp:positionV relativeFrom="paragraph">
                <wp:posOffset>21590</wp:posOffset>
              </wp:positionV>
              <wp:extent cx="5486400" cy="215900"/>
              <wp:effectExtent l="13335" t="9525" r="5715" b="12700"/>
              <wp:wrapNone/>
              <wp:docPr id="334741667" name="Rectangle 9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215900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15034986" w14:textId="6C9D60B9" w:rsidR="007F095F" w:rsidRPr="00FC2BD0" w:rsidRDefault="007942CA" w:rsidP="00164D71">
                          <w:pPr>
                            <w:spacing w:line="192" w:lineRule="auto"/>
                            <w:rPr>
                              <w:rFonts w:cs="B Nazanin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مدل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</w:t>
                          </w:r>
                          <w:r w:rsidR="003023AD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وین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برا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تجز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ه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و تحل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ل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زنج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ره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کاربران در بلاک چ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F98D3C2" id="Rectangle 99" o:spid="_x0000_s1028" style="position:absolute;left:0;text-align:left;margin-left:-18.75pt;margin-top:1.7pt;width:6in;height:17pt;z-index:251652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" fillcolor="#f5f5f5" strokeweight=".5pt">
              <v:fill color2="black" rotate="t" angle="90" focus="100%" type="gradient"/>
              <v:textbox inset="0,0,0,0">
                <w:txbxContent>
                  <w:p w14:paraId="15034986" w14:textId="6C9D60B9" w:rsidR="007F095F" w:rsidRPr="00FC2BD0" w:rsidRDefault="007942CA" w:rsidP="00164D71">
                    <w:pPr>
                      <w:spacing w:line="192" w:lineRule="auto"/>
                      <w:rPr>
                        <w:rFonts w:cs="B Nazanin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مدل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</w:t>
                    </w:r>
                    <w:r w:rsidR="003023AD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وین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برا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تجز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ه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و تحل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ل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زنج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ره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روابط حساب ها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کاربران در بلاک چ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ستلار</w:t>
                    </w:r>
                  </w:p>
                </w:txbxContent>
              </v:textbox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53120" behindDoc="0" locked="0" layoutInCell="1" allowOverlap="1" wp14:anchorId="2500C7C4" wp14:editId="4ED9526A">
              <wp:simplePos x="0" y="0"/>
              <wp:positionH relativeFrom="column">
                <wp:posOffset>-213360</wp:posOffset>
              </wp:positionH>
              <wp:positionV relativeFrom="paragraph">
                <wp:posOffset>-146685</wp:posOffset>
              </wp:positionV>
              <wp:extent cx="2152650" cy="352425"/>
              <wp:effectExtent l="0" t="3175" r="0" b="0"/>
              <wp:wrapNone/>
              <wp:docPr id="1918728155" name="Text Box 10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152650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67E10B4" w14:textId="6B42BDFC" w:rsidR="007F095F" w:rsidRPr="00333DF7" w:rsidRDefault="007F095F" w:rsidP="00164D71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begin"/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STYLEREF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 فصل  \*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MERGEFORMAT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separate"/>
                          </w:r>
                          <w:r w:rsidR="00CF7DDC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مروري بر منابع مطالعاتي</w: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500C7C4" id="_x0000_t202" coordsize="21600,21600" o:spt="202" path="m,l,21600r21600,l21600,xe">
              <v:stroke joinstyle="miter"/>
              <v:path gradientshapeok="t" o:connecttype="rect"/>
            </v:shapetype>
            <v:shape id="Text Box 100" o:spid="_x0000_s1029" type="#_x0000_t202" style="position:absolute;left:0;text-align:left;margin-left:-16.8pt;margin-top:-11.55pt;width:169.5pt;height:27.75pt;z-index: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" filled="f" stroked="f">
              <v:textbox inset="0,0,0,0">
                <w:txbxContent>
                  <w:p w14:paraId="367E10B4" w14:textId="6B42BDFC" w:rsidR="007F095F" w:rsidRPr="00333DF7" w:rsidRDefault="007F095F" w:rsidP="00164D71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begin"/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STYLEREF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 فصل  \*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MERGEFORMAT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separate"/>
                    </w:r>
                    <w:r w:rsidR="00CF7DDC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مروري بر منابع مطالعاتي</w: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B1A5BF" w14:textId="77777777" w:rsidR="007F095F" w:rsidRPr="00EE1748" w:rsidRDefault="007F095F" w:rsidP="00EE1748">
    <w:pPr>
      <w:pStyle w:val="Header"/>
      <w:rPr>
        <w:rtl/>
      </w:rPr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E87A4B" w14:textId="59F22859" w:rsidR="007F095F" w:rsidRPr="004201C1" w:rsidRDefault="00333DF7" w:rsidP="004201C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29FC81A5" wp14:editId="0BC32F16">
              <wp:simplePos x="0" y="0"/>
              <wp:positionH relativeFrom="column">
                <wp:posOffset>-146685</wp:posOffset>
              </wp:positionH>
              <wp:positionV relativeFrom="paragraph">
                <wp:posOffset>-118110</wp:posOffset>
              </wp:positionV>
              <wp:extent cx="3657600" cy="352425"/>
              <wp:effectExtent l="0" t="3175" r="0" b="0"/>
              <wp:wrapNone/>
              <wp:docPr id="1043166512" name="Text Box 12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57600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2DEBD19F" w14:textId="77777777" w:rsidR="004201C1" w:rsidRPr="00333DF7" w:rsidRDefault="009064A8" w:rsidP="004201C1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 w:hint="cs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روش تحقیق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9FC81A5" id="_x0000_t202" coordsize="21600,21600" o:spt="202" path="m,l,21600r21600,l21600,xe">
              <v:stroke joinstyle="miter"/>
              <v:path gradientshapeok="t" o:connecttype="rect"/>
            </v:shapetype>
            <v:shape id="Text Box 126" o:spid="_x0000_s1030" type="#_x0000_t202" style="position:absolute;left:0;text-align:left;margin-left:-11.55pt;margin-top:-9.3pt;width:4in;height:27.7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" filled="f" stroked="f">
              <v:textbox inset="0,0,0,0">
                <w:txbxContent>
                  <w:p w14:paraId="2DEBD19F" w14:textId="77777777" w:rsidR="004201C1" w:rsidRPr="00333DF7" w:rsidRDefault="009064A8" w:rsidP="004201C1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 w:hint="cs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روش تحقیق</w:t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56192" behindDoc="0" locked="0" layoutInCell="1" allowOverlap="1" wp14:anchorId="57066FCE" wp14:editId="55D7D33C">
              <wp:simplePos x="0" y="0"/>
              <wp:positionH relativeFrom="column">
                <wp:posOffset>-228600</wp:posOffset>
              </wp:positionH>
              <wp:positionV relativeFrom="paragraph">
                <wp:posOffset>43180</wp:posOffset>
              </wp:positionV>
              <wp:extent cx="5486400" cy="146685"/>
              <wp:effectExtent l="13335" t="12065" r="5715" b="12700"/>
              <wp:wrapNone/>
              <wp:docPr id="1075667578" name="Rectangle 12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46685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7F599A75" w14:textId="0D1B2309" w:rsidR="009064A8" w:rsidRPr="00FC2BD0" w:rsidRDefault="009064A8" w:rsidP="009064A8">
                          <w:pPr>
                            <w:spacing w:line="192" w:lineRule="auto"/>
                            <w:rPr>
                              <w:rFonts w:cs="B Nazanin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مدل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</w:t>
                          </w:r>
                          <w:r w:rsidR="003023AD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وین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برا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تجز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ه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و تحل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ل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زنج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ره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کاربران در بلاک چ</w:t>
                          </w:r>
                          <w:r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</w:t>
                          </w:r>
                          <w:r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2B878832" w14:textId="77777777" w:rsidR="004201C1" w:rsidRPr="003B519C" w:rsidRDefault="004201C1" w:rsidP="004201C1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7066FCE" id="Rectangle 125" o:spid="_x0000_s1031" style="position:absolute;left:0;text-align:left;margin-left:-18pt;margin-top:3.4pt;width:6in;height:11.55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" fillcolor="#f5f5f5" strokeweight=".5pt">
              <v:fill color2="black" rotate="t" angle="90" focus="100%" type="gradient"/>
              <v:textbox inset="0,0,0,0">
                <w:txbxContent>
                  <w:p w14:paraId="7F599A75" w14:textId="0D1B2309" w:rsidR="009064A8" w:rsidRPr="00FC2BD0" w:rsidRDefault="009064A8" w:rsidP="009064A8">
                    <w:pPr>
                      <w:spacing w:line="192" w:lineRule="auto"/>
                      <w:rPr>
                        <w:rFonts w:cs="B Nazanin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مدل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</w:t>
                    </w:r>
                    <w:r w:rsidR="003023AD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وین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برا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تجز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ه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و تحل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ل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زنج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ره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روابط حساب ها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کاربران در بلاک چ</w:t>
                    </w:r>
                    <w:r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</w:t>
                    </w:r>
                    <w:r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ستلار</w:t>
                    </w:r>
                  </w:p>
                  <w:p w14:paraId="2B878832" w14:textId="77777777" w:rsidR="004201C1" w:rsidRPr="003B519C" w:rsidRDefault="004201C1" w:rsidP="004201C1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3E1745" w14:textId="77777777" w:rsidR="007F095F" w:rsidRPr="00EE1748" w:rsidRDefault="007F095F" w:rsidP="00EE1748">
    <w:pPr>
      <w:pStyle w:val="Header"/>
      <w:rPr>
        <w:rtl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F2977B" w14:textId="5F6E0FA0" w:rsidR="007F095F" w:rsidRPr="004201C1" w:rsidRDefault="00333DF7" w:rsidP="004201C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2CFC1C03" wp14:editId="2130926C">
              <wp:simplePos x="0" y="0"/>
              <wp:positionH relativeFrom="column">
                <wp:posOffset>-146685</wp:posOffset>
              </wp:positionH>
              <wp:positionV relativeFrom="paragraph">
                <wp:posOffset>-118110</wp:posOffset>
              </wp:positionV>
              <wp:extent cx="3657600" cy="352425"/>
              <wp:effectExtent l="0" t="3175" r="0" b="0"/>
              <wp:wrapNone/>
              <wp:docPr id="336113620" name="Text Box 12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57600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285BDA2E" w14:textId="79C89047" w:rsidR="004201C1" w:rsidRPr="00333DF7" w:rsidRDefault="004201C1" w:rsidP="004201C1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begin"/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STYLEREF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 فصل  \*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MERGEFORMAT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separate"/>
                          </w:r>
                          <w:r w:rsidR="00CF7DDC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مدل پ</w:t>
                          </w:r>
                          <w:r w:rsidR="00CF7DDC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="00CF7DDC">
                            <w:rPr>
                              <w:rFonts w:cs="B Farnaz" w:hint="eastAsia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شنهاد</w:t>
                          </w:r>
                          <w:r w:rsidR="00CF7DDC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CFC1C03" id="_x0000_t202" coordsize="21600,21600" o:spt="202" path="m,l,21600r21600,l21600,xe">
              <v:stroke joinstyle="miter"/>
              <v:path gradientshapeok="t" o:connecttype="rect"/>
            </v:shapetype>
            <v:shape id="Text Box 128" o:spid="_x0000_s1032" type="#_x0000_t202" style="position:absolute;left:0;text-align:left;margin-left:-11.55pt;margin-top:-9.3pt;width:4in;height:27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" filled="f" stroked="f">
              <v:textbox inset="0,0,0,0">
                <w:txbxContent>
                  <w:p w14:paraId="285BDA2E" w14:textId="79C89047" w:rsidR="004201C1" w:rsidRPr="00333DF7" w:rsidRDefault="004201C1" w:rsidP="004201C1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begin"/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STYLEREF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 فصل  \*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MERGEFORMAT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separate"/>
                    </w:r>
                    <w:r w:rsidR="00CF7DDC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مدل پ</w:t>
                    </w:r>
                    <w:r w:rsidR="00CF7DDC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="00CF7DDC">
                      <w:rPr>
                        <w:rFonts w:cs="B Farnaz" w:hint="eastAsia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شنهاد</w:t>
                    </w:r>
                    <w:r w:rsidR="00CF7DDC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5ECB6153" wp14:editId="62289278">
              <wp:simplePos x="0" y="0"/>
              <wp:positionH relativeFrom="column">
                <wp:posOffset>-228600</wp:posOffset>
              </wp:positionH>
              <wp:positionV relativeFrom="paragraph">
                <wp:posOffset>43180</wp:posOffset>
              </wp:positionV>
              <wp:extent cx="5486400" cy="146685"/>
              <wp:effectExtent l="13335" t="12065" r="5715" b="12700"/>
              <wp:wrapNone/>
              <wp:docPr id="1122169057" name="Rectangle 12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46685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7E24AB2" w14:textId="77777777" w:rsidR="003023AD" w:rsidRPr="00FC2BD0" w:rsidRDefault="004201C1" w:rsidP="003023AD">
                          <w:pPr>
                            <w:spacing w:line="192" w:lineRule="auto"/>
                            <w:rPr>
                              <w:rFonts w:cs="B Nazanin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  <w:r w:rsidRPr="003B519C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</w:rPr>
                            <w:t xml:space="preserve">  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مدل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</w:t>
                          </w:r>
                          <w:r w:rsidR="003023AD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وین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برا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تجز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ه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و تحل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ل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زنج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ره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کاربران در بلاک چ</w:t>
                          </w:r>
                          <w:r w:rsidR="003023AD" w:rsidRPr="007942CA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3023AD" w:rsidRPr="007942CA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</w:t>
                          </w:r>
                          <w:r w:rsidR="003023AD" w:rsidRPr="007942CA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01D20E18" w14:textId="1F587791" w:rsidR="004201C1" w:rsidRPr="003B519C" w:rsidRDefault="004201C1" w:rsidP="004201C1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ECB6153" id="Rectangle 127" o:spid="_x0000_s1033" style="position:absolute;left:0;text-align:left;margin-left:-18pt;margin-top:3.4pt;width:6in;height:11.5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" fillcolor="#f5f5f5" strokeweight=".5pt">
              <v:fill color2="black" rotate="t" angle="90" focus="100%" type="gradient"/>
              <v:textbox inset="0,0,0,0">
                <w:txbxContent>
                  <w:p w14:paraId="57E24AB2" w14:textId="77777777" w:rsidR="003023AD" w:rsidRPr="00FC2BD0" w:rsidRDefault="004201C1" w:rsidP="003023AD">
                    <w:pPr>
                      <w:spacing w:line="192" w:lineRule="auto"/>
                      <w:rPr>
                        <w:rFonts w:cs="B Nazanin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  <w:r w:rsidRPr="003B519C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</w:rPr>
                      <w:t xml:space="preserve">  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مدل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</w:t>
                    </w:r>
                    <w:r w:rsidR="003023AD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وین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برا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تجز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ه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و تحل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ل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زنج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ره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روابط حساب ها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کاربران در بلاک چ</w:t>
                    </w:r>
                    <w:r w:rsidR="003023AD" w:rsidRPr="007942CA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3023AD" w:rsidRPr="007942CA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</w:t>
                    </w:r>
                    <w:r w:rsidR="003023AD" w:rsidRPr="007942CA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ستلار</w:t>
                    </w:r>
                  </w:p>
                  <w:p w14:paraId="01D20E18" w14:textId="1F587791" w:rsidR="004201C1" w:rsidRPr="003B519C" w:rsidRDefault="004201C1" w:rsidP="004201C1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630826"/>
    <w:multiLevelType w:val="multilevel"/>
    <w:tmpl w:val="B33C8F2A"/>
    <w:lvl w:ilvl="0">
      <w:start w:val="1"/>
      <w:numFmt w:val="decimal"/>
      <w:suff w:val="nothing"/>
      <w:lvlText w:val="فصل%1 "/>
      <w:lvlJc w:val="left"/>
      <w:pPr>
        <w:ind w:left="68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227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158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68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158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" w15:restartNumberingAfterBreak="0">
    <w:nsid w:val="08556322"/>
    <w:multiLevelType w:val="multilevel"/>
    <w:tmpl w:val="2E447284"/>
    <w:lvl w:ilvl="0">
      <w:start w:val="1"/>
      <w:numFmt w:val="decimal"/>
      <w:suff w:val="nothing"/>
      <w:lvlText w:val="فصل%1 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2" w15:restartNumberingAfterBreak="0">
    <w:nsid w:val="0A8706A6"/>
    <w:multiLevelType w:val="hybridMultilevel"/>
    <w:tmpl w:val="7548D0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EC1E53"/>
    <w:multiLevelType w:val="multilevel"/>
    <w:tmpl w:val="08E82ABE"/>
    <w:lvl w:ilvl="0">
      <w:start w:val="1"/>
      <w:numFmt w:val="decimal"/>
      <w:pStyle w:val="a"/>
      <w:suff w:val="nothing"/>
      <w:lvlText w:val="فصل%1 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a0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pStyle w:val="a1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6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pStyle w:val="a2"/>
      <w:suff w:val="space"/>
      <w:lvlText w:val="%1-%2-%3-%4."/>
      <w:lvlJc w:val="left"/>
      <w:pPr>
        <w:ind w:left="0" w:firstLine="0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arabicAbjad"/>
      <w:suff w:val="space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Restart w:val="1"/>
      <w:pStyle w:val="a3"/>
      <w:suff w:val="space"/>
      <w:lvlText w:val="شکل%1-%6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0"/>
        <w:szCs w:val="24"/>
      </w:rPr>
    </w:lvl>
    <w:lvl w:ilvl="6">
      <w:start w:val="1"/>
      <w:numFmt w:val="decimal"/>
      <w:lvlRestart w:val="1"/>
      <w:pStyle w:val="a4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6"/>
        <w:szCs w:val="30"/>
        <w:lang w:bidi="ar-SA"/>
      </w:rPr>
    </w:lvl>
    <w:lvl w:ilvl="7">
      <w:start w:val="1"/>
      <w:numFmt w:val="decimal"/>
      <w:lvlRestart w:val="1"/>
      <w:pStyle w:val="a5"/>
      <w:suff w:val="space"/>
      <w:lvlText w:val="جدول%1-%8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0"/>
        <w:szCs w:val="24"/>
      </w:rPr>
    </w:lvl>
    <w:lvl w:ilvl="8">
      <w:start w:val="1"/>
      <w:numFmt w:val="lowerRoman"/>
      <w:suff w:val="space"/>
      <w:lvlText w:val="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0BF735BE"/>
    <w:multiLevelType w:val="multilevel"/>
    <w:tmpl w:val="E05CC35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2."/>
      <w:lvlJc w:val="left"/>
      <w:pPr>
        <w:ind w:left="720" w:hanging="360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0DAA64D6"/>
    <w:multiLevelType w:val="multilevel"/>
    <w:tmpl w:val="A4FA78F8"/>
    <w:lvl w:ilvl="0">
      <w:start w:val="1"/>
      <w:numFmt w:val="decimal"/>
      <w:lvlText w:val="فصل%1"/>
      <w:lvlJc w:val="left"/>
      <w:pPr>
        <w:tabs>
          <w:tab w:val="num" w:pos="11340"/>
        </w:tabs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6" w15:restartNumberingAfterBreak="0">
    <w:nsid w:val="12EA422C"/>
    <w:multiLevelType w:val="hybridMultilevel"/>
    <w:tmpl w:val="B42695BE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7" w15:restartNumberingAfterBreak="0">
    <w:nsid w:val="146D403D"/>
    <w:multiLevelType w:val="multilevel"/>
    <w:tmpl w:val="5FB29FDC"/>
    <w:lvl w:ilvl="0">
      <w:start w:val="1"/>
      <w:numFmt w:val="decimal"/>
      <w:lvlText w:val="فصل%1"/>
      <w:lvlJc w:val="left"/>
      <w:pPr>
        <w:tabs>
          <w:tab w:val="num" w:pos="11340"/>
        </w:tabs>
        <w:ind w:left="0" w:firstLine="0"/>
      </w:p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8" w15:restartNumberingAfterBreak="0">
    <w:nsid w:val="155C0D08"/>
    <w:multiLevelType w:val="multilevel"/>
    <w:tmpl w:val="2E447284"/>
    <w:lvl w:ilvl="0">
      <w:start w:val="1"/>
      <w:numFmt w:val="decimal"/>
      <w:suff w:val="nothing"/>
      <w:lvlText w:val="فصل%1 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9" w15:restartNumberingAfterBreak="0">
    <w:nsid w:val="175C491C"/>
    <w:multiLevelType w:val="multilevel"/>
    <w:tmpl w:val="215ACEC8"/>
    <w:lvl w:ilvl="0">
      <w:start w:val="1"/>
      <w:numFmt w:val="decimal"/>
      <w:suff w:val="nothing"/>
      <w:lvlText w:val="فصل%1 "/>
      <w:lvlJc w:val="left"/>
      <w:pPr>
        <w:ind w:left="68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227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454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68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158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0" w15:restartNumberingAfterBreak="0">
    <w:nsid w:val="1912714A"/>
    <w:multiLevelType w:val="multilevel"/>
    <w:tmpl w:val="FEE08398"/>
    <w:lvl w:ilvl="0">
      <w:start w:val="1"/>
      <w:numFmt w:val="decimal"/>
      <w:suff w:val="nothing"/>
      <w:lvlText w:val="فصل%1 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1" w15:restartNumberingAfterBreak="0">
    <w:nsid w:val="1ECE6DBF"/>
    <w:multiLevelType w:val="multilevel"/>
    <w:tmpl w:val="0409001D"/>
    <w:name w:val="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2" w15:restartNumberingAfterBreak="0">
    <w:nsid w:val="21FD1CC6"/>
    <w:multiLevelType w:val="hybridMultilevel"/>
    <w:tmpl w:val="0FAED760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3" w15:restartNumberingAfterBreak="0">
    <w:nsid w:val="23996F85"/>
    <w:multiLevelType w:val="multilevel"/>
    <w:tmpl w:val="DD5A79D4"/>
    <w:lvl w:ilvl="0">
      <w:start w:val="1"/>
      <w:numFmt w:val="decimal"/>
      <w:suff w:val="nothing"/>
      <w:lvlText w:val="فصل%1  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14" w15:restartNumberingAfterBreak="0">
    <w:nsid w:val="26A11FD9"/>
    <w:multiLevelType w:val="multilevel"/>
    <w:tmpl w:val="FEE08398"/>
    <w:lvl w:ilvl="0">
      <w:start w:val="1"/>
      <w:numFmt w:val="decimal"/>
      <w:suff w:val="nothing"/>
      <w:lvlText w:val="فصل%1 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5" w15:restartNumberingAfterBreak="0">
    <w:nsid w:val="27E956EA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6" w15:restartNumberingAfterBreak="0">
    <w:nsid w:val="2ADE3F87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7" w15:restartNumberingAfterBreak="0">
    <w:nsid w:val="2BFD4731"/>
    <w:multiLevelType w:val="hybridMultilevel"/>
    <w:tmpl w:val="DE701902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C492F52"/>
    <w:multiLevelType w:val="hybridMultilevel"/>
    <w:tmpl w:val="156AEC48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9" w15:restartNumberingAfterBreak="0">
    <w:nsid w:val="2CA26CBC"/>
    <w:multiLevelType w:val="multilevel"/>
    <w:tmpl w:val="10805C88"/>
    <w:lvl w:ilvl="0">
      <w:start w:val="1"/>
      <w:numFmt w:val="decimal"/>
      <w:suff w:val="nothing"/>
      <w:lvlText w:val="فصل%1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olor w:val="auto"/>
        <w:sz w:val="56"/>
        <w:szCs w:val="72"/>
        <w:u w:val="none"/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20" w15:restartNumberingAfterBreak="0">
    <w:nsid w:val="35DB5161"/>
    <w:multiLevelType w:val="hybridMultilevel"/>
    <w:tmpl w:val="3918C7FC"/>
    <w:lvl w:ilvl="0" w:tplc="04090011">
      <w:start w:val="1"/>
      <w:numFmt w:val="decimal"/>
      <w:lvlText w:val="%1)"/>
      <w:lvlJc w:val="left"/>
      <w:pPr>
        <w:ind w:left="1004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1" w15:restartNumberingAfterBreak="0">
    <w:nsid w:val="36E06233"/>
    <w:multiLevelType w:val="multilevel"/>
    <w:tmpl w:val="8F1C9B98"/>
    <w:lvl w:ilvl="0">
      <w:start w:val="1"/>
      <w:numFmt w:val="decimal"/>
      <w:suff w:val="space"/>
      <w:lvlText w:val="فصل%1 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22" w15:restartNumberingAfterBreak="0">
    <w:nsid w:val="3844425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393615EE"/>
    <w:multiLevelType w:val="multilevel"/>
    <w:tmpl w:val="7DC2F106"/>
    <w:lvl w:ilvl="0">
      <w:start w:val="1"/>
      <w:numFmt w:val="decimal"/>
      <w:lvlText w:val="فصل%1"/>
      <w:lvlJc w:val="left"/>
      <w:pPr>
        <w:tabs>
          <w:tab w:val="num" w:pos="12020"/>
        </w:tabs>
        <w:ind w:left="68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158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68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158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4" w15:restartNumberingAfterBreak="0">
    <w:nsid w:val="3DB16749"/>
    <w:multiLevelType w:val="multilevel"/>
    <w:tmpl w:val="F2A2EAD6"/>
    <w:lvl w:ilvl="0">
      <w:start w:val="1"/>
      <w:numFmt w:val="decimal"/>
      <w:suff w:val="nothing"/>
      <w:lvlText w:val="فصل%1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olor w:val="auto"/>
        <w:sz w:val="56"/>
        <w:szCs w:val="72"/>
        <w:u w:val="none"/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25" w15:restartNumberingAfterBreak="0">
    <w:nsid w:val="424B0B1D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6" w15:restartNumberingAfterBreak="0">
    <w:nsid w:val="46EB6177"/>
    <w:multiLevelType w:val="hybridMultilevel"/>
    <w:tmpl w:val="D2721D82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7" w15:restartNumberingAfterBreak="0">
    <w:nsid w:val="4D5909A4"/>
    <w:multiLevelType w:val="multilevel"/>
    <w:tmpl w:val="6AFE2388"/>
    <w:lvl w:ilvl="0">
      <w:start w:val="1"/>
      <w:numFmt w:val="decimal"/>
      <w:suff w:val="nothing"/>
      <w:lvlText w:val="فصل%1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olor w:val="auto"/>
        <w:sz w:val="56"/>
        <w:szCs w:val="72"/>
        <w:u w:val="none"/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28" w15:restartNumberingAfterBreak="0">
    <w:nsid w:val="4DE7692A"/>
    <w:multiLevelType w:val="multilevel"/>
    <w:tmpl w:val="03F4F162"/>
    <w:lvl w:ilvl="0">
      <w:start w:val="1"/>
      <w:numFmt w:val="decimal"/>
      <w:suff w:val="space"/>
      <w:lvlText w:val="فصل%1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29" w15:restartNumberingAfterBreak="0">
    <w:nsid w:val="4F577B98"/>
    <w:multiLevelType w:val="hybridMultilevel"/>
    <w:tmpl w:val="9DFC7044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0" w15:restartNumberingAfterBreak="0">
    <w:nsid w:val="506E640B"/>
    <w:multiLevelType w:val="hybridMultilevel"/>
    <w:tmpl w:val="9D321926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1" w15:restartNumberingAfterBreak="0">
    <w:nsid w:val="51F86D44"/>
    <w:multiLevelType w:val="multilevel"/>
    <w:tmpl w:val="0124FAB6"/>
    <w:lvl w:ilvl="0">
      <w:start w:val="1"/>
      <w:numFmt w:val="decimal"/>
      <w:suff w:val="nothing"/>
      <w:lvlText w:val="فصل%1 "/>
      <w:lvlJc w:val="left"/>
      <w:pPr>
        <w:ind w:left="68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227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454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2" w15:restartNumberingAfterBreak="0">
    <w:nsid w:val="5C1D1161"/>
    <w:multiLevelType w:val="hybridMultilevel"/>
    <w:tmpl w:val="C4428EBC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3" w15:restartNumberingAfterBreak="0">
    <w:nsid w:val="5E162982"/>
    <w:multiLevelType w:val="multilevel"/>
    <w:tmpl w:val="E35020AC"/>
    <w:lvl w:ilvl="0">
      <w:start w:val="1"/>
      <w:numFmt w:val="decimal"/>
      <w:suff w:val="nothing"/>
      <w:lvlText w:val="فصل%1 "/>
      <w:lvlJc w:val="left"/>
      <w:pPr>
        <w:ind w:left="68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227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454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68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4" w15:restartNumberingAfterBreak="0">
    <w:nsid w:val="5F436250"/>
    <w:multiLevelType w:val="multilevel"/>
    <w:tmpl w:val="7DC2F106"/>
    <w:lvl w:ilvl="0">
      <w:start w:val="1"/>
      <w:numFmt w:val="decimal"/>
      <w:lvlText w:val="فصل%1"/>
      <w:lvlJc w:val="left"/>
      <w:pPr>
        <w:tabs>
          <w:tab w:val="num" w:pos="12020"/>
        </w:tabs>
        <w:ind w:left="68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158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68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158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5" w15:restartNumberingAfterBreak="0">
    <w:nsid w:val="60074573"/>
    <w:multiLevelType w:val="multilevel"/>
    <w:tmpl w:val="07DA8006"/>
    <w:lvl w:ilvl="0">
      <w:start w:val="1"/>
      <w:numFmt w:val="decimal"/>
      <w:suff w:val="nothing"/>
      <w:lvlText w:val="فصل%1 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227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454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6" w15:restartNumberingAfterBreak="0">
    <w:nsid w:val="630C0332"/>
    <w:multiLevelType w:val="multilevel"/>
    <w:tmpl w:val="4B464638"/>
    <w:lvl w:ilvl="0">
      <w:start w:val="1"/>
      <w:numFmt w:val="decimal"/>
      <w:lvlText w:val="فصل%1"/>
      <w:lvlJc w:val="left"/>
      <w:pPr>
        <w:tabs>
          <w:tab w:val="num" w:pos="5670"/>
        </w:tabs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olor w:val="auto"/>
        <w:sz w:val="56"/>
        <w:szCs w:val="72"/>
        <w:u w:val="none"/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37" w15:restartNumberingAfterBreak="0">
    <w:nsid w:val="64C775B0"/>
    <w:multiLevelType w:val="multilevel"/>
    <w:tmpl w:val="31E696F2"/>
    <w:lvl w:ilvl="0">
      <w:start w:val="1"/>
      <w:numFmt w:val="decimal"/>
      <w:suff w:val="nothing"/>
      <w:lvlText w:val="فصل%1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olor w:val="auto"/>
        <w:sz w:val="56"/>
        <w:szCs w:val="72"/>
        <w:u w:val="none"/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38" w15:restartNumberingAfterBreak="0">
    <w:nsid w:val="68363709"/>
    <w:multiLevelType w:val="hybridMultilevel"/>
    <w:tmpl w:val="5D24CA62"/>
    <w:lvl w:ilvl="0" w:tplc="D6541764">
      <w:start w:val="1"/>
      <w:numFmt w:val="decimal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Yagut" w:hint="default"/>
        <w:b/>
        <w:bCs/>
        <w:i w:val="0"/>
        <w:iCs w:val="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9" w15:restartNumberingAfterBreak="0">
    <w:nsid w:val="68F55B9D"/>
    <w:multiLevelType w:val="multilevel"/>
    <w:tmpl w:val="6B807400"/>
    <w:lvl w:ilvl="0">
      <w:start w:val="1"/>
      <w:numFmt w:val="decimal"/>
      <w:lvlText w:val="فصل%1"/>
      <w:lvlJc w:val="left"/>
      <w:pPr>
        <w:tabs>
          <w:tab w:val="num" w:pos="11340"/>
        </w:tabs>
        <w:ind w:left="0" w:firstLine="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40" w15:restartNumberingAfterBreak="0">
    <w:nsid w:val="6A575DAC"/>
    <w:multiLevelType w:val="multilevel"/>
    <w:tmpl w:val="2E447284"/>
    <w:lvl w:ilvl="0">
      <w:start w:val="1"/>
      <w:numFmt w:val="decimal"/>
      <w:suff w:val="nothing"/>
      <w:lvlText w:val="فصل%1 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-68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-68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-68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2742"/>
        </w:tabs>
        <w:ind w:left="274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90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182"/>
        </w:tabs>
        <w:ind w:left="4182" w:hanging="360"/>
      </w:pPr>
      <w:rPr>
        <w:rFonts w:hint="default"/>
      </w:rPr>
    </w:lvl>
  </w:abstractNum>
  <w:abstractNum w:abstractNumId="41" w15:restartNumberingAfterBreak="0">
    <w:nsid w:val="6AC307A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2" w15:restartNumberingAfterBreak="0">
    <w:nsid w:val="6E02167E"/>
    <w:multiLevelType w:val="multilevel"/>
    <w:tmpl w:val="8C10BCD8"/>
    <w:lvl w:ilvl="0">
      <w:start w:val="1"/>
      <w:numFmt w:val="decimal"/>
      <w:suff w:val="nothing"/>
      <w:lvlText w:val="فصل%1 "/>
      <w:lvlJc w:val="left"/>
      <w:pPr>
        <w:ind w:left="68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227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454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158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68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158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3" w15:restartNumberingAfterBreak="0">
    <w:nsid w:val="6EC372BD"/>
    <w:multiLevelType w:val="multilevel"/>
    <w:tmpl w:val="F1DE8D2A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  <w:szCs w:val="2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  <w:lang w:bidi="fa-IR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  <w:lang w:bidi="fa-IR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  <w:color w:val="auto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44" w15:restartNumberingAfterBreak="0">
    <w:nsid w:val="730D7AFD"/>
    <w:multiLevelType w:val="hybridMultilevel"/>
    <w:tmpl w:val="31A885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384507F"/>
    <w:multiLevelType w:val="multilevel"/>
    <w:tmpl w:val="0409001D"/>
    <w:name w:val="12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46" w15:restartNumberingAfterBreak="0">
    <w:nsid w:val="74704A24"/>
    <w:multiLevelType w:val="hybridMultilevel"/>
    <w:tmpl w:val="0A0482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C4376CD"/>
    <w:multiLevelType w:val="multilevel"/>
    <w:tmpl w:val="B12A37B2"/>
    <w:lvl w:ilvl="0">
      <w:start w:val="1"/>
      <w:numFmt w:val="decimal"/>
      <w:suff w:val="nothing"/>
      <w:lvlText w:val="فصل%1 "/>
      <w:lvlJc w:val="left"/>
      <w:pPr>
        <w:ind w:left="68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284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567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1580" w:firstLine="0"/>
      </w:pPr>
      <w:rPr>
        <w:rFonts w:cs="B Traffic" w:hint="cs"/>
        <w:bCs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680" w:firstLine="0"/>
      </w:pPr>
      <w:rPr>
        <w:rFonts w:ascii="Arial" w:hAnsi="Arial" w:cs="B Nazanin" w:hint="default"/>
        <w:b w:val="0"/>
        <w:bCs w:val="0"/>
        <w:i w:val="0"/>
        <w:iCs w:val="0"/>
        <w:sz w:val="24"/>
        <w:szCs w:val="30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1580" w:firstLine="0"/>
      </w:pPr>
      <w:rPr>
        <w:rFonts w:cs="B Traffic" w:hint="cs"/>
        <w:bCs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num w:numId="1" w16cid:durableId="1100488543">
    <w:abstractNumId w:val="3"/>
  </w:num>
  <w:num w:numId="2" w16cid:durableId="635140706">
    <w:abstractNumId w:val="3"/>
  </w:num>
  <w:num w:numId="3" w16cid:durableId="1423988687">
    <w:abstractNumId w:val="3"/>
  </w:num>
  <w:num w:numId="4" w16cid:durableId="1856766046">
    <w:abstractNumId w:val="43"/>
  </w:num>
  <w:num w:numId="5" w16cid:durableId="1242712345">
    <w:abstractNumId w:val="3"/>
  </w:num>
  <w:num w:numId="6" w16cid:durableId="448009324">
    <w:abstractNumId w:val="3"/>
  </w:num>
  <w:num w:numId="7" w16cid:durableId="757868857">
    <w:abstractNumId w:val="3"/>
  </w:num>
  <w:num w:numId="8" w16cid:durableId="730469215">
    <w:abstractNumId w:val="3"/>
  </w:num>
  <w:num w:numId="9" w16cid:durableId="1607612512">
    <w:abstractNumId w:val="11"/>
  </w:num>
  <w:num w:numId="10" w16cid:durableId="1735931258">
    <w:abstractNumId w:val="45"/>
  </w:num>
  <w:num w:numId="11" w16cid:durableId="1308976609">
    <w:abstractNumId w:val="16"/>
  </w:num>
  <w:num w:numId="12" w16cid:durableId="1135486733">
    <w:abstractNumId w:val="25"/>
  </w:num>
  <w:num w:numId="13" w16cid:durableId="1250582057">
    <w:abstractNumId w:val="15"/>
  </w:num>
  <w:num w:numId="14" w16cid:durableId="201676035">
    <w:abstractNumId w:val="24"/>
  </w:num>
  <w:num w:numId="15" w16cid:durableId="508835971">
    <w:abstractNumId w:val="37"/>
  </w:num>
  <w:num w:numId="16" w16cid:durableId="1058749200">
    <w:abstractNumId w:val="27"/>
  </w:num>
  <w:num w:numId="17" w16cid:durableId="278880371">
    <w:abstractNumId w:val="19"/>
  </w:num>
  <w:num w:numId="18" w16cid:durableId="1822505854">
    <w:abstractNumId w:val="36"/>
  </w:num>
  <w:num w:numId="19" w16cid:durableId="9398759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 w16cid:durableId="149468180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 w16cid:durableId="1310982237">
    <w:abstractNumId w:val="7"/>
  </w:num>
  <w:num w:numId="22" w16cid:durableId="525170090">
    <w:abstractNumId w:val="39"/>
  </w:num>
  <w:num w:numId="23" w16cid:durableId="1498230044">
    <w:abstractNumId w:val="5"/>
  </w:num>
  <w:num w:numId="24" w16cid:durableId="1006589546">
    <w:abstractNumId w:val="23"/>
  </w:num>
  <w:num w:numId="25" w16cid:durableId="1682927046">
    <w:abstractNumId w:val="34"/>
  </w:num>
  <w:num w:numId="26" w16cid:durableId="173300143">
    <w:abstractNumId w:val="28"/>
  </w:num>
  <w:num w:numId="27" w16cid:durableId="1630092893">
    <w:abstractNumId w:val="21"/>
  </w:num>
  <w:num w:numId="28" w16cid:durableId="1131366369">
    <w:abstractNumId w:val="13"/>
  </w:num>
  <w:num w:numId="29" w16cid:durableId="1370643505">
    <w:abstractNumId w:val="1"/>
  </w:num>
  <w:num w:numId="30" w16cid:durableId="367922164">
    <w:abstractNumId w:val="8"/>
  </w:num>
  <w:num w:numId="31" w16cid:durableId="1211306635">
    <w:abstractNumId w:val="40"/>
  </w:num>
  <w:num w:numId="32" w16cid:durableId="301156130">
    <w:abstractNumId w:val="47"/>
  </w:num>
  <w:num w:numId="33" w16cid:durableId="783424507">
    <w:abstractNumId w:val="0"/>
  </w:num>
  <w:num w:numId="34" w16cid:durableId="376244290">
    <w:abstractNumId w:val="42"/>
  </w:num>
  <w:num w:numId="35" w16cid:durableId="2011523468">
    <w:abstractNumId w:val="9"/>
  </w:num>
  <w:num w:numId="36" w16cid:durableId="1571963084">
    <w:abstractNumId w:val="33"/>
  </w:num>
  <w:num w:numId="37" w16cid:durableId="463426979">
    <w:abstractNumId w:val="31"/>
  </w:num>
  <w:num w:numId="38" w16cid:durableId="295961830">
    <w:abstractNumId w:val="38"/>
  </w:num>
  <w:num w:numId="39" w16cid:durableId="187135921">
    <w:abstractNumId w:val="35"/>
  </w:num>
  <w:num w:numId="40" w16cid:durableId="243689154">
    <w:abstractNumId w:val="10"/>
  </w:num>
  <w:num w:numId="41" w16cid:durableId="1766612403">
    <w:abstractNumId w:val="14"/>
  </w:num>
  <w:num w:numId="42" w16cid:durableId="1818183774">
    <w:abstractNumId w:val="18"/>
  </w:num>
  <w:num w:numId="43" w16cid:durableId="62068275">
    <w:abstractNumId w:val="26"/>
  </w:num>
  <w:num w:numId="44" w16cid:durableId="1202669009">
    <w:abstractNumId w:val="20"/>
  </w:num>
  <w:num w:numId="45" w16cid:durableId="445275538">
    <w:abstractNumId w:val="12"/>
  </w:num>
  <w:num w:numId="46" w16cid:durableId="2020084649">
    <w:abstractNumId w:val="29"/>
  </w:num>
  <w:num w:numId="47" w16cid:durableId="142889572">
    <w:abstractNumId w:val="6"/>
  </w:num>
  <w:num w:numId="48" w16cid:durableId="215357725">
    <w:abstractNumId w:val="22"/>
  </w:num>
  <w:num w:numId="49" w16cid:durableId="742919735">
    <w:abstractNumId w:val="41"/>
  </w:num>
  <w:num w:numId="50" w16cid:durableId="322003264">
    <w:abstractNumId w:val="4"/>
  </w:num>
  <w:num w:numId="51" w16cid:durableId="357779625">
    <w:abstractNumId w:val="17"/>
  </w:num>
  <w:num w:numId="52" w16cid:durableId="1338071096">
    <w:abstractNumId w:val="30"/>
  </w:num>
  <w:num w:numId="53" w16cid:durableId="456293899">
    <w:abstractNumId w:val="32"/>
  </w:num>
  <w:num w:numId="54" w16cid:durableId="1127239771">
    <w:abstractNumId w:val="46"/>
  </w:num>
  <w:num w:numId="55" w16cid:durableId="386803947">
    <w:abstractNumId w:val="2"/>
  </w:num>
  <w:num w:numId="56" w16cid:durableId="720791034">
    <w:abstractNumId w:val="4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TrueTypeFonts/>
  <w:proofState w:spelling="clean" w:grammar="clean"/>
  <w:stylePaneFormatFilter w:val="0802" w:allStyles="0" w:customStyles="1" w:latentStyles="0" w:stylesInUse="0" w:headingStyles="0" w:numberingStyles="0" w:tableStyles="0" w:directFormattingOnRuns="0" w:directFormattingOnParagraphs="0" w:directFormattingOnNumbering="0" w:directFormattingOnTables="1" w:clearFormatting="0" w:top3HeadingStyles="0" w:visibleStyles="0" w:alternateStyleNames="0"/>
  <w:defaultTabStop w:val="720"/>
  <w:characterSpacingControl w:val="doNotCompress"/>
  <w:hdrShapeDefaults>
    <o:shapedefaults v:ext="edit" spidmax="2050"/>
  </w:hdrShapeDefaults>
  <w:footnotePr>
    <w:numRestart w:val="eachPage"/>
    <w:footnote w:id="-1"/>
    <w:footnote w:id="0"/>
    <w:footnote w:id="1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5wrzaznw25sgefwdqvvpdlfdrrr2raar2d&quot;&gt;My EndNote Library&lt;record-ids&gt;&lt;item&gt;1&lt;/item&gt;&lt;item&gt;2&lt;/item&gt;&lt;item&gt;3&lt;/item&gt;&lt;item&gt;7&lt;/item&gt;&lt;item&gt;9&lt;/item&gt;&lt;item&gt;10&lt;/item&gt;&lt;item&gt;19&lt;/item&gt;&lt;/record-ids&gt;&lt;/item&gt;&lt;/Libraries&gt;"/>
  </w:docVars>
  <w:rsids>
    <w:rsidRoot w:val="0083132D"/>
    <w:rsid w:val="0000095F"/>
    <w:rsid w:val="000050F0"/>
    <w:rsid w:val="00014ED4"/>
    <w:rsid w:val="00030FA5"/>
    <w:rsid w:val="000315C1"/>
    <w:rsid w:val="000365FF"/>
    <w:rsid w:val="00071218"/>
    <w:rsid w:val="00071731"/>
    <w:rsid w:val="000B0D69"/>
    <w:rsid w:val="000C02A2"/>
    <w:rsid w:val="000C3015"/>
    <w:rsid w:val="000E1F77"/>
    <w:rsid w:val="000E4EB0"/>
    <w:rsid w:val="00105291"/>
    <w:rsid w:val="00115CD7"/>
    <w:rsid w:val="00137E1A"/>
    <w:rsid w:val="00143068"/>
    <w:rsid w:val="00144C43"/>
    <w:rsid w:val="00147CC4"/>
    <w:rsid w:val="001558E1"/>
    <w:rsid w:val="00155C88"/>
    <w:rsid w:val="001579F0"/>
    <w:rsid w:val="00164D71"/>
    <w:rsid w:val="00166CB3"/>
    <w:rsid w:val="001A3AAC"/>
    <w:rsid w:val="001A6986"/>
    <w:rsid w:val="001B4FF0"/>
    <w:rsid w:val="001C349D"/>
    <w:rsid w:val="001D071C"/>
    <w:rsid w:val="001D5B79"/>
    <w:rsid w:val="001D7DD6"/>
    <w:rsid w:val="001F1F09"/>
    <w:rsid w:val="001F7BFF"/>
    <w:rsid w:val="00217501"/>
    <w:rsid w:val="00222B91"/>
    <w:rsid w:val="002405B5"/>
    <w:rsid w:val="00242535"/>
    <w:rsid w:val="00257853"/>
    <w:rsid w:val="00262A1F"/>
    <w:rsid w:val="002647C3"/>
    <w:rsid w:val="00280D9B"/>
    <w:rsid w:val="002810C9"/>
    <w:rsid w:val="002957CC"/>
    <w:rsid w:val="0029637D"/>
    <w:rsid w:val="002A0926"/>
    <w:rsid w:val="002B0FDF"/>
    <w:rsid w:val="002D357A"/>
    <w:rsid w:val="002D43A0"/>
    <w:rsid w:val="002D502B"/>
    <w:rsid w:val="002E1454"/>
    <w:rsid w:val="002E3A72"/>
    <w:rsid w:val="002F29EC"/>
    <w:rsid w:val="003023AD"/>
    <w:rsid w:val="00327D88"/>
    <w:rsid w:val="00333DF7"/>
    <w:rsid w:val="0033606E"/>
    <w:rsid w:val="00337418"/>
    <w:rsid w:val="00360F1D"/>
    <w:rsid w:val="00367AE5"/>
    <w:rsid w:val="00394982"/>
    <w:rsid w:val="003B4041"/>
    <w:rsid w:val="003B519C"/>
    <w:rsid w:val="003C4E89"/>
    <w:rsid w:val="003E0FE1"/>
    <w:rsid w:val="003E11F8"/>
    <w:rsid w:val="003E5E89"/>
    <w:rsid w:val="003F7D53"/>
    <w:rsid w:val="00402EC4"/>
    <w:rsid w:val="004151FF"/>
    <w:rsid w:val="004201C1"/>
    <w:rsid w:val="00425714"/>
    <w:rsid w:val="004344BC"/>
    <w:rsid w:val="00453D85"/>
    <w:rsid w:val="00456E44"/>
    <w:rsid w:val="0046513E"/>
    <w:rsid w:val="00473DD2"/>
    <w:rsid w:val="004962BA"/>
    <w:rsid w:val="004A43A1"/>
    <w:rsid w:val="004C42D5"/>
    <w:rsid w:val="004D198C"/>
    <w:rsid w:val="004E044F"/>
    <w:rsid w:val="004E7A05"/>
    <w:rsid w:val="004F6377"/>
    <w:rsid w:val="004F6CDC"/>
    <w:rsid w:val="00516710"/>
    <w:rsid w:val="00524AC7"/>
    <w:rsid w:val="00537645"/>
    <w:rsid w:val="00552BBA"/>
    <w:rsid w:val="005809FB"/>
    <w:rsid w:val="00582BAC"/>
    <w:rsid w:val="005C40C9"/>
    <w:rsid w:val="005C7D77"/>
    <w:rsid w:val="005D2C0B"/>
    <w:rsid w:val="005D4CD8"/>
    <w:rsid w:val="006073FE"/>
    <w:rsid w:val="00611152"/>
    <w:rsid w:val="00626558"/>
    <w:rsid w:val="00640EAA"/>
    <w:rsid w:val="00650B75"/>
    <w:rsid w:val="006714B9"/>
    <w:rsid w:val="006754CD"/>
    <w:rsid w:val="00681316"/>
    <w:rsid w:val="00692F00"/>
    <w:rsid w:val="006A098E"/>
    <w:rsid w:val="006A4B21"/>
    <w:rsid w:val="006B06C7"/>
    <w:rsid w:val="006C59C6"/>
    <w:rsid w:val="006D0AC6"/>
    <w:rsid w:val="0072656C"/>
    <w:rsid w:val="00752439"/>
    <w:rsid w:val="00766EB6"/>
    <w:rsid w:val="00771380"/>
    <w:rsid w:val="007772AA"/>
    <w:rsid w:val="00780CE4"/>
    <w:rsid w:val="00781FE5"/>
    <w:rsid w:val="007942CA"/>
    <w:rsid w:val="007B3537"/>
    <w:rsid w:val="007B3DFC"/>
    <w:rsid w:val="007B7CE1"/>
    <w:rsid w:val="007D57E0"/>
    <w:rsid w:val="007E793C"/>
    <w:rsid w:val="007F095F"/>
    <w:rsid w:val="0083132D"/>
    <w:rsid w:val="00832009"/>
    <w:rsid w:val="00841AF1"/>
    <w:rsid w:val="00851E19"/>
    <w:rsid w:val="00872DC5"/>
    <w:rsid w:val="00885023"/>
    <w:rsid w:val="00896CE8"/>
    <w:rsid w:val="009064A8"/>
    <w:rsid w:val="009101F9"/>
    <w:rsid w:val="0092462A"/>
    <w:rsid w:val="00940A23"/>
    <w:rsid w:val="00945929"/>
    <w:rsid w:val="0094608A"/>
    <w:rsid w:val="00951050"/>
    <w:rsid w:val="00961F30"/>
    <w:rsid w:val="00972D65"/>
    <w:rsid w:val="00981FAD"/>
    <w:rsid w:val="009925A1"/>
    <w:rsid w:val="009E106B"/>
    <w:rsid w:val="009E2281"/>
    <w:rsid w:val="00A02B3D"/>
    <w:rsid w:val="00A06C8B"/>
    <w:rsid w:val="00A10D3D"/>
    <w:rsid w:val="00A24F63"/>
    <w:rsid w:val="00A302C4"/>
    <w:rsid w:val="00A368D0"/>
    <w:rsid w:val="00A55C5E"/>
    <w:rsid w:val="00A6563B"/>
    <w:rsid w:val="00A909B9"/>
    <w:rsid w:val="00A97682"/>
    <w:rsid w:val="00AB2DA7"/>
    <w:rsid w:val="00AC1614"/>
    <w:rsid w:val="00AC4AB7"/>
    <w:rsid w:val="00AD5D5D"/>
    <w:rsid w:val="00AD74EF"/>
    <w:rsid w:val="00AF2C33"/>
    <w:rsid w:val="00B0202D"/>
    <w:rsid w:val="00B02782"/>
    <w:rsid w:val="00B13AFC"/>
    <w:rsid w:val="00B1531B"/>
    <w:rsid w:val="00B17B7D"/>
    <w:rsid w:val="00B265A4"/>
    <w:rsid w:val="00B3138C"/>
    <w:rsid w:val="00B341D2"/>
    <w:rsid w:val="00B50AD2"/>
    <w:rsid w:val="00B5262D"/>
    <w:rsid w:val="00B60062"/>
    <w:rsid w:val="00B73A03"/>
    <w:rsid w:val="00B76298"/>
    <w:rsid w:val="00B84A45"/>
    <w:rsid w:val="00BB7ADB"/>
    <w:rsid w:val="00BF2E4A"/>
    <w:rsid w:val="00BF33EF"/>
    <w:rsid w:val="00BF7795"/>
    <w:rsid w:val="00C00F6C"/>
    <w:rsid w:val="00C0439F"/>
    <w:rsid w:val="00C201C8"/>
    <w:rsid w:val="00C40D82"/>
    <w:rsid w:val="00C55471"/>
    <w:rsid w:val="00C56FFB"/>
    <w:rsid w:val="00C6681D"/>
    <w:rsid w:val="00C70581"/>
    <w:rsid w:val="00C7470A"/>
    <w:rsid w:val="00C766EB"/>
    <w:rsid w:val="00C8252F"/>
    <w:rsid w:val="00C91351"/>
    <w:rsid w:val="00C97DD9"/>
    <w:rsid w:val="00CA7858"/>
    <w:rsid w:val="00CB0CF3"/>
    <w:rsid w:val="00CC394E"/>
    <w:rsid w:val="00CC6FB6"/>
    <w:rsid w:val="00CE4EB1"/>
    <w:rsid w:val="00CF09E8"/>
    <w:rsid w:val="00CF20E6"/>
    <w:rsid w:val="00CF7DDC"/>
    <w:rsid w:val="00D1454D"/>
    <w:rsid w:val="00D15159"/>
    <w:rsid w:val="00D260E9"/>
    <w:rsid w:val="00D36C5C"/>
    <w:rsid w:val="00D37505"/>
    <w:rsid w:val="00D73E4C"/>
    <w:rsid w:val="00D7427E"/>
    <w:rsid w:val="00D848AE"/>
    <w:rsid w:val="00D91130"/>
    <w:rsid w:val="00D934CB"/>
    <w:rsid w:val="00DA4E6C"/>
    <w:rsid w:val="00DB1D4E"/>
    <w:rsid w:val="00DB5FF1"/>
    <w:rsid w:val="00DC428B"/>
    <w:rsid w:val="00DD4275"/>
    <w:rsid w:val="00DD692F"/>
    <w:rsid w:val="00E10A80"/>
    <w:rsid w:val="00E52CAE"/>
    <w:rsid w:val="00E6098A"/>
    <w:rsid w:val="00E836BD"/>
    <w:rsid w:val="00E84AD2"/>
    <w:rsid w:val="00E875FD"/>
    <w:rsid w:val="00E91F14"/>
    <w:rsid w:val="00EA1FB9"/>
    <w:rsid w:val="00EA39EE"/>
    <w:rsid w:val="00EB3436"/>
    <w:rsid w:val="00EC13BF"/>
    <w:rsid w:val="00EC2AAF"/>
    <w:rsid w:val="00ED145D"/>
    <w:rsid w:val="00EE0387"/>
    <w:rsid w:val="00EE1748"/>
    <w:rsid w:val="00EE33A3"/>
    <w:rsid w:val="00F0163D"/>
    <w:rsid w:val="00F02C5F"/>
    <w:rsid w:val="00F25B10"/>
    <w:rsid w:val="00F55CB2"/>
    <w:rsid w:val="00F717A2"/>
    <w:rsid w:val="00F75F44"/>
    <w:rsid w:val="00F87711"/>
    <w:rsid w:val="00FB3059"/>
    <w:rsid w:val="00FC2BD0"/>
    <w:rsid w:val="00FC63D3"/>
    <w:rsid w:val="00FE3925"/>
    <w:rsid w:val="00FF2A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176893F"/>
  <w15:chartTrackingRefBased/>
  <w15:docId w15:val="{7035B133-2576-486B-B7D8-F462F8EEC8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bidi/>
    </w:pPr>
    <w:rPr>
      <w:sz w:val="24"/>
      <w:szCs w:val="24"/>
    </w:rPr>
  </w:style>
  <w:style w:type="paragraph" w:styleId="Heading1">
    <w:name w:val="heading 1"/>
    <w:basedOn w:val="Normal"/>
    <w:next w:val="Normal"/>
    <w:qFormat/>
    <w:rsid w:val="006A098E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6A098E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6A098E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rsid w:val="006A098E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6A098E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6A098E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6A098E"/>
    <w:pPr>
      <w:spacing w:before="240" w:after="60"/>
      <w:outlineLvl w:val="6"/>
    </w:pPr>
  </w:style>
  <w:style w:type="paragraph" w:styleId="Heading8">
    <w:name w:val="heading 8"/>
    <w:basedOn w:val="Normal"/>
    <w:next w:val="Normal"/>
    <w:qFormat/>
    <w:rsid w:val="006A098E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qFormat/>
    <w:rsid w:val="006A098E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">
    <w:name w:val="متن"/>
    <w:link w:val="Char"/>
    <w:rsid w:val="00681316"/>
    <w:pPr>
      <w:widowControl w:val="0"/>
      <w:bidi/>
      <w:spacing w:line="298" w:lineRule="auto"/>
      <w:ind w:firstLine="284"/>
      <w:jc w:val="lowKashida"/>
    </w:pPr>
    <w:rPr>
      <w:rFonts w:cs="B Nazanin"/>
      <w:sz w:val="24"/>
      <w:szCs w:val="28"/>
    </w:rPr>
  </w:style>
  <w:style w:type="paragraph" w:customStyle="1" w:styleId="a7">
    <w:name w:val="فلوچارت"/>
    <w:rsid w:val="00B3138C"/>
    <w:pPr>
      <w:spacing w:before="40" w:line="192" w:lineRule="auto"/>
      <w:jc w:val="center"/>
    </w:pPr>
    <w:rPr>
      <w:rFonts w:cs="B Mitra"/>
    </w:rPr>
  </w:style>
  <w:style w:type="paragraph" w:customStyle="1" w:styleId="a">
    <w:name w:val="فصل"/>
    <w:next w:val="a6"/>
    <w:rsid w:val="00692F00"/>
    <w:pPr>
      <w:widowControl w:val="0"/>
      <w:numPr>
        <w:numId w:val="8"/>
      </w:numPr>
      <w:tabs>
        <w:tab w:val="center" w:pos="4253"/>
      </w:tabs>
      <w:bidi/>
      <w:outlineLvl w:val="0"/>
    </w:pPr>
    <w:rPr>
      <w:rFonts w:cs="B Titr"/>
      <w:bCs/>
      <w:i/>
      <w:sz w:val="36"/>
      <w:szCs w:val="72"/>
      <w:lang w:bidi="fa-IR"/>
    </w:rPr>
  </w:style>
  <w:style w:type="paragraph" w:customStyle="1" w:styleId="a4">
    <w:name w:val="فرمول"/>
    <w:next w:val="a6"/>
    <w:rsid w:val="00692F00"/>
    <w:pPr>
      <w:widowControl w:val="0"/>
      <w:numPr>
        <w:ilvl w:val="6"/>
        <w:numId w:val="8"/>
      </w:numPr>
      <w:tabs>
        <w:tab w:val="right" w:pos="7938"/>
      </w:tabs>
      <w:kinsoku w:val="0"/>
      <w:overflowPunct w:val="0"/>
      <w:autoSpaceDE w:val="0"/>
      <w:autoSpaceDN w:val="0"/>
      <w:bidi/>
      <w:adjustRightInd w:val="0"/>
      <w:snapToGrid w:val="0"/>
      <w:spacing w:before="600" w:after="600"/>
      <w:textAlignment w:val="center"/>
      <w:outlineLvl w:val="6"/>
    </w:pPr>
    <w:rPr>
      <w:rFonts w:cs="B Nazanin"/>
      <w:bCs/>
      <w:sz w:val="24"/>
      <w:szCs w:val="24"/>
      <w:lang w:bidi="fa-IR"/>
    </w:rPr>
  </w:style>
  <w:style w:type="paragraph" w:customStyle="1" w:styleId="-">
    <w:name w:val="شکل - جدول"/>
    <w:basedOn w:val="a6"/>
    <w:rsid w:val="0083132D"/>
    <w:pPr>
      <w:keepNext/>
      <w:keepLines/>
      <w:spacing w:line="240" w:lineRule="auto"/>
      <w:ind w:firstLine="0"/>
      <w:jc w:val="center"/>
    </w:pPr>
    <w:rPr>
      <w:sz w:val="20"/>
      <w:szCs w:val="24"/>
    </w:rPr>
  </w:style>
  <w:style w:type="paragraph" w:customStyle="1" w:styleId="a3">
    <w:name w:val="زيرنويس شکل"/>
    <w:next w:val="a6"/>
    <w:rsid w:val="00692F00"/>
    <w:pPr>
      <w:widowControl w:val="0"/>
      <w:numPr>
        <w:ilvl w:val="5"/>
        <w:numId w:val="8"/>
      </w:numPr>
      <w:bidi/>
      <w:adjustRightInd w:val="0"/>
      <w:snapToGrid w:val="0"/>
      <w:spacing w:before="200" w:after="720" w:line="204" w:lineRule="auto"/>
      <w:jc w:val="center"/>
      <w:outlineLvl w:val="5"/>
    </w:pPr>
    <w:rPr>
      <w:rFonts w:cs="B Nazanin"/>
      <w:sz w:val="18"/>
      <w:szCs w:val="22"/>
      <w:lang w:bidi="fa-IR"/>
    </w:rPr>
  </w:style>
  <w:style w:type="paragraph" w:customStyle="1" w:styleId="a8">
    <w:name w:val="عنوان"/>
    <w:basedOn w:val="Normal"/>
    <w:next w:val="a6"/>
    <w:rsid w:val="00DB1D4E"/>
    <w:pPr>
      <w:widowControl w:val="0"/>
      <w:jc w:val="center"/>
    </w:pPr>
    <w:rPr>
      <w:rFonts w:cs="B Titr"/>
      <w:sz w:val="60"/>
      <w:szCs w:val="60"/>
      <w:lang w:bidi="fa-IR"/>
    </w:rPr>
  </w:style>
  <w:style w:type="paragraph" w:customStyle="1" w:styleId="a2">
    <w:name w:val="تيتر سوم"/>
    <w:basedOn w:val="a6"/>
    <w:next w:val="a6"/>
    <w:rsid w:val="00692F00"/>
    <w:pPr>
      <w:keepNext/>
      <w:numPr>
        <w:ilvl w:val="3"/>
        <w:numId w:val="8"/>
      </w:numPr>
      <w:spacing w:before="920" w:after="600" w:line="240" w:lineRule="auto"/>
      <w:jc w:val="left"/>
      <w:outlineLvl w:val="3"/>
    </w:pPr>
    <w:rPr>
      <w:b/>
      <w:bCs/>
    </w:rPr>
  </w:style>
  <w:style w:type="paragraph" w:customStyle="1" w:styleId="a1">
    <w:name w:val="تيتر دوم"/>
    <w:next w:val="a6"/>
    <w:rsid w:val="00692F00"/>
    <w:pPr>
      <w:keepNext/>
      <w:widowControl w:val="0"/>
      <w:numPr>
        <w:ilvl w:val="2"/>
        <w:numId w:val="8"/>
      </w:numPr>
      <w:bidi/>
      <w:spacing w:before="920" w:after="600"/>
      <w:outlineLvl w:val="2"/>
    </w:pPr>
    <w:rPr>
      <w:rFonts w:cs="B Nazanin"/>
      <w:b/>
      <w:bCs/>
      <w:sz w:val="26"/>
      <w:szCs w:val="30"/>
    </w:rPr>
  </w:style>
  <w:style w:type="paragraph" w:customStyle="1" w:styleId="a0">
    <w:name w:val="تيتر اول"/>
    <w:next w:val="a6"/>
    <w:rsid w:val="00692F00"/>
    <w:pPr>
      <w:keepNext/>
      <w:widowControl w:val="0"/>
      <w:numPr>
        <w:ilvl w:val="1"/>
        <w:numId w:val="8"/>
      </w:numPr>
      <w:bidi/>
      <w:spacing w:before="1120" w:after="600"/>
      <w:outlineLvl w:val="1"/>
    </w:pPr>
    <w:rPr>
      <w:rFonts w:cs="B Mitra"/>
      <w:b/>
      <w:bCs/>
      <w:sz w:val="28"/>
      <w:szCs w:val="32"/>
      <w:lang w:bidi="fa-IR"/>
    </w:rPr>
  </w:style>
  <w:style w:type="paragraph" w:customStyle="1" w:styleId="a9">
    <w:name w:val="پاورقي"/>
    <w:rsid w:val="00B3138C"/>
    <w:rPr>
      <w:rFonts w:cs="B Yagut"/>
      <w:sz w:val="18"/>
      <w:lang w:val="de-DE" w:bidi="fa-IR"/>
    </w:rPr>
  </w:style>
  <w:style w:type="paragraph" w:customStyle="1" w:styleId="a5">
    <w:name w:val="بالانويس جدول"/>
    <w:next w:val="-"/>
    <w:rsid w:val="00692F00"/>
    <w:pPr>
      <w:keepNext/>
      <w:numPr>
        <w:ilvl w:val="7"/>
        <w:numId w:val="8"/>
      </w:numPr>
      <w:bidi/>
      <w:spacing w:before="800" w:after="100" w:line="204" w:lineRule="auto"/>
      <w:jc w:val="center"/>
      <w:outlineLvl w:val="7"/>
    </w:pPr>
    <w:rPr>
      <w:rFonts w:cs="B Nazanin"/>
      <w:sz w:val="18"/>
      <w:szCs w:val="22"/>
      <w:lang w:bidi="fa-IR"/>
    </w:rPr>
  </w:style>
  <w:style w:type="paragraph" w:customStyle="1" w:styleId="aa">
    <w:name w:val="عنوان فهرست"/>
    <w:basedOn w:val="a6"/>
    <w:next w:val="a6"/>
    <w:rsid w:val="006A098E"/>
    <w:pPr>
      <w:pBdr>
        <w:bottom w:val="thinThickSmallGap" w:sz="24" w:space="1" w:color="auto"/>
      </w:pBdr>
      <w:spacing w:line="240" w:lineRule="auto"/>
      <w:ind w:right="2880" w:firstLine="944"/>
    </w:pPr>
    <w:rPr>
      <w:rFonts w:cs="B Yagut"/>
      <w:b/>
      <w:bCs/>
      <w:sz w:val="32"/>
      <w:szCs w:val="32"/>
      <w:lang w:bidi="fa-IR"/>
    </w:rPr>
  </w:style>
  <w:style w:type="character" w:styleId="Hyperlink">
    <w:name w:val="Hyperlink"/>
    <w:rsid w:val="006A098E"/>
    <w:rPr>
      <w:color w:val="0000FF"/>
      <w:u w:val="single"/>
    </w:rPr>
  </w:style>
  <w:style w:type="paragraph" w:styleId="TOC1">
    <w:name w:val="toc 1"/>
    <w:basedOn w:val="Normal"/>
    <w:next w:val="Normal"/>
    <w:autoRedefine/>
    <w:semiHidden/>
    <w:rsid w:val="001D7DD6"/>
    <w:pPr>
      <w:widowControl w:val="0"/>
      <w:tabs>
        <w:tab w:val="right" w:pos="7938"/>
      </w:tabs>
      <w:spacing w:before="240"/>
    </w:pPr>
    <w:rPr>
      <w:rFonts w:cs="B Yagut"/>
      <w:bCs/>
      <w:noProof/>
      <w:szCs w:val="28"/>
      <w:lang w:bidi="fa-IR"/>
    </w:rPr>
  </w:style>
  <w:style w:type="paragraph" w:styleId="TOC2">
    <w:name w:val="toc 2"/>
    <w:basedOn w:val="Normal"/>
    <w:next w:val="Normal"/>
    <w:autoRedefine/>
    <w:semiHidden/>
    <w:rsid w:val="001D7DD6"/>
    <w:pPr>
      <w:widowControl w:val="0"/>
      <w:tabs>
        <w:tab w:val="right" w:leader="dot" w:pos="7938"/>
      </w:tabs>
      <w:spacing w:line="216" w:lineRule="auto"/>
      <w:ind w:left="227"/>
    </w:pPr>
    <w:rPr>
      <w:rFonts w:cs="B Mitra"/>
      <w:noProof/>
      <w:szCs w:val="28"/>
      <w:lang w:bidi="fa-IR"/>
    </w:rPr>
  </w:style>
  <w:style w:type="paragraph" w:styleId="TOC3">
    <w:name w:val="toc 3"/>
    <w:basedOn w:val="Normal"/>
    <w:next w:val="Normal"/>
    <w:autoRedefine/>
    <w:semiHidden/>
    <w:rsid w:val="001D7DD6"/>
    <w:pPr>
      <w:tabs>
        <w:tab w:val="right" w:leader="dot" w:pos="7938"/>
      </w:tabs>
      <w:spacing w:line="216" w:lineRule="auto"/>
      <w:ind w:left="454"/>
    </w:pPr>
    <w:rPr>
      <w:rFonts w:cs="B Mitra"/>
      <w:noProof/>
      <w:szCs w:val="28"/>
      <w:lang w:bidi="fa-IR"/>
    </w:rPr>
  </w:style>
  <w:style w:type="paragraph" w:styleId="TOC4">
    <w:name w:val="toc 4"/>
    <w:basedOn w:val="Normal"/>
    <w:next w:val="Normal"/>
    <w:autoRedefine/>
    <w:semiHidden/>
    <w:rsid w:val="00896CE8"/>
    <w:pPr>
      <w:widowControl w:val="0"/>
      <w:tabs>
        <w:tab w:val="right" w:leader="dot" w:pos="8494"/>
      </w:tabs>
      <w:spacing w:line="216" w:lineRule="auto"/>
      <w:ind w:left="680"/>
    </w:pPr>
    <w:rPr>
      <w:rFonts w:cs="B Mitra"/>
      <w:szCs w:val="28"/>
    </w:rPr>
  </w:style>
  <w:style w:type="paragraph" w:styleId="Footer">
    <w:name w:val="footer"/>
    <w:basedOn w:val="Normal"/>
    <w:rsid w:val="00166CB3"/>
    <w:pPr>
      <w:tabs>
        <w:tab w:val="center" w:pos="4153"/>
        <w:tab w:val="right" w:pos="8306"/>
      </w:tabs>
    </w:pPr>
  </w:style>
  <w:style w:type="paragraph" w:styleId="TOC6">
    <w:name w:val="toc 6"/>
    <w:basedOn w:val="Normal"/>
    <w:next w:val="Normal"/>
    <w:autoRedefine/>
    <w:semiHidden/>
    <w:rsid w:val="00D73E4C"/>
    <w:pPr>
      <w:tabs>
        <w:tab w:val="right" w:leader="dot" w:pos="7938"/>
      </w:tabs>
      <w:spacing w:line="216" w:lineRule="auto"/>
      <w:ind w:left="227"/>
    </w:pPr>
    <w:rPr>
      <w:rFonts w:cs="B Mitra"/>
      <w:sz w:val="20"/>
    </w:rPr>
  </w:style>
  <w:style w:type="paragraph" w:styleId="TOC8">
    <w:name w:val="toc 8"/>
    <w:basedOn w:val="Normal"/>
    <w:next w:val="Normal"/>
    <w:autoRedefine/>
    <w:semiHidden/>
    <w:rsid w:val="00D15159"/>
    <w:pPr>
      <w:tabs>
        <w:tab w:val="right" w:leader="dot" w:pos="7938"/>
      </w:tabs>
      <w:ind w:left="227"/>
    </w:pPr>
    <w:rPr>
      <w:rFonts w:cs="B Mitra"/>
      <w:sz w:val="20"/>
    </w:rPr>
  </w:style>
  <w:style w:type="character" w:styleId="PageNumber">
    <w:name w:val="page number"/>
    <w:basedOn w:val="DefaultParagraphFont"/>
    <w:rsid w:val="00166CB3"/>
  </w:style>
  <w:style w:type="paragraph" w:styleId="Header">
    <w:name w:val="header"/>
    <w:basedOn w:val="Normal"/>
    <w:rsid w:val="00166CB3"/>
    <w:pPr>
      <w:tabs>
        <w:tab w:val="center" w:pos="4153"/>
        <w:tab w:val="right" w:pos="8306"/>
      </w:tabs>
    </w:pPr>
  </w:style>
  <w:style w:type="paragraph" w:styleId="TOC5">
    <w:name w:val="toc 5"/>
    <w:basedOn w:val="Normal"/>
    <w:next w:val="Normal"/>
    <w:autoRedefine/>
    <w:semiHidden/>
    <w:rsid w:val="00C201C8"/>
    <w:pPr>
      <w:ind w:left="960"/>
    </w:pPr>
  </w:style>
  <w:style w:type="paragraph" w:styleId="TOC7">
    <w:name w:val="toc 7"/>
    <w:basedOn w:val="Normal"/>
    <w:next w:val="Normal"/>
    <w:autoRedefine/>
    <w:semiHidden/>
    <w:rsid w:val="00C201C8"/>
    <w:pPr>
      <w:ind w:left="1440"/>
    </w:pPr>
  </w:style>
  <w:style w:type="paragraph" w:styleId="TOC9">
    <w:name w:val="toc 9"/>
    <w:basedOn w:val="Normal"/>
    <w:next w:val="Normal"/>
    <w:autoRedefine/>
    <w:semiHidden/>
    <w:rsid w:val="00C201C8"/>
    <w:pPr>
      <w:ind w:left="1920"/>
    </w:pPr>
  </w:style>
  <w:style w:type="paragraph" w:styleId="FootnoteText">
    <w:name w:val="footnote text"/>
    <w:basedOn w:val="Normal"/>
    <w:semiHidden/>
    <w:rsid w:val="00EA39EE"/>
    <w:rPr>
      <w:sz w:val="20"/>
      <w:szCs w:val="20"/>
    </w:rPr>
  </w:style>
  <w:style w:type="character" w:styleId="FootnoteReference">
    <w:name w:val="footnote reference"/>
    <w:semiHidden/>
    <w:rsid w:val="00EA39EE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C91351"/>
    <w:pPr>
      <w:jc w:val="center"/>
    </w:pPr>
    <w:rPr>
      <w:noProof/>
    </w:rPr>
  </w:style>
  <w:style w:type="character" w:customStyle="1" w:styleId="Char">
    <w:name w:val="متن Char"/>
    <w:link w:val="a6"/>
    <w:rsid w:val="00C91351"/>
    <w:rPr>
      <w:rFonts w:cs="B Nazanin"/>
      <w:sz w:val="24"/>
      <w:szCs w:val="28"/>
    </w:rPr>
  </w:style>
  <w:style w:type="character" w:customStyle="1" w:styleId="EndNoteBibliographyTitleChar">
    <w:name w:val="EndNote Bibliography Title Char"/>
    <w:link w:val="EndNoteBibliographyTitle"/>
    <w:rsid w:val="00C91351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91351"/>
    <w:pPr>
      <w:jc w:val="center"/>
    </w:pPr>
    <w:rPr>
      <w:noProof/>
    </w:rPr>
  </w:style>
  <w:style w:type="character" w:customStyle="1" w:styleId="EndNoteBibliographyChar">
    <w:name w:val="EndNote Bibliography Char"/>
    <w:link w:val="EndNoteBibliography"/>
    <w:rsid w:val="00C91351"/>
    <w:rPr>
      <w:noProof/>
      <w:sz w:val="24"/>
      <w:szCs w:val="24"/>
    </w:rPr>
  </w:style>
  <w:style w:type="table" w:styleId="TableGrid">
    <w:name w:val="Table Grid"/>
    <w:basedOn w:val="TableNormal"/>
    <w:rsid w:val="00650B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Elegant">
    <w:name w:val="Table Elegant"/>
    <w:basedOn w:val="TableNormal"/>
    <w:rsid w:val="006C59C6"/>
    <w:pPr>
      <w:bidi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1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31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208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5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6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53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30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53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5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25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3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2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6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1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73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6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3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6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0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24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8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04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4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0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03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91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76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7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3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6"/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footer" Target="footer6.xml"/><Relationship Id="rId26" Type="http://schemas.openxmlformats.org/officeDocument/2006/relationships/image" Target="media/image3.png"/><Relationship Id="rId39" Type="http://schemas.openxmlformats.org/officeDocument/2006/relationships/header" Target="header13.xml"/><Relationship Id="rId21" Type="http://schemas.openxmlformats.org/officeDocument/2006/relationships/image" Target="media/image2.png"/><Relationship Id="rId34" Type="http://schemas.openxmlformats.org/officeDocument/2006/relationships/image" Target="media/image7.png"/><Relationship Id="rId42" Type="http://schemas.openxmlformats.org/officeDocument/2006/relationships/footer" Target="footer15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6" Type="http://schemas.openxmlformats.org/officeDocument/2006/relationships/footer" Target="footer5.xml"/><Relationship Id="rId29" Type="http://schemas.openxmlformats.org/officeDocument/2006/relationships/footer" Target="footer10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24" Type="http://schemas.openxmlformats.org/officeDocument/2006/relationships/header" Target="header8.xml"/><Relationship Id="rId32" Type="http://schemas.openxmlformats.org/officeDocument/2006/relationships/image" Target="media/image5.png"/><Relationship Id="rId37" Type="http://schemas.openxmlformats.org/officeDocument/2006/relationships/header" Target="header12.xml"/><Relationship Id="rId40" Type="http://schemas.openxmlformats.org/officeDocument/2006/relationships/footer" Target="footer14.xml"/><Relationship Id="rId45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header" Target="header4.xml"/><Relationship Id="rId23" Type="http://schemas.openxmlformats.org/officeDocument/2006/relationships/footer" Target="footer8.xml"/><Relationship Id="rId28" Type="http://schemas.openxmlformats.org/officeDocument/2006/relationships/header" Target="header9.xml"/><Relationship Id="rId36" Type="http://schemas.openxmlformats.org/officeDocument/2006/relationships/footer" Target="footer12.xml"/><Relationship Id="rId10" Type="http://schemas.openxmlformats.org/officeDocument/2006/relationships/footer" Target="footer2.xml"/><Relationship Id="rId19" Type="http://schemas.openxmlformats.org/officeDocument/2006/relationships/header" Target="header6.xml"/><Relationship Id="rId31" Type="http://schemas.openxmlformats.org/officeDocument/2006/relationships/footer" Target="footer11.xml"/><Relationship Id="rId44" Type="http://schemas.openxmlformats.org/officeDocument/2006/relationships/footer" Target="footer16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4.xml"/><Relationship Id="rId22" Type="http://schemas.openxmlformats.org/officeDocument/2006/relationships/header" Target="header7.xml"/><Relationship Id="rId27" Type="http://schemas.openxmlformats.org/officeDocument/2006/relationships/image" Target="media/image4.png"/><Relationship Id="rId30" Type="http://schemas.openxmlformats.org/officeDocument/2006/relationships/header" Target="header10.xml"/><Relationship Id="rId35" Type="http://schemas.openxmlformats.org/officeDocument/2006/relationships/header" Target="header11.xml"/><Relationship Id="rId43" Type="http://schemas.openxmlformats.org/officeDocument/2006/relationships/header" Target="header15.xml"/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12" Type="http://schemas.openxmlformats.org/officeDocument/2006/relationships/footer" Target="footer3.xml"/><Relationship Id="rId17" Type="http://schemas.openxmlformats.org/officeDocument/2006/relationships/header" Target="header5.xml"/><Relationship Id="rId25" Type="http://schemas.openxmlformats.org/officeDocument/2006/relationships/footer" Target="footer9.xml"/><Relationship Id="rId33" Type="http://schemas.openxmlformats.org/officeDocument/2006/relationships/image" Target="media/image6.png"/><Relationship Id="rId38" Type="http://schemas.openxmlformats.org/officeDocument/2006/relationships/footer" Target="footer13.xml"/><Relationship Id="rId46" Type="http://schemas.openxmlformats.org/officeDocument/2006/relationships/theme" Target="theme/theme1.xml"/><Relationship Id="rId20" Type="http://schemas.openxmlformats.org/officeDocument/2006/relationships/footer" Target="footer7.xml"/><Relationship Id="rId41" Type="http://schemas.openxmlformats.org/officeDocument/2006/relationships/header" Target="header14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6" Type="http://schemas.openxmlformats.org/officeDocument/2006/relationships/font" Target="fonts/font16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5" Type="http://schemas.openxmlformats.org/officeDocument/2006/relationships/font" Target="fonts/font1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79</Pages>
  <Words>15331</Words>
  <Characters>87390</Characters>
  <Application>Microsoft Office Word</Application>
  <DocSecurity>0</DocSecurity>
  <Lines>728</Lines>
  <Paragraphs>2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sis Structure</vt:lpstr>
    </vt:vector>
  </TitlesOfParts>
  <Manager>Amin Jafari</Manager>
  <Company>Iran University of Science and Technology (IUST)</Company>
  <LinksUpToDate>false</LinksUpToDate>
  <CharactersWithSpaces>102516</CharactersWithSpaces>
  <SharedDoc>false</SharedDoc>
  <HLinks>
    <vt:vector size="318" baseType="variant">
      <vt:variant>
        <vt:i4>1966134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Toc116051494</vt:lpwstr>
      </vt:variant>
      <vt:variant>
        <vt:i4>2031670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Toc116051485</vt:lpwstr>
      </vt:variant>
      <vt:variant>
        <vt:i4>2031670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Toc116051484</vt:lpwstr>
      </vt:variant>
      <vt:variant>
        <vt:i4>2031670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Toc116051483</vt:lpwstr>
      </vt:variant>
      <vt:variant>
        <vt:i4>2031670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Toc116051482</vt:lpwstr>
      </vt:variant>
      <vt:variant>
        <vt:i4>2031670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Toc116051481</vt:lpwstr>
      </vt:variant>
      <vt:variant>
        <vt:i4>2031670</vt:i4>
      </vt:variant>
      <vt:variant>
        <vt:i4>215</vt:i4>
      </vt:variant>
      <vt:variant>
        <vt:i4>0</vt:i4>
      </vt:variant>
      <vt:variant>
        <vt:i4>5</vt:i4>
      </vt:variant>
      <vt:variant>
        <vt:lpwstr/>
      </vt:variant>
      <vt:variant>
        <vt:lpwstr>_Toc116051480</vt:lpwstr>
      </vt:variant>
      <vt:variant>
        <vt:i4>1048630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Toc116051479</vt:lpwstr>
      </vt:variant>
      <vt:variant>
        <vt:i4>1048630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Toc116051478</vt:lpwstr>
      </vt:variant>
      <vt:variant>
        <vt:i4>1048630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Toc116051477</vt:lpwstr>
      </vt:variant>
      <vt:variant>
        <vt:i4>1048630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Toc116051476</vt:lpwstr>
      </vt:variant>
      <vt:variant>
        <vt:i4>1048630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Toc116051475</vt:lpwstr>
      </vt:variant>
      <vt:variant>
        <vt:i4>1048630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16051471</vt:lpwstr>
      </vt:variant>
      <vt:variant>
        <vt:i4>1114166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16051462</vt:lpwstr>
      </vt:variant>
      <vt:variant>
        <vt:i4>1114166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16051461</vt:lpwstr>
      </vt:variant>
      <vt:variant>
        <vt:i4>1114166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16051460</vt:lpwstr>
      </vt:variant>
      <vt:variant>
        <vt:i4>1179702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16051459</vt:lpwstr>
      </vt:variant>
      <vt:variant>
        <vt:i4>1179702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16051458</vt:lpwstr>
      </vt:variant>
      <vt:variant>
        <vt:i4>1179702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16051457</vt:lpwstr>
      </vt:variant>
      <vt:variant>
        <vt:i4>1179702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16051456</vt:lpwstr>
      </vt:variant>
      <vt:variant>
        <vt:i4>1179702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16051455</vt:lpwstr>
      </vt:variant>
      <vt:variant>
        <vt:i4>1179702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16051454</vt:lpwstr>
      </vt:variant>
      <vt:variant>
        <vt:i4>1179702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16051453</vt:lpwstr>
      </vt:variant>
      <vt:variant>
        <vt:i4>1179702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16051452</vt:lpwstr>
      </vt:variant>
      <vt:variant>
        <vt:i4>111417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06512913</vt:lpwstr>
      </vt:variant>
      <vt:variant>
        <vt:i4>1638462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06512896</vt:lpwstr>
      </vt:variant>
      <vt:variant>
        <vt:i4>1638462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06512895</vt:lpwstr>
      </vt:variant>
      <vt:variant>
        <vt:i4>1638462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06512894</vt:lpwstr>
      </vt:variant>
      <vt:variant>
        <vt:i4>1638462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106512893</vt:lpwstr>
      </vt:variant>
      <vt:variant>
        <vt:i4>1638462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06512892</vt:lpwstr>
      </vt:variant>
      <vt:variant>
        <vt:i4>1638462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106512891</vt:lpwstr>
      </vt:variant>
      <vt:variant>
        <vt:i4>163846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06512890</vt:lpwstr>
      </vt:variant>
      <vt:variant>
        <vt:i4>1572926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106512889</vt:lpwstr>
      </vt:variant>
      <vt:variant>
        <vt:i4>157292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06512887</vt:lpwstr>
      </vt:variant>
      <vt:variant>
        <vt:i4>1572926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106512888</vt:lpwstr>
      </vt:variant>
      <vt:variant>
        <vt:i4>1572926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06512888</vt:lpwstr>
      </vt:variant>
      <vt:variant>
        <vt:i4>1572926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106512888</vt:lpwstr>
      </vt:variant>
      <vt:variant>
        <vt:i4>1572926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06512887</vt:lpwstr>
      </vt:variant>
      <vt:variant>
        <vt:i4>1572926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106512886</vt:lpwstr>
      </vt:variant>
      <vt:variant>
        <vt:i4>1572926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06512885</vt:lpwstr>
      </vt:variant>
      <vt:variant>
        <vt:i4>1572926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106512883</vt:lpwstr>
      </vt:variant>
      <vt:variant>
        <vt:i4>1572926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06512883</vt:lpwstr>
      </vt:variant>
      <vt:variant>
        <vt:i4>1572926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106512882</vt:lpwstr>
      </vt:variant>
      <vt:variant>
        <vt:i4>1572926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06512881</vt:lpwstr>
      </vt:variant>
      <vt:variant>
        <vt:i4>1507390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106512879</vt:lpwstr>
      </vt:variant>
      <vt:variant>
        <vt:i4>1507390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06512878</vt:lpwstr>
      </vt:variant>
      <vt:variant>
        <vt:i4>1507390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106512877</vt:lpwstr>
      </vt:variant>
      <vt:variant>
        <vt:i4>1507390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106512876</vt:lpwstr>
      </vt:variant>
      <vt:variant>
        <vt:i4>1507390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106512875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sis Structure</dc:title>
  <dc:subject>Thesis Structure</dc:subject>
  <dc:creator>Amin Jafari</dc:creator>
  <cp:keywords/>
  <cp:lastModifiedBy>javad torabi</cp:lastModifiedBy>
  <cp:revision>6</cp:revision>
  <cp:lastPrinted>2005-06-03T17:42:00Z</cp:lastPrinted>
  <dcterms:created xsi:type="dcterms:W3CDTF">2023-08-31T12:26:00Z</dcterms:created>
  <dcterms:modified xsi:type="dcterms:W3CDTF">2023-08-31T12:33:00Z</dcterms:modified>
</cp:coreProperties>
</file>